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27FBC56" w14:textId="52D182C5" w:rsidR="00C16F9A" w:rsidRDefault="009E6FD9" w:rsidP="002D07AE">
      <w:pPr>
        <w:pStyle w:val="Ttulo1"/>
        <w:spacing w:line="360" w:lineRule="auto"/>
        <w:jc w:val="both"/>
      </w:pPr>
      <w:r>
        <w:t>I</w:t>
      </w:r>
      <w:r w:rsidR="003807AB">
        <w:t xml:space="preserve">ntraspecific variability in </w:t>
      </w:r>
      <w:r w:rsidR="004D2ACE">
        <w:t xml:space="preserve">germination responses of </w:t>
      </w:r>
      <w:r w:rsidR="003807AB">
        <w:t>wa</w:t>
      </w:r>
      <w:r w:rsidR="00467E54">
        <w:t>ter-limited alpine/High Mediterranean Mountains environments.</w:t>
      </w:r>
    </w:p>
    <w:p w14:paraId="35FBC942" w14:textId="7239E1A5" w:rsidR="0069060F" w:rsidRPr="0069060F" w:rsidRDefault="0069060F" w:rsidP="002D07AE">
      <w:pPr>
        <w:spacing w:line="360" w:lineRule="auto"/>
        <w:jc w:val="both"/>
      </w:pPr>
      <w:r>
        <w:t>Abstract</w:t>
      </w:r>
    </w:p>
    <w:p w14:paraId="6C38626B" w14:textId="4DEA4A74" w:rsidR="00471177" w:rsidRDefault="0069060F" w:rsidP="002D07AE">
      <w:pPr>
        <w:pStyle w:val="Ttulo2"/>
        <w:spacing w:line="360" w:lineRule="auto"/>
        <w:jc w:val="both"/>
      </w:pPr>
      <w:r w:rsidRPr="0069060F">
        <w:t>1.</w:t>
      </w:r>
      <w:r>
        <w:t xml:space="preserve"> Introduction</w:t>
      </w:r>
    </w:p>
    <w:p w14:paraId="7BAC898C" w14:textId="5D5C9125" w:rsidR="00871690" w:rsidRDefault="004B5AE3" w:rsidP="00B73FDA">
      <w:pPr>
        <w:autoSpaceDE w:val="0"/>
        <w:autoSpaceDN w:val="0"/>
        <w:adjustRightInd w:val="0"/>
        <w:spacing w:after="0" w:line="360" w:lineRule="auto"/>
        <w:ind w:firstLine="709"/>
        <w:jc w:val="both"/>
      </w:pPr>
      <w:r>
        <w:t>I</w:t>
      </w:r>
      <w:r>
        <w:t>ntraspecific variability</w:t>
      </w:r>
      <w:r w:rsidR="00C83B98">
        <w:t xml:space="preserve"> plays a key role in determining </w:t>
      </w:r>
      <w:r w:rsidR="00D6229F">
        <w:t xml:space="preserve">a wide </w:t>
      </w:r>
      <w:r w:rsidR="00EF64D4">
        <w:t>range</w:t>
      </w:r>
      <w:r w:rsidR="00D6229F">
        <w:t xml:space="preserve"> of biological processes</w:t>
      </w:r>
      <w:r>
        <w:t>,</w:t>
      </w:r>
      <w:r w:rsidR="00D6229F">
        <w:t xml:space="preserve"> from individual fitness to </w:t>
      </w:r>
      <w:r w:rsidR="00EF64D4">
        <w:t>population</w:t>
      </w:r>
      <w:r w:rsidR="00D6229F">
        <w:t xml:space="preserve"> dynamics, species interactions</w:t>
      </w:r>
      <w:r w:rsidR="00B034C6">
        <w:t>, community assembly and ecosystem properties (</w:t>
      </w:r>
      <w:proofErr w:type="spellStart"/>
      <w:r w:rsidR="00B034C6">
        <w:t>Westerband</w:t>
      </w:r>
      <w:proofErr w:type="spellEnd"/>
      <w:r w:rsidR="00A55696">
        <w:t xml:space="preserve"> 2021)</w:t>
      </w:r>
      <w:r w:rsidR="00FF0852">
        <w:t xml:space="preserve">. </w:t>
      </w:r>
      <w:r w:rsidR="003C7E9D">
        <w:t>The intraspecific variation</w:t>
      </w:r>
      <w:r>
        <w:t xml:space="preserve"> could be a response to highly variable heterogeneous environments (</w:t>
      </w:r>
      <w:commentRangeStart w:id="0"/>
      <w:r>
        <w:t xml:space="preserve">van </w:t>
      </w:r>
      <w:proofErr w:type="spellStart"/>
      <w:r>
        <w:t>Kleunen</w:t>
      </w:r>
      <w:proofErr w:type="spellEnd"/>
      <w:r>
        <w:t xml:space="preserve"> 2005</w:t>
      </w:r>
      <w:commentRangeEnd w:id="0"/>
      <w:r w:rsidRPr="00EF50AE">
        <w:commentReference w:id="0"/>
      </w:r>
      <w:r>
        <w:t>)</w:t>
      </w:r>
      <w:r w:rsidR="008E320C">
        <w:t xml:space="preserve"> and </w:t>
      </w:r>
      <w:r w:rsidR="0055693E">
        <w:t xml:space="preserve">it is </w:t>
      </w:r>
      <w:r w:rsidR="008E320C">
        <w:t xml:space="preserve">an indispensable </w:t>
      </w:r>
      <w:r w:rsidR="00871690">
        <w:t>condition</w:t>
      </w:r>
      <w:r w:rsidR="004E333A">
        <w:t xml:space="preserve"> for</w:t>
      </w:r>
      <w:r w:rsidR="00D260BA">
        <w:t xml:space="preserve"> p</w:t>
      </w:r>
      <w:r w:rsidR="004325A8">
        <w:t xml:space="preserve">lants to adjust to novel </w:t>
      </w:r>
      <w:r w:rsidR="00274EB9">
        <w:t xml:space="preserve">environmental </w:t>
      </w:r>
      <w:r w:rsidR="00100ECB">
        <w:t>conditions</w:t>
      </w:r>
      <w:r w:rsidR="005E4594">
        <w:t xml:space="preserve"> (</w:t>
      </w:r>
      <w:r w:rsidR="00A11407">
        <w:t>ref)</w:t>
      </w:r>
      <w:r w:rsidR="00274EB9">
        <w:t xml:space="preserve">. </w:t>
      </w:r>
      <w:r w:rsidR="00AE1060">
        <w:t xml:space="preserve">The adjustment </w:t>
      </w:r>
      <w:r w:rsidR="00DB472C">
        <w:t>primarily comes</w:t>
      </w:r>
      <w:r w:rsidR="00AE1060">
        <w:t xml:space="preserve"> from</w:t>
      </w:r>
      <w:r w:rsidR="00340C50">
        <w:t xml:space="preserve"> two</w:t>
      </w:r>
      <w:r w:rsidR="003000FD">
        <w:t xml:space="preserve"> </w:t>
      </w:r>
      <w:r w:rsidR="00B01D06">
        <w:t>non-exclusive</w:t>
      </w:r>
      <w:r w:rsidR="009D69F2">
        <w:t xml:space="preserve"> </w:t>
      </w:r>
      <w:r w:rsidR="003000FD">
        <w:t>mechanisms</w:t>
      </w:r>
      <w:r w:rsidR="00DB472C">
        <w:t xml:space="preserve">: </w:t>
      </w:r>
      <w:r w:rsidR="0038203D">
        <w:t>(</w:t>
      </w:r>
      <w:r w:rsidR="00DB472C">
        <w:t>1</w:t>
      </w:r>
      <w:r w:rsidR="0038203D">
        <w:t xml:space="preserve">) </w:t>
      </w:r>
      <w:r w:rsidR="00DB472C">
        <w:t xml:space="preserve">the </w:t>
      </w:r>
      <w:r w:rsidR="009F2271">
        <w:t>develop</w:t>
      </w:r>
      <w:r w:rsidR="00DB472C">
        <w:t>ment</w:t>
      </w:r>
      <w:r w:rsidR="00793460">
        <w:t xml:space="preserve"> </w:t>
      </w:r>
      <w:r w:rsidR="00967D52">
        <w:t xml:space="preserve">of </w:t>
      </w:r>
      <w:r w:rsidR="00793460">
        <w:t xml:space="preserve">local adaptations (i.e. adaptive evolution) </w:t>
      </w:r>
      <w:r w:rsidR="00B01D06">
        <w:t xml:space="preserve">and </w:t>
      </w:r>
      <w:r w:rsidR="0097414F">
        <w:t>(</w:t>
      </w:r>
      <w:r w:rsidR="00DB472C">
        <w:t>2</w:t>
      </w:r>
      <w:r w:rsidR="0097414F">
        <w:t xml:space="preserve">) </w:t>
      </w:r>
      <w:r w:rsidR="00DB472C">
        <w:t xml:space="preserve">the </w:t>
      </w:r>
      <w:r w:rsidR="005E7394">
        <w:t>unfolding</w:t>
      </w:r>
      <w:r w:rsidR="00BA5C03">
        <w:t xml:space="preserve"> </w:t>
      </w:r>
      <w:r w:rsidR="00793460">
        <w:t>of phenotypic plasticity</w:t>
      </w:r>
      <w:r w:rsidR="00E32D77">
        <w:t xml:space="preserve"> (i.e. acclimatisation)</w:t>
      </w:r>
      <w:r w:rsidR="00793460">
        <w:t xml:space="preserve"> </w:t>
      </w:r>
      <w:r w:rsidR="008039E6">
        <w:t>(Nicotra</w:t>
      </w:r>
      <w:r w:rsidR="00B164C7">
        <w:t xml:space="preserve"> 2010</w:t>
      </w:r>
      <w:r w:rsidR="00C85298">
        <w:t>, Reed 2011</w:t>
      </w:r>
      <w:r w:rsidR="00B164C7">
        <w:t>)</w:t>
      </w:r>
      <w:r w:rsidR="00E32D77">
        <w:t>.</w:t>
      </w:r>
      <w:r w:rsidR="00A44BFB">
        <w:t xml:space="preserve"> </w:t>
      </w:r>
      <w:r w:rsidR="00C3084F">
        <w:t>Adaptive evolution</w:t>
      </w:r>
      <w:r w:rsidR="00793460">
        <w:t xml:space="preserve"> </w:t>
      </w:r>
      <w:r w:rsidR="00E32D77">
        <w:t xml:space="preserve">is a </w:t>
      </w:r>
      <w:r w:rsidR="00A11407">
        <w:t>transgenerational/long-term</w:t>
      </w:r>
      <w:r w:rsidR="00E32D77">
        <w:t xml:space="preserve"> process</w:t>
      </w:r>
      <w:r w:rsidR="00274916">
        <w:t xml:space="preserve"> (ref)</w:t>
      </w:r>
      <w:r w:rsidR="00E32D77">
        <w:t xml:space="preserve"> that </w:t>
      </w:r>
      <w:r w:rsidR="00793460">
        <w:t>widen</w:t>
      </w:r>
      <w:r w:rsidR="00E32D77">
        <w:t>s</w:t>
      </w:r>
      <w:r w:rsidR="00793460">
        <w:t xml:space="preserve"> the species’ potential niche, nevertheless, each </w:t>
      </w:r>
      <w:r w:rsidR="00C3084F">
        <w:t xml:space="preserve">locally adapted </w:t>
      </w:r>
      <w:r w:rsidR="00793460">
        <w:t xml:space="preserve">population </w:t>
      </w:r>
      <w:r w:rsidR="00D7231E">
        <w:t>has limited</w:t>
      </w:r>
      <w:r w:rsidR="00793460">
        <w:t xml:space="preserve"> conditions </w:t>
      </w:r>
      <w:r w:rsidR="003E0A95">
        <w:t xml:space="preserve">in which </w:t>
      </w:r>
      <w:r w:rsidR="00793460">
        <w:t xml:space="preserve">they can survive, thus becoming more sensible to </w:t>
      </w:r>
      <w:r w:rsidR="00274916">
        <w:t xml:space="preserve">local </w:t>
      </w:r>
      <w:r w:rsidR="00793460">
        <w:t>threats</w:t>
      </w:r>
      <w:r w:rsidR="003E0A95">
        <w:t xml:space="preserve"> (ref)</w:t>
      </w:r>
      <w:r w:rsidR="00793460">
        <w:t>.</w:t>
      </w:r>
      <w:r w:rsidR="00793460" w:rsidRPr="005E0A1E">
        <w:t xml:space="preserve"> </w:t>
      </w:r>
      <w:r w:rsidR="0027123A">
        <w:t>In this situation, p</w:t>
      </w:r>
      <w:r w:rsidR="00A202DC">
        <w:t xml:space="preserve">henotypic plasticity </w:t>
      </w:r>
      <w:r w:rsidR="001754C6">
        <w:t xml:space="preserve">may be the key to quick plant responses to new conditions </w:t>
      </w:r>
      <w:commentRangeStart w:id="1"/>
      <w:r w:rsidR="001754C6" w:rsidRPr="00F347B2">
        <w:t>(</w:t>
      </w:r>
      <w:proofErr w:type="spellStart"/>
      <w:r w:rsidR="001754C6" w:rsidRPr="00F347B2">
        <w:t>Matesanz</w:t>
      </w:r>
      <w:proofErr w:type="spellEnd"/>
      <w:r w:rsidR="001754C6" w:rsidRPr="00F347B2">
        <w:t xml:space="preserve"> et al., 2010</w:t>
      </w:r>
      <w:commentRangeEnd w:id="1"/>
      <w:r w:rsidR="001754C6" w:rsidRPr="00F347B2">
        <w:commentReference w:id="1"/>
      </w:r>
      <w:r w:rsidR="001754C6" w:rsidRPr="00F347B2">
        <w:t xml:space="preserve">; </w:t>
      </w:r>
      <w:commentRangeStart w:id="2"/>
      <w:r w:rsidR="001754C6" w:rsidRPr="00F347B2">
        <w:t>Walck et al., 2011</w:t>
      </w:r>
      <w:commentRangeEnd w:id="2"/>
      <w:r w:rsidR="001754C6" w:rsidRPr="00F347B2">
        <w:commentReference w:id="2"/>
      </w:r>
      <w:r w:rsidR="001754C6" w:rsidRPr="00F347B2">
        <w:t>, Nicotra et al., 2010; Reed et al., 2011)</w:t>
      </w:r>
      <w:r w:rsidR="00E85B87">
        <w:t xml:space="preserve"> as </w:t>
      </w:r>
      <w:r w:rsidR="00E173A0">
        <w:t>can also act as a buffer</w:t>
      </w:r>
      <w:r w:rsidR="009D6BEF">
        <w:t xml:space="preserve"> </w:t>
      </w:r>
      <w:r w:rsidR="00F70211">
        <w:t>to track environmental changes</w:t>
      </w:r>
      <w:r w:rsidR="0074171A">
        <w:t xml:space="preserve"> </w:t>
      </w:r>
      <w:r w:rsidR="009D6BEF">
        <w:t>(</w:t>
      </w:r>
      <w:commentRangeStart w:id="3"/>
      <w:r w:rsidR="009D6BEF">
        <w:t>Lando 2009</w:t>
      </w:r>
      <w:commentRangeEnd w:id="3"/>
      <w:r w:rsidR="006B7192" w:rsidRPr="00EF50AE">
        <w:commentReference w:id="3"/>
      </w:r>
      <w:r w:rsidR="009D6BEF">
        <w:t xml:space="preserve">, </w:t>
      </w:r>
      <w:commentRangeStart w:id="4"/>
      <w:r w:rsidR="00277DD5">
        <w:t>Chevin 2010</w:t>
      </w:r>
      <w:commentRangeEnd w:id="4"/>
      <w:r w:rsidR="00BF4011" w:rsidRPr="00EF50AE">
        <w:commentReference w:id="4"/>
      </w:r>
      <w:r w:rsidR="00277DD5">
        <w:t>)</w:t>
      </w:r>
      <w:r w:rsidR="001754C6" w:rsidRPr="00F347B2">
        <w:t xml:space="preserve">. </w:t>
      </w:r>
    </w:p>
    <w:p w14:paraId="4B07F257" w14:textId="7463F7CF" w:rsidR="006A69DE" w:rsidRDefault="003F0A40" w:rsidP="00B73FDA">
      <w:pPr>
        <w:autoSpaceDE w:val="0"/>
        <w:autoSpaceDN w:val="0"/>
        <w:adjustRightInd w:val="0"/>
        <w:spacing w:after="0" w:line="360" w:lineRule="auto"/>
        <w:ind w:firstLine="709"/>
        <w:jc w:val="both"/>
      </w:pPr>
      <w:r>
        <w:t>I</w:t>
      </w:r>
      <w:r>
        <w:t>n recent years</w:t>
      </w:r>
      <w:r>
        <w:t>,</w:t>
      </w:r>
      <w:r>
        <w:t xml:space="preserve"> </w:t>
      </w:r>
      <w:r>
        <w:t>t</w:t>
      </w:r>
      <w:r w:rsidR="00984D09">
        <w:t>he importance of the seed regeneration niche and its integration within vegetation ecology</w:t>
      </w:r>
      <w:r w:rsidR="00D757D5">
        <w:t xml:space="preserve"> </w:t>
      </w:r>
      <w:r w:rsidR="00F57F5E">
        <w:t xml:space="preserve">has become more evident </w:t>
      </w:r>
      <w:r w:rsidR="00D757D5">
        <w:fldChar w:fldCharType="begin" w:fldLock="1"/>
      </w:r>
      <w:r w:rsidR="00D757D5">
        <w:instrText>ADDIN CSL_CITATION {"citationItems":[{"id":"ITEM-1","itemData":{"DOI":"10.1111/1365-2745.12613","ISSN":"13652745","abstract":"Despite the disproportionate influence that propagule production, dispersal, seed-to-seedling recruitment and vegetative reproduction can have on plant population and community dynamics, progress has been slow in the directed collection of regeneration traits to inform community assembly outcomes. While seed mass is globally available and linked to growth and reproductive output, there are limits to its explanatory ability. In this essay, we call for expanded efforts to integrate a more diverse set of regeneration traits into community assembly models. First, we extend an existing community assembly framework to conceptualize regeneration as a series of transitional processes whose outcomes are influenced by abiotic filters, biotic interactions and species traits. We then briefly review the literature, highlighting filters and traits of demonstrated or theorized importance for each transition. Finally, we place regeneration in the context of existing and emerging modelling approaches in trait-based community assembly, summarizing key areas of progress needed to integrate regeneration traits into these efforts. Synthesis. By incorporating influential regeneration traits into empirical studies and global data bases, we can begin to disentangle regenerative mechanisms underlying community assembly outcomes and enhance rapidly developing models of species’ abundances, distributions and responses to environmental change.","author":[{"dropping-particle":"","family":"Larson","given":"Julie E.","non-dropping-particle":"","parse-names":false,"suffix":""},{"dropping-particle":"","family":"Funk","given":"Jennifer L.","non-dropping-particle":"","parse-names":false,"suffix":""}],"container-title":"Journal of Ecology","id":"ITEM-1","issue":"5","issued":{"date-parts":[["2016"]]},"page":"1284-1298","title":"Regeneration: an overlooked aspect of trait-based plant community assembly models","type":"article-journal","volume":"104"},"uris":["http://www.mendeley.com/documents/?uuid=c9ffd3ca-1935-47dd-b5aa-b0e23638f2f4"]},{"id":"ITEM-2","itemData":{"DOI":"10.1111/jvs.12375","ISSN":"16541103","abstract":"Analyses of functional traits have become fundamental tools for understanding patterns and processes in plant community ecology. In this context, regenerative seed traits play an important, yet overlooked, role because they largely determine the ability of plants to disperse and re-establish. A survey of recent publications in community ecology suggests that seed germination traits in particular are neglected at the expense of other relevant but overused traits based only on seed morphology. As a response to this bias, we discuss the functional significance of seed germination traits in comparison with morphological and biophysical seed traits, and advocate their use in vegetation science. We also demonstrate how research in community assembly, climate change and restoration ecology can benefit from the inclusion of germination traits, encompassing functions that cannot be explained solely by adult plant traits. Seed germination experiments conducted in the laboratory or field to quantify these traits provide ecologically meaningful and relatively easy-to-obtain information about the functional properties of plant communities. We argue that bridging the gap between seed physiologists and community ecologists will improve the prediction of plant assemblages, and propose further perspectives for including seed traits into the research agenda of functional community ecologists.","author":[{"dropping-particle":"","family":"Jiménez-Alfaro","given":"Borja","non-dropping-particle":"","parse-names":false,"suffix":""},{"dropping-particle":"","family":"Silveira","given":"Fernando A.O.","non-dropping-particle":"","parse-names":false,"suffix":""},{"dropping-particle":"","family":"Fidelis","given":"Alessandra","non-dropping-particle":"","parse-names":false,"suffix":""},{"dropping-particle":"","family":"Poschlod","given":"Peter","non-dropping-particle":"","parse-names":false,"suffix":""},{"dropping-particle":"","family":"Commander","given":"Lucy E.","non-dropping-particle":"","parse-names":false,"suffix":""}],"container-title":"Journal of Vegetation Science","id":"ITEM-2","issue":"3","issued":{"date-parts":[["2016","5","1"]]},"page":"637-645","publisher":"Wiley-Blackwell","title":"Seed germination traits can contribute better to plant community ecology","type":"article-journal","volume":"27"},"uris":["http://www.mendeley.com/documents/?uuid=cb6cfd6e-02f6-3fb7-af1c-96f079ed2e9b"]}],"mendeley":{"formattedCitation":"(Larson &amp; Funk 2016; Jiménez-Alfaro et al. 2016)","plainTextFormattedCitation":"(Larson &amp; Funk 2016; Jiménez-Alfaro et al. 2016)","previouslyFormattedCitation":"(Larson &amp; Funk 2016; Jiménez-Alfaro et al. 2016)"},"properties":{"noteIndex":0},"schema":"https://github.com/citation-style-language/schema/raw/master/csl-citation.json"}</w:instrText>
      </w:r>
      <w:r w:rsidR="00D757D5">
        <w:fldChar w:fldCharType="separate"/>
      </w:r>
      <w:r w:rsidR="00D757D5" w:rsidRPr="00EA40CF">
        <w:rPr>
          <w:noProof/>
          <w:lang w:val="en-US"/>
        </w:rPr>
        <w:t>(Larson &amp; Funk 2016; Jiménez-Alfaro et al. 2016)</w:t>
      </w:r>
      <w:r w:rsidR="00D757D5">
        <w:fldChar w:fldCharType="end"/>
      </w:r>
      <w:r w:rsidR="00D757D5">
        <w:t xml:space="preserve">. </w:t>
      </w:r>
      <w:r w:rsidR="00CA07BE">
        <w:t xml:space="preserve"> </w:t>
      </w:r>
      <w:r w:rsidR="00D757D5">
        <w:t>S</w:t>
      </w:r>
      <w:r w:rsidR="001346D3">
        <w:t>uccessful r</w:t>
      </w:r>
      <w:r w:rsidR="00420520">
        <w:t>eproduction by seed will determine if a species will be able to persist</w:t>
      </w:r>
      <w:r w:rsidR="001346D3">
        <w:t xml:space="preserve"> or migrate </w:t>
      </w:r>
      <w:r w:rsidR="00585AA8" w:rsidRPr="001637A8">
        <w:t>(</w:t>
      </w:r>
      <w:commentRangeStart w:id="5"/>
      <w:r w:rsidR="00585AA8" w:rsidRPr="001637A8">
        <w:t>F-P, 2019</w:t>
      </w:r>
      <w:commentRangeEnd w:id="5"/>
      <w:r w:rsidR="00585AA8" w:rsidRPr="001637A8">
        <w:commentReference w:id="5"/>
      </w:r>
      <w:r w:rsidR="00585AA8" w:rsidRPr="001637A8">
        <w:t>)</w:t>
      </w:r>
      <w:r w:rsidR="00E162A1" w:rsidRPr="001637A8">
        <w:t xml:space="preserve"> while adaption or acclimatization </w:t>
      </w:r>
      <w:r w:rsidR="001346D3" w:rsidRPr="001637A8">
        <w:t>processes are</w:t>
      </w:r>
      <w:r w:rsidR="00E162A1" w:rsidRPr="001637A8">
        <w:t xml:space="preserve"> </w:t>
      </w:r>
      <w:r w:rsidR="00603D27">
        <w:t xml:space="preserve">potentially </w:t>
      </w:r>
      <w:r w:rsidR="00E162A1" w:rsidRPr="001637A8">
        <w:t>taking place</w:t>
      </w:r>
      <w:r w:rsidR="00865454" w:rsidRPr="001637A8">
        <w:t xml:space="preserve"> </w:t>
      </w:r>
      <w:r w:rsidR="00736D1B" w:rsidRPr="001637A8">
        <w:t>considering</w:t>
      </w:r>
      <w:r w:rsidR="00865454" w:rsidRPr="001637A8">
        <w:t xml:space="preserve"> the ample intraspecific variability </w:t>
      </w:r>
      <w:r w:rsidR="00D757D5">
        <w:t xml:space="preserve">found </w:t>
      </w:r>
      <w:r w:rsidR="00865454" w:rsidRPr="001637A8">
        <w:t>in seed traits</w:t>
      </w:r>
      <w:r w:rsidR="009722C2" w:rsidRPr="001637A8">
        <w:t xml:space="preserve"> </w:t>
      </w:r>
      <w:r w:rsidR="002E4BB1">
        <w:t>(</w:t>
      </w:r>
      <w:commentRangeStart w:id="6"/>
      <w:r w:rsidR="009722C2" w:rsidRPr="001637A8">
        <w:t>Cochrane et al. (2015</w:t>
      </w:r>
      <w:commentRangeEnd w:id="6"/>
      <w:r w:rsidR="009722C2" w:rsidRPr="001637A8">
        <w:commentReference w:id="6"/>
      </w:r>
      <w:r w:rsidR="009722C2" w:rsidRPr="001637A8">
        <w:t>)</w:t>
      </w:r>
      <w:r w:rsidR="00865454" w:rsidRPr="001637A8">
        <w:t xml:space="preserve">. </w:t>
      </w:r>
      <w:r w:rsidR="00E16642">
        <w:t>There is a consensus that t</w:t>
      </w:r>
      <w:r w:rsidR="001E6EC9">
        <w:t>emperature</w:t>
      </w:r>
      <w:r w:rsidR="002E2119">
        <w:t xml:space="preserve"> and</w:t>
      </w:r>
      <w:r w:rsidR="001E6EC9">
        <w:t xml:space="preserve"> moisture are </w:t>
      </w:r>
      <w:r w:rsidR="002E2119">
        <w:t>two of the</w:t>
      </w:r>
      <w:r w:rsidR="001E6EC9">
        <w:t xml:space="preserve"> main abiotic factors driving </w:t>
      </w:r>
      <w:r w:rsidR="00E7094C">
        <w:t xml:space="preserve">seed germination </w:t>
      </w:r>
      <w:r w:rsidR="00C73947">
        <w:fldChar w:fldCharType="begin" w:fldLock="1"/>
      </w:r>
      <w:r w:rsidR="00C73947">
        <w:instrText>ADDIN CSL_CITATION {"citationItems":[{"id":"ITEM-1","itemData":{"DOI":"10.1016/B978-0-12-416677-6.00001-9","ISBN":"978-0-12-416677-6","abstract":"This book covers the present state of knowledge of the ecology, biogeography and evolution of whole-seed dormancy and germination, and it synthesizes available information on these topics for more than 14,000 species. The first chapter explains the meaning of seed germination ecology, provides an overview of the general kinds of information needed to understand the seed germination ecology of a species and comments on the values of such studies. Also, attention is given to reasons why this book on seed germination is needed, and how it differs from previous ones written on various aspects of seeds.","author":[{"dropping-particle":"","family":"Baskin","given":"Carol C.","non-dropping-particle":"","parse-names":false,"suffix":""},{"dropping-particle":"","family":"Baskin","given":"Jerry M.","non-dropping-particle":"","parse-names":false,"suffix":""}],"container-title":"Seeds","edition":"2nd Editio","id":"ITEM-1","issued":{"date-parts":[["2014","1","1"]]},"publisher":"Academic Press","publisher-place":"San Diego, CA, USA","title":"Seeds. Ecology, Biogeography and Evolution of Dormancy and Germination","type":"book"},"uris":["http://www.mendeley.com/documents/?uuid=a147d983-47ad-3113-ac22-f9e2c3bbcc32"]}],"mendeley":{"formattedCitation":"(Baskin &amp; Baskin 2014)","plainTextFormattedCitation":"(Baskin &amp; Baskin 2014)","previouslyFormattedCitation":"(Baskin &amp; Baskin 2014)"},"properties":{"noteIndex":0},"schema":"https://github.com/citation-style-language/schema/raw/master/csl-citation.json"}</w:instrText>
      </w:r>
      <w:r w:rsidR="00C73947">
        <w:fldChar w:fldCharType="separate"/>
      </w:r>
      <w:r w:rsidR="00C73947" w:rsidRPr="00C73947">
        <w:rPr>
          <w:noProof/>
        </w:rPr>
        <w:t>(Baskin &amp; Baskin 2014)</w:t>
      </w:r>
      <w:r w:rsidR="00C73947">
        <w:fldChar w:fldCharType="end"/>
      </w:r>
      <w:r w:rsidR="00C73947">
        <w:t xml:space="preserve">. </w:t>
      </w:r>
      <w:r w:rsidR="003651D8">
        <w:t>Thus</w:t>
      </w:r>
      <w:r w:rsidR="00A1471D">
        <w:t>,</w:t>
      </w:r>
      <w:r w:rsidR="003651D8">
        <w:t xml:space="preserve"> integrating </w:t>
      </w:r>
      <w:r w:rsidR="00A1471D">
        <w:t>temperature</w:t>
      </w:r>
      <w:r w:rsidR="002E2119">
        <w:t xml:space="preserve"> and </w:t>
      </w:r>
      <w:r w:rsidR="00A1471D">
        <w:t xml:space="preserve">water availability </w:t>
      </w:r>
      <w:r w:rsidR="00EF591A">
        <w:t xml:space="preserve">is a standard </w:t>
      </w:r>
      <w:r w:rsidR="00812A5F">
        <w:t xml:space="preserve">and useful approach (i.e. hydrothermal time) </w:t>
      </w:r>
      <w:r w:rsidR="00B97949">
        <w:t xml:space="preserve">to </w:t>
      </w:r>
      <w:r w:rsidR="004B6B92">
        <w:t>characterize</w:t>
      </w:r>
      <w:r w:rsidR="00B97949">
        <w:t xml:space="preserve"> the germination niche </w:t>
      </w:r>
      <w:commentRangeStart w:id="7"/>
      <w:r w:rsidR="004B6B92" w:rsidRPr="001637A8">
        <w:t>Allen et al. 2000</w:t>
      </w:r>
      <w:commentRangeEnd w:id="7"/>
      <w:r w:rsidR="004B6B92" w:rsidRPr="001637A8">
        <w:commentReference w:id="7"/>
      </w:r>
      <w:commentRangeStart w:id="8"/>
      <w:r w:rsidR="004B6B92" w:rsidRPr="001637A8">
        <w:t>; Bradford 2002</w:t>
      </w:r>
      <w:commentRangeEnd w:id="8"/>
      <w:r w:rsidR="004B6B92" w:rsidRPr="001637A8">
        <w:commentReference w:id="8"/>
      </w:r>
      <w:r w:rsidR="004B6B92" w:rsidRPr="00047993">
        <w:t xml:space="preserve">; </w:t>
      </w:r>
      <w:commentRangeStart w:id="9"/>
      <w:r w:rsidR="004B6B92" w:rsidRPr="001637A8">
        <w:t>Bewley et al. 2013</w:t>
      </w:r>
      <w:commentRangeEnd w:id="9"/>
      <w:r w:rsidR="004B6B92" w:rsidRPr="001637A8">
        <w:commentReference w:id="9"/>
      </w:r>
      <w:r w:rsidR="004B6B92">
        <w:t>)</w:t>
      </w:r>
      <w:r w:rsidR="00B97949">
        <w:t xml:space="preserve">. </w:t>
      </w:r>
      <w:r w:rsidR="004F71B8">
        <w:t xml:space="preserve">For germination to happen temperatures </w:t>
      </w:r>
      <w:r w:rsidR="00546281">
        <w:t>must</w:t>
      </w:r>
      <w:r w:rsidR="004F71B8">
        <w:t xml:space="preserve"> remain within </w:t>
      </w:r>
      <w:r w:rsidR="00CE4D03">
        <w:t>certain thresholds</w:t>
      </w:r>
      <w:r w:rsidR="004F71B8">
        <w:t xml:space="preserve"> </w:t>
      </w:r>
      <w:r w:rsidR="00546281">
        <w:t>and water availability must surpass a specific level</w:t>
      </w:r>
      <w:r w:rsidR="004154BA">
        <w:t xml:space="preserve"> (i.e. base water potential,</w:t>
      </w:r>
      <w:r w:rsidR="004154BA" w:rsidRPr="004154BA">
        <w:rPr>
          <w:rFonts w:cstheme="minorHAnsi"/>
          <w:lang w:val="en-US"/>
        </w:rPr>
        <w:t xml:space="preserve"> </w:t>
      </w:r>
      <w:proofErr w:type="spellStart"/>
      <w:r w:rsidR="004154BA" w:rsidRPr="00C313D3">
        <w:rPr>
          <w:rFonts w:cstheme="minorHAnsi"/>
          <w:lang w:val="en-US"/>
        </w:rPr>
        <w:t>ψ</w:t>
      </w:r>
      <w:r w:rsidR="004154BA" w:rsidRPr="001D393D">
        <w:rPr>
          <w:rFonts w:cstheme="minorHAnsi"/>
          <w:vertAlign w:val="subscript"/>
          <w:lang w:val="en-US"/>
        </w:rPr>
        <w:t>b</w:t>
      </w:r>
      <w:proofErr w:type="spellEnd"/>
      <w:r w:rsidR="004154BA">
        <w:t>)</w:t>
      </w:r>
      <w:r w:rsidR="00546281">
        <w:t xml:space="preserve"> (Ref). </w:t>
      </w:r>
      <w:r w:rsidR="00546281">
        <w:t xml:space="preserve">Low water availability inhibits several physiological processes that lead to delayed or even impeded germination </w:t>
      </w:r>
      <w:r w:rsidR="00546281">
        <w:rPr>
          <w:highlight w:val="yellow"/>
        </w:rPr>
        <w:fldChar w:fldCharType="begin" w:fldLock="1"/>
      </w:r>
      <w:r w:rsidR="00546281">
        <w:rPr>
          <w:highlight w:val="yellow"/>
        </w:rPr>
        <w:instrText>ADDIN CSL_CITATION {"citationItems":[{"id":"ITEM-1","itemData":{"DOI":"10.1016/B978-0-12-416677-6.00001-9","ISBN":"978-0-12-416677-6","abstract":"This book covers the present state of knowledge of the ecology, biogeography and evolution of whole-seed dormancy and germination, and it synthesizes available information on these topics for more than 14,000 species. The first chapter explains the meaning of seed germination ecology, provides an overview of the general kinds of information needed to understand the seed germination ecology of a species and comments on the values of such studies. Also, attention is given to reasons why this book on seed germination is needed, and how it differs from previous ones written on various aspects of seeds.","author":[{"dropping-particle":"","family":"Baskin","given":"Carol C.","non-dropping-particle":"","parse-names":false,"suffix":""},{"dropping-particle":"","family":"Baskin","given":"Jerry M.","non-dropping-particle":"","parse-names":false,"suffix":""}],"container-title":"Seeds","edition":"2nd Editio","id":"ITEM-1","issued":{"date-parts":[["2014","1","1"]]},"publisher":"Academic Press","publisher-place":"San Diego, CA, USA","title":"Seeds. Ecology, Biogeography and Evolution of Dormancy and Germination","type":"book"},"uris":["http://www.mendeley.com/documents/?uuid=a147d983-47ad-3113-ac22-f9e2c3bbcc32"]}],"mendeley":{"formattedCitation":"(Baskin &amp; Baskin 2014)","plainTextFormattedCitation":"(Baskin &amp; Baskin 2014)","previouslyFormattedCitation":"(Baskin &amp; Baskin 2014)"},"properties":{"noteIndex":0},"schema":"https://github.com/citation-style-language/schema/raw/master/csl-citation.json"}</w:instrText>
      </w:r>
      <w:r w:rsidR="00546281">
        <w:rPr>
          <w:highlight w:val="yellow"/>
        </w:rPr>
        <w:fldChar w:fldCharType="separate"/>
      </w:r>
      <w:r w:rsidR="00546281" w:rsidRPr="0088441F">
        <w:rPr>
          <w:noProof/>
          <w:highlight w:val="yellow"/>
        </w:rPr>
        <w:t>(Baskin &amp; Baskin 2014)</w:t>
      </w:r>
      <w:r w:rsidR="00546281">
        <w:rPr>
          <w:highlight w:val="yellow"/>
        </w:rPr>
        <w:fldChar w:fldCharType="end"/>
      </w:r>
      <w:r w:rsidR="00546281" w:rsidRPr="00AB1F38">
        <w:rPr>
          <w:highlight w:val="yellow"/>
        </w:rPr>
        <w:t xml:space="preserve">, </w:t>
      </w:r>
      <w:commentRangeStart w:id="10"/>
      <w:r w:rsidR="00546281" w:rsidRPr="00AB1F38">
        <w:rPr>
          <w:highlight w:val="yellow"/>
        </w:rPr>
        <w:t>Sumner and Venn 2021</w:t>
      </w:r>
      <w:commentRangeEnd w:id="10"/>
      <w:r w:rsidR="00546281">
        <w:rPr>
          <w:rStyle w:val="Refdecomentario"/>
        </w:rPr>
        <w:commentReference w:id="10"/>
      </w:r>
      <w:r w:rsidR="00546281" w:rsidRPr="00AB1F38">
        <w:rPr>
          <w:highlight w:val="yellow"/>
        </w:rPr>
        <w:t>)</w:t>
      </w:r>
      <w:r w:rsidR="00546281">
        <w:t>.</w:t>
      </w:r>
      <w:r w:rsidR="00546281" w:rsidRPr="00546281">
        <w:t xml:space="preserve"> </w:t>
      </w:r>
      <w:r w:rsidR="00297CF9">
        <w:t>Comparatively</w:t>
      </w:r>
      <w:r w:rsidR="00297CF9">
        <w:t xml:space="preserve"> to </w:t>
      </w:r>
      <w:r w:rsidR="00B73FDA">
        <w:t>temperature, few</w:t>
      </w:r>
      <w:r w:rsidR="00297CF9">
        <w:t xml:space="preserve"> studies have tackled how germination responds to water stress in detail (</w:t>
      </w:r>
      <w:r w:rsidR="00297CF9" w:rsidRPr="00294834">
        <w:rPr>
          <w:highlight w:val="yellow"/>
        </w:rPr>
        <w:t>Bernau 2020</w:t>
      </w:r>
      <w:r w:rsidR="00297CF9">
        <w:t>)</w:t>
      </w:r>
      <w:r w:rsidR="00B73FDA">
        <w:t xml:space="preserve">. </w:t>
      </w:r>
      <w:r w:rsidR="00546281">
        <w:t xml:space="preserve">Most information about drought effects on germination proceeds from studies on arid ecosystems (e.g. </w:t>
      </w:r>
      <w:commentRangeStart w:id="11"/>
      <w:commentRangeStart w:id="12"/>
      <w:r w:rsidR="00546281" w:rsidRPr="006A3BFE">
        <w:rPr>
          <w:highlight w:val="yellow"/>
        </w:rPr>
        <w:t>Cochrane et al., 2014</w:t>
      </w:r>
      <w:commentRangeEnd w:id="11"/>
      <w:r w:rsidR="00546281">
        <w:rPr>
          <w:rStyle w:val="Refdecomentario"/>
        </w:rPr>
        <w:commentReference w:id="11"/>
      </w:r>
      <w:commentRangeEnd w:id="12"/>
      <w:r w:rsidR="00546281">
        <w:rPr>
          <w:rStyle w:val="Refdecomentario"/>
        </w:rPr>
        <w:commentReference w:id="12"/>
      </w:r>
      <w:r w:rsidR="00546281">
        <w:t xml:space="preserve">; </w:t>
      </w:r>
      <w:proofErr w:type="spellStart"/>
      <w:r w:rsidR="00546281" w:rsidRPr="00DE31D9">
        <w:rPr>
          <w:highlight w:val="yellow"/>
        </w:rPr>
        <w:t>Gelviz</w:t>
      </w:r>
      <w:proofErr w:type="spellEnd"/>
      <w:r w:rsidR="00546281" w:rsidRPr="00DE31D9">
        <w:rPr>
          <w:highlight w:val="yellow"/>
        </w:rPr>
        <w:t>-Gelvez 2020</w:t>
      </w:r>
      <w:r w:rsidR="00546281">
        <w:t xml:space="preserve">; </w:t>
      </w:r>
      <w:r w:rsidR="00546281" w:rsidRPr="00A66D8B">
        <w:rPr>
          <w:highlight w:val="yellow"/>
        </w:rPr>
        <w:t>Y</w:t>
      </w:r>
      <w:commentRangeStart w:id="13"/>
      <w:r w:rsidR="00546281" w:rsidRPr="00A66D8B">
        <w:rPr>
          <w:highlight w:val="yellow"/>
        </w:rPr>
        <w:t>i 2019</w:t>
      </w:r>
      <w:commentRangeEnd w:id="13"/>
      <w:r w:rsidR="00546281">
        <w:rPr>
          <w:rStyle w:val="Refdecomentario"/>
        </w:rPr>
        <w:commentReference w:id="13"/>
      </w:r>
      <w:r w:rsidR="00546281" w:rsidRPr="00E609B3">
        <w:t>)</w:t>
      </w:r>
      <w:r w:rsidR="00546281">
        <w:t xml:space="preserve">; there, responses vary notably depending on species </w:t>
      </w:r>
      <w:commentRangeStart w:id="14"/>
      <w:r w:rsidR="00546281" w:rsidRPr="00DF2D11">
        <w:rPr>
          <w:highlight w:val="yellow"/>
        </w:rPr>
        <w:t xml:space="preserve">(Kos &amp; </w:t>
      </w:r>
      <w:proofErr w:type="spellStart"/>
      <w:r w:rsidR="00546281" w:rsidRPr="00DF2D11">
        <w:rPr>
          <w:highlight w:val="yellow"/>
        </w:rPr>
        <w:t>Poschlod</w:t>
      </w:r>
      <w:proofErr w:type="spellEnd"/>
      <w:r w:rsidR="00546281" w:rsidRPr="00DF2D11">
        <w:rPr>
          <w:highlight w:val="yellow"/>
        </w:rPr>
        <w:t>, 2008</w:t>
      </w:r>
      <w:commentRangeEnd w:id="14"/>
      <w:r w:rsidR="00546281" w:rsidRPr="00DF2D11">
        <w:rPr>
          <w:rStyle w:val="Refdecomentario"/>
          <w:highlight w:val="yellow"/>
        </w:rPr>
        <w:commentReference w:id="14"/>
      </w:r>
      <w:r w:rsidR="00546281" w:rsidRPr="00DF2D11">
        <w:rPr>
          <w:highlight w:val="yellow"/>
        </w:rPr>
        <w:t>)</w:t>
      </w:r>
      <w:r w:rsidR="00546281">
        <w:t xml:space="preserve"> and even within species</w:t>
      </w:r>
      <w:r w:rsidR="00546281" w:rsidRPr="00A572D0">
        <w:rPr>
          <w:highlight w:val="yellow"/>
        </w:rPr>
        <w:t xml:space="preserve"> </w:t>
      </w:r>
      <w:r w:rsidR="00546281">
        <w:rPr>
          <w:highlight w:val="yellow"/>
        </w:rPr>
        <w:t>(</w:t>
      </w:r>
      <w:r w:rsidR="00546281" w:rsidRPr="00A66D8B">
        <w:rPr>
          <w:highlight w:val="yellow"/>
        </w:rPr>
        <w:t>Y</w:t>
      </w:r>
      <w:commentRangeStart w:id="15"/>
      <w:r w:rsidR="00546281" w:rsidRPr="00A66D8B">
        <w:rPr>
          <w:highlight w:val="yellow"/>
        </w:rPr>
        <w:t>i 2019</w:t>
      </w:r>
      <w:commentRangeEnd w:id="15"/>
      <w:r w:rsidR="00546281">
        <w:rPr>
          <w:rStyle w:val="Refdecomentario"/>
        </w:rPr>
        <w:commentReference w:id="15"/>
      </w:r>
      <w:r w:rsidR="00546281" w:rsidRPr="00E609B3">
        <w:t>).</w:t>
      </w:r>
    </w:p>
    <w:p w14:paraId="368A2E6B" w14:textId="6912874A" w:rsidR="00EE5407" w:rsidRPr="006C097C" w:rsidRDefault="00AD70BD" w:rsidP="00985262">
      <w:pPr>
        <w:spacing w:line="360" w:lineRule="auto"/>
        <w:ind w:firstLine="709"/>
        <w:jc w:val="both"/>
      </w:pPr>
      <w:r>
        <w:lastRenderedPageBreak/>
        <w:t xml:space="preserve">The alpine environment is </w:t>
      </w:r>
      <w:r w:rsidR="00EE5407">
        <w:t xml:space="preserve">a particular </w:t>
      </w:r>
      <w:r w:rsidR="00D712EC">
        <w:t>biome</w:t>
      </w:r>
      <w:r w:rsidR="00EE5407">
        <w:t xml:space="preserve"> </w:t>
      </w:r>
      <w:r>
        <w:t>specially threatened by climate warming</w:t>
      </w:r>
      <w:r w:rsidR="005A4AAD">
        <w:t xml:space="preserve">. </w:t>
      </w:r>
      <w:r w:rsidR="0015216C">
        <w:t xml:space="preserve"> </w:t>
      </w:r>
      <w:r w:rsidR="005A4AAD">
        <w:t xml:space="preserve">International records show higher temperatures increases rates (REF) </w:t>
      </w:r>
      <w:r w:rsidR="00DF3854">
        <w:t xml:space="preserve">that could </w:t>
      </w:r>
      <w:r w:rsidR="005A4AAD">
        <w:t>potentially disrupting</w:t>
      </w:r>
      <w:r w:rsidR="00841CFC">
        <w:t xml:space="preserve"> </w:t>
      </w:r>
      <w:r w:rsidR="0067621E">
        <w:t xml:space="preserve">biological processes like plant phenology </w:t>
      </w:r>
      <w:r w:rsidR="0067621E" w:rsidRPr="00EF50AE">
        <w:t>(</w:t>
      </w:r>
      <w:commentRangeStart w:id="16"/>
      <w:r w:rsidR="0067621E" w:rsidRPr="00EF50AE">
        <w:t>F-P, 2019</w:t>
      </w:r>
      <w:commentRangeEnd w:id="16"/>
      <w:r w:rsidR="0067621E" w:rsidRPr="00EF50AE">
        <w:commentReference w:id="16"/>
      </w:r>
      <w:r w:rsidR="0067621E" w:rsidRPr="00EF50AE">
        <w:t>)</w:t>
      </w:r>
      <w:r w:rsidR="00841CFC">
        <w:t xml:space="preserve"> </w:t>
      </w:r>
      <w:r w:rsidR="00841CFC">
        <w:t xml:space="preserve">and other plant regeneration processes </w:t>
      </w:r>
      <w:r w:rsidR="00475A64">
        <w:t>like</w:t>
      </w:r>
      <w:r w:rsidR="00841CFC">
        <w:t xml:space="preserve"> germination </w:t>
      </w:r>
      <w:r w:rsidR="00841CFC" w:rsidRPr="007C7770">
        <w:t>(</w:t>
      </w:r>
      <w:commentRangeStart w:id="17"/>
      <w:r w:rsidR="00841CFC" w:rsidRPr="007C7770">
        <w:t>Probert, 2000</w:t>
      </w:r>
      <w:commentRangeEnd w:id="17"/>
      <w:r w:rsidR="00841CFC" w:rsidRPr="007C7770">
        <w:commentReference w:id="17"/>
      </w:r>
      <w:r w:rsidR="00841CFC">
        <w:t xml:space="preserve">, </w:t>
      </w:r>
      <w:commentRangeStart w:id="18"/>
      <w:r w:rsidR="00841CFC" w:rsidRPr="00F347B2">
        <w:t>Walck et al., 2011</w:t>
      </w:r>
      <w:commentRangeEnd w:id="18"/>
      <w:r w:rsidR="00841CFC" w:rsidRPr="00F347B2">
        <w:commentReference w:id="18"/>
      </w:r>
      <w:r w:rsidR="00841CFC" w:rsidRPr="00EF50AE">
        <w:t>).</w:t>
      </w:r>
      <w:r w:rsidR="00841CFC" w:rsidRPr="00E95919">
        <w:t xml:space="preserve"> </w:t>
      </w:r>
      <w:r w:rsidR="005A6399">
        <w:t>The</w:t>
      </w:r>
      <w:r w:rsidR="00DC4CF9">
        <w:t xml:space="preserve"> high topographic complexity</w:t>
      </w:r>
      <w:r w:rsidR="00AC62CD">
        <w:t xml:space="preserve"> </w:t>
      </w:r>
      <w:r w:rsidR="000742C5">
        <w:t xml:space="preserve">observed </w:t>
      </w:r>
      <w:r w:rsidR="00AC62CD">
        <w:t>at fine scales</w:t>
      </w:r>
      <w:r w:rsidR="00DC4CF9" w:rsidRPr="003526B0">
        <w:t xml:space="preserve"> </w:t>
      </w:r>
      <w:r w:rsidR="00DC4CF9" w:rsidRPr="00AC319B">
        <w:rPr>
          <w:rFonts w:eastAsia="Times New Roman" w:cstheme="minorHAnsi"/>
          <w:color w:val="000000"/>
          <w:lang w:val="en-US" w:eastAsia="ca-ES"/>
        </w:rPr>
        <w:fldChar w:fldCharType="begin" w:fldLock="1"/>
      </w:r>
      <w:r w:rsidR="00174922">
        <w:rPr>
          <w:rFonts w:eastAsia="Times New Roman" w:cstheme="minorHAnsi"/>
          <w:color w:val="000000"/>
          <w:lang w:val="en-US" w:eastAsia="ca-ES"/>
        </w:rPr>
        <w:instrText>ADDIN CSL_CITATION {"citationItems":[{"id":"ITEM-1","itemData":{"DOI":"https://doi.org/10.1111/j.1365-2699.2010.02407.x","abstract":"Aim We aim to: (1) explore thermal habitat preferences in alpine plant species across mosaics of topographically controlled micro-habitats; (2) test the predictive value of so-called ‘indicator values’; and (3) quantify the shift in micro-habitat conditions under the influence of climate warming. Location Alpine vegetation 2200–2800 m a.s.l., Swiss central Alps. Methods High-resolution infra-red thermometry and large numbers of small data loggers were used to assess the spatial and temporal variation of plant-surface and ground temperatures as well as snow-melt patterns for 889 plots distributed across three alpine slopes of contrasting exposure. These environmental data were then correlated with Landolt indicator values for temperature preferences of different plant species and vegetation units. By simulating a uniform 2 K warming we estimated the changes in abundance of micro-habitat temperatures within the study area. Results Within the study area we observed a substantial variation between micro-habitats in seasonal mean soil temperature (ΔT = 7.2 K), surface temperature (ΔT = 10.5 K) and season length (&gt;32 days). Plant species with low indicator values for temperature (plants commonly found in cool habitats) grew in significantly colder micro-habitats than plants with higher indicator values found on the same slope. A 2 K warming will lead to the loss of the coldest habitats (3% of current area), 75% of the current thermal micro-habitats will be reduced in abundance (crowding effect) and 22% will become more abundant. Main conclusions Our results demonstrate that the topographically induced mosaics of micro-climatic conditions in an alpine landscape are associated with local plant species distribution. Semi-quantitative plant species indicator values based on expert knowledge and aggregated to community means match measured thermal habitat conditions. Metre-scale thermal contrasts significantly exceed IPCC warming projections for the next 100 years. The data presented here thus indicate a great risk of overestimating alpine habitat losses in isotherm-based model scenarios. While all but the species depending on the very coldest micro-habitats will find thermally suitable ‘escape’ habitats within short distances, there will be enhanced competition for those cooler places on a given slope in an alpine climate that is 2 K warmer. Yet, due to their topographic variability, alpine landscapes are likely to be safer places for most species than lowland te…","author":[{"dropping-particle":"","family":"Scherrer","given":"D.","non-dropping-particle":"","parse-names":false,"suffix":""},{"dropping-particle":"","family":"Körner","given":"C.","non-dropping-particle":"","parse-names":false,"suffix":""}],"container-title":"Journal of Biogeography","id":"ITEM-1","issued":{"date-parts":[["2011"]]},"page":"406-416","title":"Topographically controlled thermal-habitat differentiation buffers alpine plant diversity against climate warming","type":"article-journal","volume":"38"},"uris":["http://www.mendeley.com/documents/?uuid=216296df-ff4e-4280-825c-21bb03af3199"]},{"id":"ITEM-2","itemData":{"DOI":"10.1007/978-3-030-59538-8","ISBN":"978-3-030-59537-1","author":[{"dropping-particle":"","family":"Körner","given":"Christian","non-dropping-particle":"","parse-names":false,"suffix":""}],"edition":"3","editor":[{"dropping-particle":"","family":"Springer Nature Switzerland AG 2021","given":"","non-dropping-particle":"","parse-names":false,"suffix":""}],"id":"ITEM-2","issued":{"date-parts":[["2021"]]},"number-of-pages":"500","publisher":"Springer Cham","title":"Alpine Plant Life","type":"book"},"uris":["http://www.mendeley.com/documents/?uuid=8ca5a358-e497-4380-b4e8-899fd43acf9c"]},{"id":"ITEM-3","itemData":{"DOI":"10.1657/1938-4246-44.3.288","ISSN":"15230430","abstract":"Within alpine environments the interactions of air temperature, solar irradiance, wind, surface albedo, microtopography, and biotic traits all influence patterns of soil and plant canopy temperatures. The resulting mosaic of surface temperatures has a profound impact on ecosystem processes, plant survival, and ecophysiological performance. Previous studies have documented large and persistent variations in microhabitat temperatures over mesoscale alpine terrains. We have used a novel mobile system to examine changes in soil and plant canopy surface temperatures at spatial scales of centimeters and temporal scales of minutes in an alpine fellfield habitat in the White Mountains of California. In the middle of a summer day, the mean surface temperature differences between points 2, 5, and 10 cm apart were 2.9, 5.4, and 9.0°C, respectively, and extreme differences of 18°C or more were found over distances of a few centimeters. These thermal patterns are due not only to substrate material but also to biotic conditions of plant canopy architecture and ecophysiological traits of individual species. The magnitude of temperature variation at these fine scales is greater than the range of warming scenarios in Intergovernmental Panel on Climate Change (IPCC) projections, suggesting that these habitats offer the capacity of significant thermal heterogeneity for plant survival.","author":[{"dropping-particle":"","family":"Graham","given":"Eric","non-dropping-particle":"","parse-names":false,"suffix":""},{"dropping-particle":"","family":"Rundel","given":"Philip","non-dropping-particle":"","parse-names":false,"suffix":""},{"dropping-particle":"","family":"Kaiser","given":"William","non-dropping-particle":"","parse-names":false,"suffix":""},{"dropping-particle":"","family":"Lam","given":"Yeung","non-dropping-particle":"","parse-names":false,"suffix":""},{"dropping-particle":"","family":"Stealey","given":"Michael","non-dropping-particle":"","parse-names":false,"suffix":""},{"dropping-particle":"","family":"Yuen","given":"Eric","non-dropping-particle":"","parse-names":false,"suffix":""}],"container-title":"Arctic, Antarctic, and Alpine Research","id":"ITEM-3","issue":"3","issued":{"date-parts":[["2012"]]},"page":"288-295","title":"Fine-scale patterns of soil and plant surface temperatures in an alpine fellfield habitat, white mountains, California","type":"article-journal","volume":"44"},"uris":["http://www.mendeley.com/documents/?uuid=df8cd4b2-ef26-4852-b5db-fe11d9acd462"]}],"mendeley":{"formattedCitation":"(Scherrer &amp; Körner 2011; Graham et al. 2012; Körner 2021)","plainTextFormattedCitation":"(Scherrer &amp; Körner 2011; Graham et al. 2012; Körner 2021)","previouslyFormattedCitation":"(Scherrer &amp; Körner 2011; Graham et al. 2012; Körner 2021)"},"properties":{"noteIndex":0},"schema":"https://github.com/citation-style-language/schema/raw/master/csl-citation.json"}</w:instrText>
      </w:r>
      <w:r w:rsidR="00DC4CF9" w:rsidRPr="00AC319B">
        <w:rPr>
          <w:rFonts w:eastAsia="Times New Roman" w:cstheme="minorHAnsi"/>
          <w:color w:val="000000"/>
          <w:lang w:val="en-US" w:eastAsia="ca-ES"/>
        </w:rPr>
        <w:fldChar w:fldCharType="separate"/>
      </w:r>
      <w:r w:rsidR="00D21585" w:rsidRPr="00D21585">
        <w:rPr>
          <w:rFonts w:eastAsia="Times New Roman" w:cstheme="minorHAnsi"/>
          <w:noProof/>
          <w:color w:val="000000"/>
          <w:lang w:val="en-US" w:eastAsia="ca-ES"/>
        </w:rPr>
        <w:t>(Scherrer &amp; Körner 2011; Graham et al. 2012; Körner 2021)</w:t>
      </w:r>
      <w:r w:rsidR="00DC4CF9" w:rsidRPr="00AC319B">
        <w:rPr>
          <w:rFonts w:eastAsia="Times New Roman" w:cstheme="minorHAnsi"/>
          <w:color w:val="000000"/>
          <w:lang w:val="en-US" w:eastAsia="ca-ES"/>
        </w:rPr>
        <w:fldChar w:fldCharType="end"/>
      </w:r>
      <w:r w:rsidR="00D21585">
        <w:t xml:space="preserve"> </w:t>
      </w:r>
      <w:r w:rsidR="00DE7326">
        <w:t>has been seen to partially buffer temperatures increases</w:t>
      </w:r>
      <w:r w:rsidR="00DC0E7B">
        <w:t xml:space="preserve"> </w:t>
      </w:r>
      <w:r w:rsidR="00174922">
        <w:fldChar w:fldCharType="begin" w:fldLock="1"/>
      </w:r>
      <w:r w:rsidR="008C731B">
        <w:instrText>ADDIN CSL_CITATION {"citationItems":[{"id":"ITEM-1","itemData":{"DOI":"10.3390/D13080383","ISSN":"14242818","abstract":"The alpine belt hosts the treeless vegetation above the high elevation climatic treeline. The way alpine plants manage to thrive in a climate that prevents tree growth is through small stature, apt seasonal development, and ‘managing’ the microclimate near the ground surface. Nested in a mosaic of micro-environmental conditions, these plants are in a unique position by a close-by neighborhood of strongly diverging microhabitats. The range of adjacent thermal niches that the alpine environment provides is exceeding the worst climate warming scenarios. The provided mountains are high and large enough, these are conditions that cause alpine plant species diversity to be robust against climatic change. However, the areal extent of certain habitat types will shrink as isotherms move upslope, with the potential areal loss by the advance of the treeline by far outranging the gain in new land by glacier retreat globally.","author":[{"dropping-particle":"","family":"Körner","given":"Christian","non-dropping-particle":"","parse-names":false,"suffix":""},{"dropping-particle":"","family":"Hiltbrunner","given":"Erika","non-dropping-particle":"","parse-names":false,"suffix":""}],"container-title":"Diversity","id":"ITEM-1","issue":"8","issued":{"date-parts":[["2021"]]},"title":"Why is the alpine flora comparatively robust against climatic warming?","type":"article-journal","volume":"13"},"uris":["http://www.mendeley.com/documents/?uuid=f40d9bf7-c2e9-433f-b287-05e5a653280c"]}],"mendeley":{"formattedCitation":"(Körner &amp; Hiltbrunner 2021)","plainTextFormattedCitation":"(Körner &amp; Hiltbrunner 2021)","previouslyFormattedCitation":"(Körner &amp; Hiltbrunner 2021)"},"properties":{"noteIndex":0},"schema":"https://github.com/citation-style-language/schema/raw/master/csl-citation.json"}</w:instrText>
      </w:r>
      <w:r w:rsidR="00174922">
        <w:fldChar w:fldCharType="separate"/>
      </w:r>
      <w:r w:rsidR="00174922" w:rsidRPr="00174922">
        <w:rPr>
          <w:noProof/>
        </w:rPr>
        <w:t>(Körner &amp; Hiltbrunner 2021)</w:t>
      </w:r>
      <w:r w:rsidR="00174922">
        <w:fldChar w:fldCharType="end"/>
      </w:r>
      <w:r w:rsidR="00DC0E7B">
        <w:t xml:space="preserve"> </w:t>
      </w:r>
      <w:r w:rsidR="006F4FA0">
        <w:t xml:space="preserve">through </w:t>
      </w:r>
      <w:r w:rsidR="00174922">
        <w:t xml:space="preserve">communities </w:t>
      </w:r>
      <w:r w:rsidR="00C8491D">
        <w:t>shifting</w:t>
      </w:r>
      <w:r w:rsidR="00C8491D">
        <w:t xml:space="preserve"> </w:t>
      </w:r>
      <w:r w:rsidR="00174922">
        <w:t>distributions</w:t>
      </w:r>
      <w:r w:rsidR="00C8491D">
        <w:t xml:space="preserve"> </w:t>
      </w:r>
      <w:r w:rsidR="00C8491D">
        <w:t xml:space="preserve">(paper </w:t>
      </w:r>
      <w:proofErr w:type="spellStart"/>
      <w:r w:rsidR="00C8491D">
        <w:t>picos</w:t>
      </w:r>
      <w:proofErr w:type="spellEnd"/>
      <w:r w:rsidR="00C8491D">
        <w:t xml:space="preserve"> 2024)</w:t>
      </w:r>
      <w:r w:rsidR="00DC4CF9">
        <w:rPr>
          <w:rFonts w:eastAsia="Times New Roman" w:cstheme="minorHAnsi"/>
          <w:color w:val="000000"/>
          <w:lang w:val="en-US" w:eastAsia="ca-ES"/>
        </w:rPr>
        <w:t>.</w:t>
      </w:r>
      <w:r w:rsidR="00DC4CF9">
        <w:t xml:space="preserve"> </w:t>
      </w:r>
      <w:r w:rsidR="00F47EFE">
        <w:t>Nevertheless,</w:t>
      </w:r>
      <w:r w:rsidR="00E07D4C">
        <w:t xml:space="preserve"> </w:t>
      </w:r>
      <w:r w:rsidR="00C8491D">
        <w:t xml:space="preserve">the effects derived of unpredictable precipitation and earlier snowmelt which could result in water stress during summer </w:t>
      </w:r>
      <w:r w:rsidR="00C8491D" w:rsidRPr="00B91F6A">
        <w:rPr>
          <w:highlight w:val="yellow"/>
        </w:rPr>
        <w:t>(</w:t>
      </w:r>
      <w:commentRangeStart w:id="19"/>
      <w:r w:rsidR="00C8491D" w:rsidRPr="00B91F6A">
        <w:rPr>
          <w:highlight w:val="yellow"/>
        </w:rPr>
        <w:t xml:space="preserve">Hanssen- </w:t>
      </w:r>
      <w:proofErr w:type="spellStart"/>
      <w:r w:rsidR="00C8491D" w:rsidRPr="00B91F6A">
        <w:rPr>
          <w:highlight w:val="yellow"/>
        </w:rPr>
        <w:t>Baeuer</w:t>
      </w:r>
      <w:proofErr w:type="spellEnd"/>
      <w:r w:rsidR="00C8491D" w:rsidRPr="00B91F6A">
        <w:rPr>
          <w:highlight w:val="yellow"/>
        </w:rPr>
        <w:t xml:space="preserve"> et al., 2017</w:t>
      </w:r>
      <w:commentRangeEnd w:id="19"/>
      <w:r w:rsidR="00C8491D">
        <w:rPr>
          <w:rStyle w:val="Refdecomentario"/>
        </w:rPr>
        <w:commentReference w:id="19"/>
      </w:r>
      <w:r w:rsidR="00C8491D" w:rsidRPr="00B91F6A">
        <w:rPr>
          <w:highlight w:val="yellow"/>
        </w:rPr>
        <w:t>)</w:t>
      </w:r>
      <w:r w:rsidR="00C8491D">
        <w:t xml:space="preserve"> </w:t>
      </w:r>
      <w:r w:rsidR="007B08EC">
        <w:t xml:space="preserve">still need to be evaluated. </w:t>
      </w:r>
      <w:r w:rsidR="00790D09">
        <w:t>Alpine g</w:t>
      </w:r>
      <w:r w:rsidR="004728FD">
        <w:t>ermination studies</w:t>
      </w:r>
      <w:r w:rsidR="00A36C09">
        <w:t xml:space="preserve"> </w:t>
      </w:r>
      <w:r w:rsidR="00316C21">
        <w:t xml:space="preserve">have been mostly focused on </w:t>
      </w:r>
      <w:r w:rsidR="00686976">
        <w:t>the effect of temperature</w:t>
      </w:r>
      <w:r w:rsidR="0032135F">
        <w:t xml:space="preserve">/warming </w:t>
      </w:r>
      <w:r w:rsidR="00B77815">
        <w:t xml:space="preserve">on germination </w:t>
      </w:r>
      <w:r w:rsidR="00C73947">
        <w:fldChar w:fldCharType="begin" w:fldLock="1"/>
      </w:r>
      <w:r w:rsidR="0088441F">
        <w:instrText>ADDIN CSL_CITATION {"citationItems":[{"id":"ITEM-1","itemData":{"DOI":"10.1111/nph.17086","ISSN":"14698137","PMID":"33205452","abstract":"Assumptions about the germination ecology of alpine plants are presently based on individual species and local studies. A current challenge is to synthesise, at the global level, the alpine seed ecological spectrum. We performed a meta-analysis of primary data from laboratory experiments conducted across four continents (excluding the tropics) and 661 species, to estimate the influence of six environmental cues on germination proportion, mean germination time and germination synchrony; accounting for seed morphology (mass, embryo : seed ratio) and phylogeny. Most alpine plants show physiological seed dormancy, a strong need for cold stratification, warm-cued germination and positive germination responses to light and alternating temperatures. Species restricted to the alpine belt have a higher preference for warm temperatures and a stronger response to cold stratification than species whose distribution extends also below the treeline. Seed mass, embryo size and phylogeny have strong constraining effects on germination responses to the environment. Globally, overwintering and warm temperatures are key drivers of germination in alpine habitats. The interplay between germination physiology and seed morphological traits further reflects pressures to avoid frost or drought stress. Our results indicate the convergence, at the global level, of the seed germination patterns of alpine species.","author":[{"dropping-particle":"","family":"Fernández-Pascual","given":"Eduardo","non-dropping-particle":"","parse-names":false,"suffix":""},{"dropping-particle":"","family":"Carta","given":"Angelino","non-dropping-particle":"","parse-names":false,"suffix":""},{"dropping-particle":"","family":"Mondoni","given":"Andrea","non-dropping-particle":"","parse-names":false,"suffix":""},{"dropping-particle":"","family":"Cavieres","given":"Lohengrin A.","non-dropping-particle":"","parse-names":false,"suffix":""},{"dropping-particle":"","family":"Rosbakh","given":"Sergey","non-dropping-particle":"","parse-names":false,"suffix":""},{"dropping-particle":"","family":"Venn","given":"Susanna","non-dropping-particle":"","parse-names":false,"suffix":""},{"dropping-particle":"","family":"Satyanti","given":"Annisa","non-dropping-particle":"","parse-names":false,"suffix":""},{"dropping-particle":"","family":"Guja","given":"Lydia","non-dropping-particle":"","parse-names":false,"suffix":""},{"dropping-particle":"","family":"Briceño","given":"Verónica F.","non-dropping-particle":"","parse-names":false,"suffix":""},{"dropping-particle":"","family":"Vandelook","given":"Filip","non-dropping-particle":"","parse-names":false,"suffix":""},{"dropping-particle":"","family":"Mattana","given":"Efisio","non-dropping-particle":"","parse-names":false,"suffix":""},{"dropping-particle":"","family":"Saatkamp","given":"Arne","non-dropping-particle":"","parse-names":false,"suffix":""},{"dropping-particle":"","family":"Bu","given":"Haiyan","non-dropping-particle":"","parse-names":false,"suffix":""},{"dropping-particle":"","family":"Sommerville","given":"Karen","non-dropping-particle":"","parse-names":false,"suffix":""},{"dropping-particle":"","family":"Poschlod","given":"Peter","non-dropping-particle":"","parse-names":false,"suffix":""},{"dropping-particle":"","family":"Liu","given":"Kun","non-dropping-particle":"","parse-names":false,"suffix":""},{"dropping-particle":"","family":"Nicotra","given":"Adrienne","non-dropping-particle":"","parse-names":false,"suffix":""},{"dropping-particle":"","family":"Jiménez-Alfaro","given":"Borja","non-dropping-particle":"","parse-names":false,"suffix":""}],"container-title":"New Phytologist","id":"ITEM-1","issue":"6","issued":{"date-parts":[["2021","3","1"]]},"page":"3573-3586","publisher":"Blackwell Publishing Ltd","title":"The seed germination spectrum of alpine plants: a global meta-analysis","type":"article-journal","volume":"229"},"uris":["http://www.mendeley.com/documents/?uuid=914481dd-0ebc-32fd-ba39-a39191c8a1a0"]},{"id":"ITEM-2","itemData":{"DOI":"10.1093/aob/mcs097","ISSN":"03057364","PMID":"22596094","abstract":"Background and AimsDespite the considerable number of studies on the impacts of climate change on alpine plants, there have been few attempts to investigate its effect on regeneration. Recruitment from seeds is a key event in the life-history of plants, affecting their spread and evolution and seasonal changes in climate will inevitably affect recruitment success. Here, an investigation was made of how climate change will affect the timing and the level of germination in eight alpine species of the glacier foreland. MethodsUsing a novel approach which considered the altitudinal variation of temperature as a surrogate for future climate scenarios, seeds were exposed to 12 different cycles of simulated seasonal temperatures in the laboratory, derived from measurements at the soil surface at the study site.Key ResultsUnder present climatic conditions, germination occurred in spring, in all but one species, after seeds had experienced autumn and winter seasons. However, autumn warming resulted in a significant increase in germination in all but two species. In contrast, seed germination was less sensitive to changes in spring and/or winter temperatures, which affected only three species.ConclusionsClimate warming will lead to a shift from spring to autumn emergence but the extent of this change across species will be driven by seed dormancy status. Ungerminated seeds at the end of autumn will be exposed to shorter winter seasons and lower spring temperatures in a future, warmer climate, but these changes will only have a minor impact on germination. The extent to which climate change will be detrimental to regeneration from seed is less likely to be due to a significant negative effect on germination per se, but rather to seedling emergence in seasons that the species are not adapted to experience. Emergence in autumn could have major implications for species currently adapted to emerge in spring. © The Author 2012. Published by Oxford University Press on behalf of the Annals of Botany Company. All rights reserved.","author":[{"dropping-particle":"","family":"Mondoni","given":"Andrea","non-dropping-particle":"","parse-names":false,"suffix":""},{"dropping-particle":"","family":"Rossi","given":"Graziano","non-dropping-particle":"","parse-names":false,"suffix":""},{"dropping-particle":"","family":"Orsenigo","given":"Simone","non-dropping-particle":"","parse-names":false,"suffix":""},{"dropping-particle":"","family":"Probert","given":"Robin J.","non-dropping-particle":"","parse-names":false,"suffix":""}],"container-title":"Annals of Botany","id":"ITEM-2","issue":"1","issued":{"date-parts":[["2012"]]},"page":"155-164","title":"Climate warming could shift the timing of seed germination in alpine plants","type":"article-journal","volume":"110"},"uris":["http://www.mendeley.com/documents/?uuid=cd3a0675-dcc6-42d9-8b9e-9306f80b8914"]},{"id":"ITEM-3","itemData":{"DOI":"10.3389/fpls.2015.00731","ISSN":"1664462X","abstract":"1. Seed germination strategies vary dramatically among species but relatively little is known about how germination traits correlate with other elements of plant strategy systems. Understanding drivers of germination strategy is critical to our understanding of the evolutionary biology of plant reproduction. 2. We present a novel assessment of seed germination strategies focussing on Australian alpine species as a case study. We describe the distribution of germination strategies and ask whether these are correlated with, or form an independent axis to, other plant functional traits. Our approach to describing germination strategy mimicked realistic temperatures that seeds experience in situ following dispersal. Strategies were subsequently assigned using an objective clustering approach. We hypothesized that two main strategies would emerge, involving dormant or non-dormant seeds, and that while these strategies would be correlated with seed traits (e.g., mass or endospermy) they would be largely independent of vegetative traits when analysed in a phylogenetically structured manner. 3. Across all species, three germination strategies emerged. The majority of species postponed germination until after a period of cold, winter-like temperatures indicating physiological and/or morphological dormancy mechanisms. Other species exhibited immediate germination at temperatures representative of those at dispersal. Interestingly, seeds of an additional 13 species “staggered” germination over time. Germination strategies were generally conserved within families. Across a broad range of ecological traits only seed mass and endospermy showed any correlation with germination strategy when phylogenetic relatedness was accounted for; vegetative traits showed no significant correlations with germination strategy. The results indicate that germination traits correlate with other aspects of seed ecology but form an independent axis relative to vegetative traits.","author":[{"dropping-particle":"","family":"Hoyle","given":"Gemma L.","non-dropping-particle":"","parse-names":false,"suffix":""},{"dropping-particle":"","family":"Steadman","given":"Kathryn J.","non-dropping-particle":"</w:instrText>
      </w:r>
      <w:r w:rsidR="0088441F" w:rsidRPr="00FD686C">
        <w:rPr>
          <w:lang w:val="en-US"/>
        </w:rPr>
        <w:instrText>","parse-names":false,"suffix":""},{"dropping-particle":"","family":"Good","given":"Roger B.","non-dropping-particle":"","parse-names":false,"suffix":""},{"dropping-particle":"","family":"McIntosh","given":"Emma J.","non-dropping-particle":"","parse-names":false,"suffix":""},{"dropping-particle":"","family":"Galea","given":"Lucy M.E.","non-dropping-particle":"","parse-names":false,"suffix":""},{"dropping-particle":"","family":"Nicotra","given":"Adrienne B.","non-dropping-particle":"","parse-names":false,"suffix":""}],"container-title":"Frontiers in Plant Science","id":"ITEM-3","issue":"OCTOBER","issued":{"date-parts":[["2015"]]},"page":"1-13","title":"Seed germination strategies: An evolutionary trajectory independent of vegetative functional traits","type":"article-journal","volume":"6"},"uris":["http://www.mendeley.com/documents/?uuid=84f1ddb0-7a14-4939-a315-859c74d1e75f"]}],"mendeley":{"formattedCitation":"(Mondoni et al. 2012; Hoyle et al. 2015; Fernández-Pascual et al. 2021)","manualFormatting":"(e.g. Mondoni et al. 2012; Hoyle et al. 2015; Fernández-Pascual et al. 2021)","plainTextFormattedCitation":"(Mondoni et al. 2012; Hoyle et al. 2015; Fernández-Pascual et al. 2021)","previouslyFormattedCitation":"(Mondoni et al. 2012; Hoyle et al. 2015; Fernández-Pascual et al. 2021)"},"properties":{"noteIndex":0},"schema":"https://github.com/citation-style-language/schema/raw/master/csl-citation.json"}</w:instrText>
      </w:r>
      <w:r w:rsidR="00C73947">
        <w:fldChar w:fldCharType="separate"/>
      </w:r>
      <w:r w:rsidR="00C73947" w:rsidRPr="00FD686C">
        <w:rPr>
          <w:noProof/>
          <w:lang w:val="en-US"/>
        </w:rPr>
        <w:t>(e.g. Mondoni et al. 2012; Hoyle et al. 2015; Fernández-Pascual et al. 2021)</w:t>
      </w:r>
      <w:r w:rsidR="00C73947">
        <w:fldChar w:fldCharType="end"/>
      </w:r>
      <w:r w:rsidR="00702735">
        <w:t xml:space="preserve"> </w:t>
      </w:r>
      <w:r w:rsidR="00666045">
        <w:t xml:space="preserve">as </w:t>
      </w:r>
      <w:r w:rsidR="00316C21">
        <w:t xml:space="preserve">moisture is not </w:t>
      </w:r>
      <w:r w:rsidR="003B3A5B">
        <w:t xml:space="preserve">considered a </w:t>
      </w:r>
      <w:r w:rsidR="00316C21">
        <w:t>limiting</w:t>
      </w:r>
      <w:r w:rsidR="004E053E">
        <w:t xml:space="preserve"> </w:t>
      </w:r>
      <w:r w:rsidR="003B3A5B">
        <w:t xml:space="preserve">factor </w:t>
      </w:r>
      <w:r w:rsidR="004E053E">
        <w:t>(</w:t>
      </w:r>
      <w:r w:rsidR="004E053E" w:rsidRPr="00C73947">
        <w:rPr>
          <w:highlight w:val="yellow"/>
        </w:rPr>
        <w:t>Ref</w:t>
      </w:r>
      <w:r w:rsidR="004E053E">
        <w:t>)</w:t>
      </w:r>
      <w:r w:rsidR="00790D09">
        <w:t xml:space="preserve"> in the temperate </w:t>
      </w:r>
      <w:r w:rsidR="00A637E4">
        <w:t>region</w:t>
      </w:r>
      <w:r w:rsidR="001F5AE8">
        <w:t>s</w:t>
      </w:r>
      <w:r w:rsidR="00CF3967">
        <w:t xml:space="preserve">, </w:t>
      </w:r>
      <w:r w:rsidR="002B51AF">
        <w:t xml:space="preserve">although </w:t>
      </w:r>
      <w:r w:rsidR="00551550">
        <w:t>recent</w:t>
      </w:r>
      <w:r w:rsidR="002B51AF">
        <w:t xml:space="preserve"> research report that germination is </w:t>
      </w:r>
      <w:r w:rsidR="00807ADB">
        <w:t>specifically triggered by high soil moisture</w:t>
      </w:r>
      <w:r w:rsidR="00543647">
        <w:t xml:space="preserve"> </w:t>
      </w:r>
      <w:r w:rsidR="008C731B">
        <w:fldChar w:fldCharType="begin" w:fldLock="1"/>
      </w:r>
      <w:r w:rsidR="008C731B">
        <w:instrText>ADDIN CSL_CITATION {"citationItems":[{"id":"ITEM-1","itemData":{"DOI":"10.1007/s00035-022-00286-x","ISBN":"0123456789","ISSN":"1664221X","abstract":"Mesoscale heterogeneity of alpine landscapes generates snowmelt gradients resulting in a distinct vegetation zonation from almost snow-free fellfields to long-lasting snowbeds. Although the vegetative trait variation along such gradients has been intensively studied, little is known about whether and how seed germination is adapted to the variable snowpack duration. Here, we compare the seed germination niches of 18 characteristic plant species occurring in four distinct plant communities (alpine lichen heath—Festuca varia grassland—Geranium-Hedysarum meadow—snowbed) along an alpine snowmelt gradient in the North Caucasus (Russia). In a fully factorial experiment, we tested seed germination responses to temperature (10/2, 14/6, 18/10, 22/14, 26/18 and 30/22 °C) and water potential (0, − 0.2, − 0.4, − 0.6 and − 0.8 MPa) gradients, reflecting the full spectrum of seedling establishment conditions in the study system. Community-specific germination niches were identified by generalised mixed model with Bayesian estimation. Our study revealed that the species from the four focal communities significantly differed in their temperature requirements for germination, whereas soil moisture was found to be a limiting factor for seedling establishment along the entire gradient. The snowbed germination was constrained to comparatively high temperatures above 10 °C, whereas seed germination in alpine lichen heaths occurred under a wide range of experimental conditions. The seed germination patterns of species from Festuca varia grasslands and Geranium-Hedysarum meadows reflected their intermediate position along the snowmelt gradient. We conclude that seed germination niche is affected by the environmental filtering along the snowmelt gradient thus departing from the general alpine germination syndrome.","author":[{"dropping-particle":"","family":"Rosbakh","given":"Sergey","non-dropping-particle":"","parse-names":false,"suffix":""},{"dropping-particle":"","family":"Fernández-Pascual","given":"Eduardo","non-dropping-particle":"","parse-names":false,"suffix":""},{"dropping-particle":"","family":"Mondoni","given":"Andrea","non-dropping-particle":"","parse-names":false,"suffix":""},{"dropping-particle":"","family":"Onipchenko","given":"Vladimir","non-dropping-particle":"","parse-names":false,"suffix":""}],"container-title":"Alpine Botany","id":"ITEM-1","issue":"2","issued":{"date-parts":[["2022"]]},"page":"223-232","publisher":"Springer International Publishing","title":"Alpine plant communities differ in their seed germination requirements along a snowmelt gradient in the Caucasus","type":"article-journal","volume":"132"},"uris":["http://www.mendeley.com/documents/?uuid=19fdefde-da9e-4f3d-b0ff-cc28d62d993b"]}],"mendeley":{"formattedCitation":"(Rosbakh et al. 2022)","plainTextFormattedCitation":"(Rosbakh et al. 2022)"},"properties":{"noteIndex":0},"schema":"https://github.com/citation-style-language/schema/raw/master/csl-citation.json"}</w:instrText>
      </w:r>
      <w:r w:rsidR="008C731B">
        <w:fldChar w:fldCharType="separate"/>
      </w:r>
      <w:r w:rsidR="008C731B" w:rsidRPr="008C731B">
        <w:rPr>
          <w:noProof/>
        </w:rPr>
        <w:t>(Rosbakh et al. 2022)</w:t>
      </w:r>
      <w:r w:rsidR="008C731B">
        <w:fldChar w:fldCharType="end"/>
      </w:r>
      <w:r w:rsidR="00666045">
        <w:t>.</w:t>
      </w:r>
      <w:r w:rsidR="00316C21">
        <w:t xml:space="preserve"> </w:t>
      </w:r>
      <w:r w:rsidR="00394A21">
        <w:t>To</w:t>
      </w:r>
      <w:r w:rsidR="00394A21">
        <w:t xml:space="preserve"> study </w:t>
      </w:r>
      <w:r w:rsidR="00394A21">
        <w:t xml:space="preserve">the </w:t>
      </w:r>
      <w:r w:rsidR="00394A21">
        <w:t xml:space="preserve">effects of water stress </w:t>
      </w:r>
      <w:r w:rsidR="00394A21">
        <w:t>in germination</w:t>
      </w:r>
      <w:r w:rsidR="003961D7">
        <w:t>,</w:t>
      </w:r>
      <w:r w:rsidR="00394A21">
        <w:t xml:space="preserve"> </w:t>
      </w:r>
      <w:r w:rsidR="003750FE">
        <w:t xml:space="preserve">likely </w:t>
      </w:r>
      <w:r w:rsidR="00394A21">
        <w:t xml:space="preserve">more extent </w:t>
      </w:r>
      <w:proofErr w:type="gramStart"/>
      <w:r w:rsidR="00394A21">
        <w:t>in the near future</w:t>
      </w:r>
      <w:proofErr w:type="gramEnd"/>
      <w:r w:rsidR="003961D7">
        <w:t xml:space="preserve">, </w:t>
      </w:r>
      <w:r w:rsidR="003961D7">
        <w:t>the High Mediterranean mountains</w:t>
      </w:r>
      <w:r w:rsidR="003961D7">
        <w:t xml:space="preserve"> </w:t>
      </w:r>
      <w:r w:rsidR="00985262">
        <w:t xml:space="preserve">are an ideal example </w:t>
      </w:r>
      <w:r w:rsidR="00F85E55">
        <w:t xml:space="preserve">of alpine areas </w:t>
      </w:r>
      <w:r w:rsidR="00884217">
        <w:t xml:space="preserve">with </w:t>
      </w:r>
      <w:r w:rsidR="00985262">
        <w:t>a two-month drought period in summer (</w:t>
      </w:r>
      <w:r w:rsidR="00985262" w:rsidRPr="00415285">
        <w:rPr>
          <w:highlight w:val="yellow"/>
        </w:rPr>
        <w:t>ref</w:t>
      </w:r>
      <w:r w:rsidR="00985262">
        <w:t xml:space="preserve">). Another limitation of </w:t>
      </w:r>
      <w:r w:rsidR="00EE5407">
        <w:t>alpine germination</w:t>
      </w:r>
      <w:r w:rsidR="00985262">
        <w:t xml:space="preserve"> studies is that are mostly</w:t>
      </w:r>
      <w:r w:rsidR="00EE5407">
        <w:t xml:space="preserve"> focused on population and community levels (e.g</w:t>
      </w:r>
      <w:r w:rsidR="001848E8">
        <w:t>.</w:t>
      </w:r>
      <w:proofErr w:type="spellStart"/>
      <w:r w:rsidR="00EE5407" w:rsidRPr="00622F0C">
        <w:rPr>
          <w:highlight w:val="yellow"/>
          <w:lang w:val="en-US"/>
        </w:rPr>
        <w:t>Cavieres</w:t>
      </w:r>
      <w:proofErr w:type="spellEnd"/>
      <w:r w:rsidR="00EE5407" w:rsidRPr="00622F0C">
        <w:rPr>
          <w:highlight w:val="yellow"/>
          <w:lang w:val="en-US"/>
        </w:rPr>
        <w:t xml:space="preserve"> &amp; Arroyo, 2000; Giménez-Benavides, Escudero, &amp; Pérez-García, 2005;</w:t>
      </w:r>
      <w:r w:rsidR="00EE5407">
        <w:rPr>
          <w:highlight w:val="yellow"/>
          <w:lang w:val="en-US"/>
        </w:rPr>
        <w:t xml:space="preserve"> </w:t>
      </w:r>
      <w:r w:rsidR="00EE5407" w:rsidRPr="00622F0C">
        <w:rPr>
          <w:highlight w:val="yellow"/>
        </w:rPr>
        <w:t>Shimono &amp; Kudo, 2005; Wagner &amp; Simons, 2009</w:t>
      </w:r>
      <w:r w:rsidR="00EE5407">
        <w:rPr>
          <w:highlight w:val="yellow"/>
        </w:rPr>
        <w:t>)</w:t>
      </w:r>
      <w:r w:rsidR="00EE5407">
        <w:t xml:space="preserve">, but very few have investigated responses </w:t>
      </w:r>
      <w:r w:rsidR="001E5050">
        <w:t>variation at subpopulation level</w:t>
      </w:r>
      <w:r w:rsidR="00EE5407">
        <w:t xml:space="preserve"> (</w:t>
      </w:r>
      <w:r w:rsidR="00EE5407" w:rsidRPr="00CF4A17">
        <w:rPr>
          <w:highlight w:val="yellow"/>
        </w:rPr>
        <w:t>Gya et al., 2023</w:t>
      </w:r>
      <w:r w:rsidR="00EE5407">
        <w:t>)</w:t>
      </w:r>
      <w:r w:rsidR="00884217">
        <w:t xml:space="preserve"> and even </w:t>
      </w:r>
      <w:r w:rsidR="0099019B">
        <w:t>less</w:t>
      </w:r>
      <w:r w:rsidR="00884217">
        <w:t xml:space="preserve"> considering the</w:t>
      </w:r>
      <w:r w:rsidR="00283FDE">
        <w:t xml:space="preserve"> mosaic of microclimatic conditions at microscale (</w:t>
      </w:r>
      <w:r w:rsidR="00283FDE" w:rsidRPr="00D21585">
        <w:rPr>
          <w:rFonts w:eastAsia="Times New Roman" w:cstheme="minorHAnsi"/>
          <w:noProof/>
          <w:color w:val="000000"/>
          <w:lang w:val="en-US" w:eastAsia="ca-ES"/>
        </w:rPr>
        <w:t>Scherrer &amp; Körner 2011</w:t>
      </w:r>
      <w:r w:rsidR="00283FDE">
        <w:rPr>
          <w:rFonts w:eastAsia="Times New Roman" w:cstheme="minorHAnsi"/>
          <w:noProof/>
          <w:color w:val="000000"/>
          <w:lang w:val="en-US" w:eastAsia="ca-ES"/>
        </w:rPr>
        <w:t>)</w:t>
      </w:r>
      <w:r w:rsidR="00EE5407">
        <w:t xml:space="preserve">. </w:t>
      </w:r>
    </w:p>
    <w:p w14:paraId="594D1F50" w14:textId="6128CF2C" w:rsidR="0031128E" w:rsidRDefault="00FB2380" w:rsidP="002D07AE">
      <w:pPr>
        <w:spacing w:line="360" w:lineRule="auto"/>
        <w:ind w:firstLine="709"/>
        <w:jc w:val="both"/>
      </w:pPr>
      <w:r>
        <w:t xml:space="preserve">Here we </w:t>
      </w:r>
      <w:r w:rsidR="00022206">
        <w:t>aim to tackl</w:t>
      </w:r>
      <w:r w:rsidR="00283FDE">
        <w:t>e</w:t>
      </w:r>
      <w:r w:rsidR="00022206">
        <w:t xml:space="preserve"> </w:t>
      </w:r>
      <w:r w:rsidR="00022206" w:rsidRPr="00910164">
        <w:t>two understudied topics</w:t>
      </w:r>
      <w:r w:rsidR="00022206">
        <w:t xml:space="preserve"> </w:t>
      </w:r>
      <w:r w:rsidR="0031128E">
        <w:t xml:space="preserve">in </w:t>
      </w:r>
      <w:r w:rsidR="00D177DE">
        <w:t>alpine</w:t>
      </w:r>
      <w:r w:rsidR="00294832">
        <w:t xml:space="preserve"> grasslands communities of </w:t>
      </w:r>
      <w:r w:rsidR="00D177DE">
        <w:t>H</w:t>
      </w:r>
      <w:r w:rsidR="0031128E">
        <w:t>igh Mediterranean mountains.</w:t>
      </w:r>
      <w:r w:rsidR="006D03D4">
        <w:t xml:space="preserve"> </w:t>
      </w:r>
      <w:r w:rsidR="00C16F6A" w:rsidRPr="00910164">
        <w:t xml:space="preserve">Our study has the double objective </w:t>
      </w:r>
      <w:r w:rsidR="00341252">
        <w:t>to</w:t>
      </w:r>
      <w:r w:rsidR="00C16F6A" w:rsidRPr="00910164">
        <w:t xml:space="preserve"> </w:t>
      </w:r>
      <w:r w:rsidR="00C16F6A">
        <w:t xml:space="preserve">investigate </w:t>
      </w:r>
      <w:r w:rsidR="00120EA5">
        <w:t>(1) g</w:t>
      </w:r>
      <w:r w:rsidR="0031128E">
        <w:t xml:space="preserve">ermination </w:t>
      </w:r>
      <w:r w:rsidR="00C16F6A">
        <w:t xml:space="preserve">responses </w:t>
      </w:r>
      <w:r w:rsidR="0031128E">
        <w:t xml:space="preserve">in water-limited </w:t>
      </w:r>
      <w:r w:rsidR="00D177DE">
        <w:t xml:space="preserve">alpine </w:t>
      </w:r>
      <w:r w:rsidR="0031128E">
        <w:t xml:space="preserve">High Mediterranean Mountains </w:t>
      </w:r>
      <w:r w:rsidR="00120EA5">
        <w:t xml:space="preserve">and (2) </w:t>
      </w:r>
      <w:r w:rsidR="009A0115">
        <w:t xml:space="preserve">the </w:t>
      </w:r>
      <w:r w:rsidR="0031128E">
        <w:t>intraspecific</w:t>
      </w:r>
      <w:r w:rsidR="00120EA5">
        <w:t xml:space="preserve"> variability</w:t>
      </w:r>
      <w:r w:rsidR="00965AA2">
        <w:t xml:space="preserve"> of germination</w:t>
      </w:r>
      <w:r w:rsidR="0031128E">
        <w:t xml:space="preserve"> responses to water stress </w:t>
      </w:r>
      <w:r w:rsidR="00965AA2">
        <w:t>at the microscale level</w:t>
      </w:r>
      <w:r w:rsidR="0031128E">
        <w:t>.</w:t>
      </w:r>
      <w:r w:rsidR="00965AA2">
        <w:t xml:space="preserve"> </w:t>
      </w:r>
      <w:r w:rsidR="00341252">
        <w:t>The</w:t>
      </w:r>
      <w:r w:rsidR="00965AA2">
        <w:t xml:space="preserve"> specific research questions are: (1) </w:t>
      </w:r>
      <w:r w:rsidR="0031128E">
        <w:t>Will</w:t>
      </w:r>
      <w:r w:rsidR="006D223E">
        <w:t xml:space="preserve"> seeds</w:t>
      </w:r>
      <w:r w:rsidR="005E2483">
        <w:t xml:space="preserve"> </w:t>
      </w:r>
      <w:r w:rsidR="0031128E">
        <w:t>from warmer</w:t>
      </w:r>
      <w:r w:rsidR="00A260B7">
        <w:t xml:space="preserve"> (i.e., drier)</w:t>
      </w:r>
      <w:r w:rsidR="0031128E">
        <w:t xml:space="preserve"> </w:t>
      </w:r>
      <w:r w:rsidR="00DA19FF">
        <w:t>subpopulation</w:t>
      </w:r>
      <w:r w:rsidR="00965AA2">
        <w:t>s</w:t>
      </w:r>
      <w:r w:rsidR="0031128E">
        <w:t xml:space="preserve"> germinate better under higher water stress levels</w:t>
      </w:r>
      <w:r w:rsidR="003D4F1E">
        <w:t xml:space="preserve"> (i.e. lower water potentials)</w:t>
      </w:r>
      <w:r w:rsidR="0031128E">
        <w:t>?</w:t>
      </w:r>
      <w:r w:rsidR="00385A25">
        <w:t xml:space="preserve"> </w:t>
      </w:r>
      <w:r w:rsidR="005C6170">
        <w:t xml:space="preserve">To calculate </w:t>
      </w:r>
      <w:proofErr w:type="spellStart"/>
      <w:r w:rsidR="005C6170">
        <w:t>hydrotime</w:t>
      </w:r>
      <w:proofErr w:type="spellEnd"/>
      <w:r w:rsidR="005C6170">
        <w:t xml:space="preserve"> models we need </w:t>
      </w:r>
      <w:r w:rsidR="007E08D2">
        <w:t>non-dormant</w:t>
      </w:r>
      <w:r w:rsidR="005C6170">
        <w:t xml:space="preserve"> </w:t>
      </w:r>
      <w:r w:rsidR="00921C76">
        <w:t>see</w:t>
      </w:r>
      <w:r w:rsidR="005C6170">
        <w:t>ds, however</w:t>
      </w:r>
      <w:r w:rsidR="007E08D2">
        <w:t>,</w:t>
      </w:r>
      <w:r w:rsidR="005C6170">
        <w:t xml:space="preserve"> some </w:t>
      </w:r>
      <w:proofErr w:type="spellStart"/>
      <w:r w:rsidR="005C6170">
        <w:t>oromediterraneous</w:t>
      </w:r>
      <w:proofErr w:type="spellEnd"/>
      <w:r w:rsidR="005C6170">
        <w:t xml:space="preserve"> species are known to have some level of </w:t>
      </w:r>
      <w:r w:rsidR="007E08D2">
        <w:t xml:space="preserve">dormancy alleviated by </w:t>
      </w:r>
      <w:r w:rsidR="005C6170">
        <w:t>after-ripening</w:t>
      </w:r>
      <w:r w:rsidR="007E08D2">
        <w:t xml:space="preserve">. </w:t>
      </w:r>
      <w:r w:rsidR="00037D72">
        <w:t xml:space="preserve">No previous studies (to our knowledge) </w:t>
      </w:r>
      <w:r w:rsidR="005E14BF">
        <w:t>addressed this question</w:t>
      </w:r>
      <w:r w:rsidR="00F2482B">
        <w:t xml:space="preserve"> </w:t>
      </w:r>
      <w:r w:rsidR="007E08D2">
        <w:t xml:space="preserve">in </w:t>
      </w:r>
      <w:r w:rsidR="007E08D2" w:rsidRPr="00ED5FB8">
        <w:rPr>
          <w:i/>
          <w:iCs/>
        </w:rPr>
        <w:t>Dianthus langeanus</w:t>
      </w:r>
      <w:r w:rsidR="007E08D2">
        <w:t xml:space="preserve">, thus </w:t>
      </w:r>
      <w:r w:rsidR="00651508">
        <w:t xml:space="preserve">a second questions arises that needs to be answered first </w:t>
      </w:r>
      <w:r w:rsidR="007E08D2">
        <w:t xml:space="preserve">(2) </w:t>
      </w:r>
      <w:r w:rsidR="009407A0">
        <w:t>Does</w:t>
      </w:r>
      <w:r w:rsidR="00651508">
        <w:t xml:space="preserve"> </w:t>
      </w:r>
      <w:r w:rsidR="009915AF">
        <w:t xml:space="preserve">the </w:t>
      </w:r>
      <w:r w:rsidR="00DA19FF">
        <w:t>see</w:t>
      </w:r>
      <w:r w:rsidR="00651508">
        <w:t xml:space="preserve">ds' </w:t>
      </w:r>
      <w:r w:rsidR="003D4F1E">
        <w:t>storage time</w:t>
      </w:r>
      <w:r w:rsidR="0031128E">
        <w:t xml:space="preserve"> (fresh vs. after</w:t>
      </w:r>
      <w:r w:rsidR="009915AF">
        <w:t xml:space="preserve"> ripened </w:t>
      </w:r>
      <w:r w:rsidR="00DA19FF">
        <w:t>see</w:t>
      </w:r>
      <w:r w:rsidR="009915AF">
        <w:t>ds</w:t>
      </w:r>
      <w:r w:rsidR="0031128E">
        <w:t xml:space="preserve">) </w:t>
      </w:r>
      <w:r w:rsidR="00651508">
        <w:t>modify</w:t>
      </w:r>
      <w:r w:rsidR="0031128E">
        <w:t xml:space="preserve"> their response to </w:t>
      </w:r>
      <w:commentRangeStart w:id="20"/>
      <w:r w:rsidR="0031128E">
        <w:t>water stress</w:t>
      </w:r>
      <w:commentRangeEnd w:id="20"/>
      <w:r w:rsidR="00DE0318">
        <w:rPr>
          <w:rStyle w:val="Refdecomentario"/>
        </w:rPr>
        <w:commentReference w:id="20"/>
      </w:r>
      <w:r w:rsidR="003D4F1E">
        <w:t xml:space="preserve">? </w:t>
      </w:r>
      <w:r w:rsidR="006D0DD5">
        <w:t xml:space="preserve">We hypothesize that </w:t>
      </w:r>
      <w:r w:rsidR="00592987">
        <w:t xml:space="preserve">we will not find germination differences between </w:t>
      </w:r>
      <w:r w:rsidR="003D4F1E">
        <w:t>storage treatmen</w:t>
      </w:r>
      <w:r w:rsidR="0082715A">
        <w:t>t</w:t>
      </w:r>
      <w:r w:rsidR="00592987">
        <w:t xml:space="preserve"> (</w:t>
      </w:r>
      <w:r w:rsidR="00592987" w:rsidRPr="0082715A">
        <w:rPr>
          <w:highlight w:val="yellow"/>
        </w:rPr>
        <w:t>results: fresh</w:t>
      </w:r>
      <w:r w:rsidR="006D223E" w:rsidRPr="0082715A">
        <w:rPr>
          <w:highlight w:val="yellow"/>
        </w:rPr>
        <w:t xml:space="preserve"> seeds</w:t>
      </w:r>
      <w:r w:rsidR="005E2483" w:rsidRPr="0082715A">
        <w:rPr>
          <w:highlight w:val="yellow"/>
        </w:rPr>
        <w:t xml:space="preserve"> </w:t>
      </w:r>
      <w:r w:rsidR="00592987" w:rsidRPr="0082715A">
        <w:rPr>
          <w:highlight w:val="yellow"/>
        </w:rPr>
        <w:t>have higher variability of germination responses and germinate worse</w:t>
      </w:r>
      <w:r w:rsidR="00592987">
        <w:t>) and that</w:t>
      </w:r>
      <w:r w:rsidR="006D223E">
        <w:t xml:space="preserve"> seeds</w:t>
      </w:r>
      <w:r w:rsidR="005E2483">
        <w:t xml:space="preserve"> </w:t>
      </w:r>
      <w:r w:rsidR="00592987" w:rsidRPr="00E86B57">
        <w:t xml:space="preserve">from warmer/drier </w:t>
      </w:r>
      <w:r w:rsidR="00DA19FF">
        <w:t>subpopulation</w:t>
      </w:r>
      <w:r w:rsidR="00592987">
        <w:t>s</w:t>
      </w:r>
      <w:r w:rsidR="00592987" w:rsidRPr="00E86B57">
        <w:t xml:space="preserve"> will germinate better and faster at higher leve</w:t>
      </w:r>
      <w:r w:rsidR="00592987">
        <w:t>ls of water stress (</w:t>
      </w:r>
      <w:r w:rsidR="00592987" w:rsidRPr="0082715A">
        <w:rPr>
          <w:highlight w:val="yellow"/>
        </w:rPr>
        <w:t>results YES</w:t>
      </w:r>
      <w:r w:rsidR="00592987">
        <w:t>).</w:t>
      </w:r>
      <w:r w:rsidR="00BC7FD9">
        <w:t xml:space="preserve"> To test </w:t>
      </w:r>
      <w:r w:rsidR="00033FB8">
        <w:t>our</w:t>
      </w:r>
      <w:r w:rsidR="00BC7FD9">
        <w:t xml:space="preserve"> </w:t>
      </w:r>
      <w:r w:rsidR="0082715A">
        <w:t>hypothesis,</w:t>
      </w:r>
      <w:r w:rsidR="00BC7FD9">
        <w:t xml:space="preserve"> w</w:t>
      </w:r>
      <w:r w:rsidR="0031128E">
        <w:t>e conducted a growth chamber</w:t>
      </w:r>
      <w:r w:rsidR="00E2755C">
        <w:t xml:space="preserve"> </w:t>
      </w:r>
      <w:r w:rsidR="0031128E">
        <w:t>experiment</w:t>
      </w:r>
      <w:r w:rsidR="00E2755C">
        <w:t xml:space="preserve"> </w:t>
      </w:r>
      <w:r w:rsidR="0031128E">
        <w:lastRenderedPageBreak/>
        <w:t xml:space="preserve">to investigate subpopulation-level intraspecific variation of germination to water </w:t>
      </w:r>
      <w:r w:rsidR="00BC7FD9">
        <w:t>stress</w:t>
      </w:r>
      <w:r w:rsidR="0031128E">
        <w:t xml:space="preserve">. </w:t>
      </w:r>
      <w:r w:rsidR="0081464A">
        <w:t xml:space="preserve"> The results can help us understand how germination will respond to future climate </w:t>
      </w:r>
      <w:r w:rsidR="00D6499F">
        <w:t>change</w:t>
      </w:r>
      <w:r w:rsidR="0081464A">
        <w:t xml:space="preserve"> scenarios </w:t>
      </w:r>
      <w:r w:rsidR="00E30969">
        <w:t xml:space="preserve">in alpine habitats </w:t>
      </w:r>
      <w:r w:rsidR="0081464A">
        <w:t xml:space="preserve">where </w:t>
      </w:r>
      <w:r w:rsidR="00D6499F">
        <w:t xml:space="preserve">precipitation is </w:t>
      </w:r>
      <w:r w:rsidR="00AE3792">
        <w:t>expected</w:t>
      </w:r>
      <w:r w:rsidR="00D6499F">
        <w:t xml:space="preserve"> to become more unpredictable </w:t>
      </w:r>
      <w:r w:rsidR="00E30969" w:rsidRPr="00B91F6A">
        <w:rPr>
          <w:highlight w:val="yellow"/>
        </w:rPr>
        <w:t>(</w:t>
      </w:r>
      <w:commentRangeStart w:id="21"/>
      <w:r w:rsidR="00E30969" w:rsidRPr="00B91F6A">
        <w:rPr>
          <w:highlight w:val="yellow"/>
        </w:rPr>
        <w:t xml:space="preserve">Hanssen- </w:t>
      </w:r>
      <w:proofErr w:type="spellStart"/>
      <w:r w:rsidR="00E30969" w:rsidRPr="00B91F6A">
        <w:rPr>
          <w:highlight w:val="yellow"/>
        </w:rPr>
        <w:t>Baeuer</w:t>
      </w:r>
      <w:proofErr w:type="spellEnd"/>
      <w:r w:rsidR="00E30969" w:rsidRPr="00B91F6A">
        <w:rPr>
          <w:highlight w:val="yellow"/>
        </w:rPr>
        <w:t xml:space="preserve"> et al., 2017</w:t>
      </w:r>
      <w:commentRangeEnd w:id="21"/>
      <w:r w:rsidR="00E30969">
        <w:rPr>
          <w:rStyle w:val="Refdecomentario"/>
        </w:rPr>
        <w:commentReference w:id="21"/>
      </w:r>
      <w:r w:rsidR="00E30969" w:rsidRPr="00B91F6A">
        <w:rPr>
          <w:highlight w:val="yellow"/>
        </w:rPr>
        <w:t>)</w:t>
      </w:r>
      <w:r w:rsidR="00033FB8">
        <w:t>.</w:t>
      </w:r>
    </w:p>
    <w:p w14:paraId="60BB3042" w14:textId="60BFCF2C" w:rsidR="00B500F2" w:rsidRDefault="0068503C" w:rsidP="002D07AE">
      <w:pPr>
        <w:pStyle w:val="Ttulo2"/>
        <w:spacing w:line="360" w:lineRule="auto"/>
        <w:jc w:val="both"/>
      </w:pPr>
      <w:r>
        <w:t>2.</w:t>
      </w:r>
      <w:r w:rsidR="00A559B2">
        <w:t xml:space="preserve"> </w:t>
      </w:r>
      <w:r w:rsidR="00B500F2">
        <w:t>Methods</w:t>
      </w:r>
    </w:p>
    <w:p w14:paraId="562C4DDC" w14:textId="6741B059" w:rsidR="00B500F2" w:rsidRDefault="0068503C" w:rsidP="002D07AE">
      <w:pPr>
        <w:pStyle w:val="Ttulo3"/>
        <w:spacing w:line="360" w:lineRule="auto"/>
        <w:jc w:val="both"/>
      </w:pPr>
      <w:r>
        <w:t>2.1</w:t>
      </w:r>
      <w:r w:rsidR="00A559B2">
        <w:t>.</w:t>
      </w:r>
      <w:r>
        <w:t xml:space="preserve"> </w:t>
      </w:r>
      <w:commentRangeStart w:id="22"/>
      <w:r w:rsidR="00B500F2">
        <w:t xml:space="preserve">Study </w:t>
      </w:r>
      <w:r w:rsidR="00496E9C">
        <w:t>system</w:t>
      </w:r>
      <w:commentRangeEnd w:id="22"/>
      <w:r w:rsidR="00FE3409">
        <w:rPr>
          <w:rStyle w:val="Refdecomentario"/>
          <w:rFonts w:asciiTheme="minorHAnsi" w:eastAsiaTheme="minorHAnsi" w:hAnsiTheme="minorHAnsi" w:cstheme="minorBidi"/>
          <w:color w:val="auto"/>
        </w:rPr>
        <w:commentReference w:id="22"/>
      </w:r>
    </w:p>
    <w:p w14:paraId="1366BDDE" w14:textId="1CA38337" w:rsidR="00D1448B" w:rsidRDefault="001348FB" w:rsidP="004A3EE9">
      <w:pPr>
        <w:spacing w:line="360" w:lineRule="auto"/>
        <w:ind w:firstLine="709"/>
        <w:jc w:val="both"/>
      </w:pPr>
      <w:r>
        <w:t>Th</w:t>
      </w:r>
      <w:r w:rsidR="00BE3C8C">
        <w:t>is</w:t>
      </w:r>
      <w:r>
        <w:t xml:space="preserve"> study focuses on </w:t>
      </w:r>
      <w:r w:rsidRPr="00B500F2">
        <w:rPr>
          <w:i/>
          <w:iCs/>
        </w:rPr>
        <w:t>Dianthus langean</w:t>
      </w:r>
      <w:r>
        <w:rPr>
          <w:i/>
          <w:iCs/>
        </w:rPr>
        <w:t>u</w:t>
      </w:r>
      <w:r w:rsidRPr="00B500F2">
        <w:rPr>
          <w:i/>
          <w:iCs/>
        </w:rPr>
        <w:t>s</w:t>
      </w:r>
      <w:r>
        <w:rPr>
          <w:i/>
          <w:iCs/>
        </w:rPr>
        <w:t xml:space="preserve"> </w:t>
      </w:r>
      <w:r w:rsidR="00C70A5B">
        <w:rPr>
          <w:iCs/>
        </w:rPr>
        <w:t>Wilk. (Caryophyllaceae</w:t>
      </w:r>
      <w:r w:rsidR="00CC07A7">
        <w:rPr>
          <w:iCs/>
        </w:rPr>
        <w:t>),</w:t>
      </w:r>
      <w:r>
        <w:t xml:space="preserve"> a wild </w:t>
      </w:r>
      <w:r w:rsidR="003A4997">
        <w:t>carnation</w:t>
      </w:r>
      <w:r>
        <w:t xml:space="preserve"> endemic to </w:t>
      </w:r>
      <w:r w:rsidR="003A4997">
        <w:t xml:space="preserve">the </w:t>
      </w:r>
      <w:r w:rsidR="000F2C9D">
        <w:t>mountain</w:t>
      </w:r>
      <w:r w:rsidR="00D94EE0">
        <w:t xml:space="preserve"> </w:t>
      </w:r>
      <w:r w:rsidR="000F2C9D">
        <w:t>s</w:t>
      </w:r>
      <w:r w:rsidR="00D94EE0">
        <w:t>ystems</w:t>
      </w:r>
      <w:r w:rsidR="000F2C9D">
        <w:t xml:space="preserve"> of the </w:t>
      </w:r>
      <w:r w:rsidR="003A4997">
        <w:t>northwest</w:t>
      </w:r>
      <w:r w:rsidR="00D94EE0">
        <w:t>ern</w:t>
      </w:r>
      <w:r w:rsidR="003A4997">
        <w:t xml:space="preserve"> Iberian Peninsula (</w:t>
      </w:r>
      <w:r w:rsidR="00A82AD2">
        <w:t xml:space="preserve">shadowed area in </w:t>
      </w:r>
      <w:r w:rsidR="003A4997">
        <w:rPr>
          <w:iCs/>
        </w:rPr>
        <w:t>Fig</w:t>
      </w:r>
      <w:r w:rsidR="003A4997">
        <w:t xml:space="preserve"> 1A</w:t>
      </w:r>
      <w:r w:rsidR="003D6C32">
        <w:t>, adapted from Rocha et al 2017</w:t>
      </w:r>
      <w:r w:rsidR="003A4997">
        <w:t>)</w:t>
      </w:r>
      <w:r w:rsidR="009F5561">
        <w:t>.</w:t>
      </w:r>
      <w:r w:rsidR="00A5205A">
        <w:t xml:space="preserve"> </w:t>
      </w:r>
      <w:bookmarkStart w:id="23" w:name="_Hlk153186664"/>
      <w:r w:rsidR="00A5205A" w:rsidRPr="00B500F2">
        <w:rPr>
          <w:i/>
          <w:iCs/>
        </w:rPr>
        <w:t>D</w:t>
      </w:r>
      <w:r w:rsidR="00A5205A">
        <w:rPr>
          <w:i/>
          <w:iCs/>
        </w:rPr>
        <w:t>.</w:t>
      </w:r>
      <w:r w:rsidR="00A5205A" w:rsidRPr="00B500F2">
        <w:rPr>
          <w:i/>
          <w:iCs/>
        </w:rPr>
        <w:t xml:space="preserve"> langean</w:t>
      </w:r>
      <w:r w:rsidR="00A5205A">
        <w:rPr>
          <w:i/>
          <w:iCs/>
        </w:rPr>
        <w:t>u</w:t>
      </w:r>
      <w:r w:rsidR="00A5205A" w:rsidRPr="00B500F2">
        <w:rPr>
          <w:i/>
          <w:iCs/>
        </w:rPr>
        <w:t>s</w:t>
      </w:r>
      <w:bookmarkEnd w:id="23"/>
      <w:r w:rsidR="00C70A5B">
        <w:rPr>
          <w:i/>
          <w:iCs/>
        </w:rPr>
        <w:t xml:space="preserve"> </w:t>
      </w:r>
      <w:r w:rsidR="00C70A5B" w:rsidRPr="00C70A5B">
        <w:rPr>
          <w:iCs/>
        </w:rPr>
        <w:t xml:space="preserve">Wilk </w:t>
      </w:r>
      <w:r w:rsidR="00F94356">
        <w:rPr>
          <w:iCs/>
        </w:rPr>
        <w:t>(C</w:t>
      </w:r>
      <w:r w:rsidR="00F94356" w:rsidRPr="00C70A5B">
        <w:rPr>
          <w:iCs/>
        </w:rPr>
        <w:t>aryophyllaceae</w:t>
      </w:r>
      <w:r w:rsidR="00C70A5B" w:rsidRPr="00C70A5B">
        <w:rPr>
          <w:iCs/>
        </w:rPr>
        <w:t>)</w:t>
      </w:r>
      <w:r w:rsidR="00A5205A">
        <w:t xml:space="preserve"> mainly lives </w:t>
      </w:r>
      <w:r w:rsidR="00B36431">
        <w:t>i</w:t>
      </w:r>
      <w:r w:rsidR="00A5205A">
        <w:t>n open dry grasslands on acid soils</w:t>
      </w:r>
      <w:r>
        <w:t xml:space="preserve"> (</w:t>
      </w:r>
      <w:r>
        <w:rPr>
          <w:iCs/>
        </w:rPr>
        <w:t>Fig</w:t>
      </w:r>
      <w:r w:rsidR="005E2483">
        <w:t xml:space="preserve"> 1B</w:t>
      </w:r>
      <w:r>
        <w:t xml:space="preserve">), </w:t>
      </w:r>
      <w:r w:rsidR="00B36431">
        <w:t>where it can be locally</w:t>
      </w:r>
      <w:r>
        <w:t xml:space="preserve"> abundant</w:t>
      </w:r>
      <w:r w:rsidR="00B36431">
        <w:t>.</w:t>
      </w:r>
      <w:r>
        <w:t xml:space="preserve"> </w:t>
      </w:r>
      <w:r w:rsidR="00E036BE">
        <w:t xml:space="preserve">Previous experiments indicate </w:t>
      </w:r>
      <w:r w:rsidR="00E41C73">
        <w:t>flower</w:t>
      </w:r>
      <w:r w:rsidR="00B812C8">
        <w:t xml:space="preserve">ing </w:t>
      </w:r>
      <w:r w:rsidR="00DC1CAC">
        <w:t>onset</w:t>
      </w:r>
      <w:r w:rsidR="00B812C8">
        <w:t xml:space="preserve"> in early June</w:t>
      </w:r>
      <w:r w:rsidR="00BA4EE7">
        <w:t xml:space="preserve"> (Fig 1C)</w:t>
      </w:r>
      <w:r w:rsidR="00B812C8">
        <w:t xml:space="preserve">, and ripe seeds are dispersed during August; it </w:t>
      </w:r>
      <w:r w:rsidR="00E036BE">
        <w:t xml:space="preserve">has </w:t>
      </w:r>
      <w:r>
        <w:t xml:space="preserve">high </w:t>
      </w:r>
      <w:r w:rsidR="00C70A5B">
        <w:t>see</w:t>
      </w:r>
      <w:r>
        <w:t xml:space="preserve">d production </w:t>
      </w:r>
      <w:r w:rsidR="00C772D5">
        <w:t xml:space="preserve">usually </w:t>
      </w:r>
      <w:r w:rsidR="00EF09CF">
        <w:t>&gt;</w:t>
      </w:r>
      <w:r w:rsidR="00C772D5">
        <w:t xml:space="preserve">10 seeds per capsule </w:t>
      </w:r>
      <w:r w:rsidR="003E12FD">
        <w:t xml:space="preserve">and up to 250 </w:t>
      </w:r>
      <w:r w:rsidR="00EF09CF">
        <w:t xml:space="preserve">seeds </w:t>
      </w:r>
      <w:r w:rsidR="003E12FD">
        <w:t>per individual</w:t>
      </w:r>
      <w:r w:rsidR="00CA4037">
        <w:t xml:space="preserve"> (own field data collected</w:t>
      </w:r>
      <w:r>
        <w:t>)</w:t>
      </w:r>
      <w:r w:rsidR="00EF09CF">
        <w:t xml:space="preserve">. </w:t>
      </w:r>
      <w:r w:rsidR="007617F2">
        <w:t>Germination</w:t>
      </w:r>
      <w:r w:rsidR="00EF09CF">
        <w:t xml:space="preserve"> </w:t>
      </w:r>
      <w:r w:rsidR="00E711B2">
        <w:t>occurs mainly during end-summer/early autumn</w:t>
      </w:r>
      <w:r>
        <w:t xml:space="preserve"> </w:t>
      </w:r>
      <w:r w:rsidR="00E711B2">
        <w:t>at high rates</w:t>
      </w:r>
      <w:r w:rsidR="007617F2">
        <w:t xml:space="preserve"> and with high success</w:t>
      </w:r>
      <w:r w:rsidR="00E711B2">
        <w:t xml:space="preserve"> when water is available</w:t>
      </w:r>
      <w:r>
        <w:t xml:space="preserve"> at</w:t>
      </w:r>
      <w:r w:rsidR="007617F2">
        <w:t xml:space="preserve"> temperatures ranges of</w:t>
      </w:r>
      <w:r>
        <w:t xml:space="preserve"> </w:t>
      </w:r>
      <w:r w:rsidR="007617F2">
        <w:t xml:space="preserve">10 </w:t>
      </w:r>
      <w:r w:rsidR="00A82AD2">
        <w:t>–</w:t>
      </w:r>
      <w:r w:rsidR="007617F2">
        <w:t xml:space="preserve"> </w:t>
      </w:r>
      <w:r>
        <w:t>2</w:t>
      </w:r>
      <w:r w:rsidR="007617F2">
        <w:t>2</w:t>
      </w:r>
      <w:r w:rsidR="00A82AD2">
        <w:t xml:space="preserve"> </w:t>
      </w:r>
      <w:r>
        <w:t>ºC (</w:t>
      </w:r>
      <w:r w:rsidRPr="005A1026">
        <w:rPr>
          <w:highlight w:val="yellow"/>
        </w:rPr>
        <w:t>move along paper</w:t>
      </w:r>
      <w:r>
        <w:t xml:space="preserve">). </w:t>
      </w:r>
      <w:r w:rsidR="0095140F">
        <w:t xml:space="preserve">We studied wild populations of </w:t>
      </w:r>
      <w:r w:rsidR="0095140F" w:rsidRPr="00C70A5B">
        <w:rPr>
          <w:i/>
          <w:iCs/>
        </w:rPr>
        <w:t>D. langeanus</w:t>
      </w:r>
      <w:r w:rsidR="0095140F">
        <w:t xml:space="preserve"> in the northern limit of its distribution, in </w:t>
      </w:r>
      <w:r w:rsidR="002A4F56">
        <w:t>the</w:t>
      </w:r>
      <w:r w:rsidR="00AD7CEA">
        <w:t xml:space="preserve"> </w:t>
      </w:r>
      <w:r w:rsidR="002A4F56" w:rsidRPr="00AC319B">
        <w:rPr>
          <w:rFonts w:cstheme="minorHAnsi"/>
          <w:lang w:val="en-US"/>
        </w:rPr>
        <w:t>Valles de Omaña and Luna Biosphere Reserve</w:t>
      </w:r>
      <w:r w:rsidR="002A4F56">
        <w:rPr>
          <w:rFonts w:cstheme="minorHAnsi"/>
          <w:lang w:val="en-US"/>
        </w:rPr>
        <w:t xml:space="preserve">, </w:t>
      </w:r>
      <w:r w:rsidR="00B73D22">
        <w:rPr>
          <w:rFonts w:cstheme="minorHAnsi"/>
          <w:lang w:val="en-US"/>
        </w:rPr>
        <w:t>in the</w:t>
      </w:r>
      <w:r w:rsidR="002A4F56">
        <w:t xml:space="preserve"> </w:t>
      </w:r>
      <w:r w:rsidR="004C631E">
        <w:t xml:space="preserve">southern </w:t>
      </w:r>
      <w:r w:rsidR="00B73D22">
        <w:t>ranges</w:t>
      </w:r>
      <w:r w:rsidR="004C631E">
        <w:t xml:space="preserve"> of the Cantabrian Mountains</w:t>
      </w:r>
      <w:r w:rsidR="009E0037">
        <w:t xml:space="preserve"> </w:t>
      </w:r>
      <w:r w:rsidR="009E0037">
        <w:rPr>
          <w:rFonts w:cstheme="minorHAnsi"/>
          <w:lang w:val="en-US"/>
        </w:rPr>
        <w:t>(Fig 1A, red square)</w:t>
      </w:r>
      <w:r w:rsidR="00B73D22">
        <w:t>. The Cantabrian Mountains</w:t>
      </w:r>
      <w:r w:rsidR="004C631E">
        <w:t xml:space="preserve"> run E-W in northern Spain</w:t>
      </w:r>
      <w:r w:rsidR="00B73D22">
        <w:t xml:space="preserve"> </w:t>
      </w:r>
      <w:r w:rsidR="00DA6A7C">
        <w:t>along 480</w:t>
      </w:r>
      <w:r w:rsidR="002243BF">
        <w:t xml:space="preserve"> </w:t>
      </w:r>
      <w:r w:rsidR="00DA6A7C">
        <w:t xml:space="preserve">km </w:t>
      </w:r>
      <w:r w:rsidR="002243BF">
        <w:t>in parallel</w:t>
      </w:r>
      <w:r w:rsidR="00DA6A7C">
        <w:t xml:space="preserve"> to the </w:t>
      </w:r>
      <w:r w:rsidR="002243BF">
        <w:t xml:space="preserve">Cantabrian Sea </w:t>
      </w:r>
      <w:commentRangeStart w:id="24"/>
      <w:r w:rsidR="009D3E45">
        <w:t>…</w:t>
      </w:r>
      <w:commentRangeEnd w:id="24"/>
      <w:r w:rsidR="009D3D96">
        <w:rPr>
          <w:rStyle w:val="Refdecomentario"/>
        </w:rPr>
        <w:commentReference w:id="24"/>
      </w:r>
      <w:r w:rsidR="004C631E">
        <w:rPr>
          <w:rFonts w:cstheme="minorHAnsi"/>
          <w:lang w:val="en-US"/>
        </w:rPr>
        <w:t>.</w:t>
      </w:r>
      <w:r w:rsidR="005E2483">
        <w:rPr>
          <w:rFonts w:cstheme="minorHAnsi"/>
          <w:lang w:val="en-US"/>
        </w:rPr>
        <w:t xml:space="preserve"> </w:t>
      </w:r>
      <w:r w:rsidR="005E2483" w:rsidRPr="006068A2">
        <w:rPr>
          <w:rFonts w:cstheme="minorHAnsi"/>
          <w:lang w:val="en-US"/>
        </w:rPr>
        <w:t>This mountain hub</w:t>
      </w:r>
      <w:r w:rsidR="00280993" w:rsidRPr="006068A2">
        <w:rPr>
          <w:rFonts w:cstheme="minorHAnsi"/>
          <w:lang w:val="en-US"/>
        </w:rPr>
        <w:t xml:space="preserve"> encloses summit</w:t>
      </w:r>
      <w:r w:rsidR="00902022" w:rsidRPr="006068A2">
        <w:rPr>
          <w:rFonts w:cstheme="minorHAnsi"/>
          <w:lang w:val="en-US"/>
        </w:rPr>
        <w:t xml:space="preserve">s above </w:t>
      </w:r>
      <w:r w:rsidR="0091528D" w:rsidRPr="006068A2">
        <w:rPr>
          <w:rFonts w:cstheme="minorHAnsi"/>
          <w:lang w:val="en-US"/>
        </w:rPr>
        <w:t xml:space="preserve">2,500 m </w:t>
      </w:r>
      <w:proofErr w:type="spellStart"/>
      <w:r w:rsidR="0091528D" w:rsidRPr="006068A2">
        <w:rPr>
          <w:rFonts w:cstheme="minorHAnsi"/>
          <w:lang w:val="en-US"/>
        </w:rPr>
        <w:t>a.s.l</w:t>
      </w:r>
      <w:proofErr w:type="spellEnd"/>
      <w:r w:rsidR="005E2483" w:rsidRPr="006068A2">
        <w:rPr>
          <w:rFonts w:cstheme="minorHAnsi"/>
          <w:lang w:val="en-US"/>
        </w:rPr>
        <w:t xml:space="preserve"> and </w:t>
      </w:r>
      <w:r w:rsidR="006068A2" w:rsidRPr="006068A2">
        <w:rPr>
          <w:rFonts w:cstheme="minorHAnsi"/>
          <w:lang w:val="en-US"/>
        </w:rPr>
        <w:t xml:space="preserve">the </w:t>
      </w:r>
      <w:proofErr w:type="spellStart"/>
      <w:r w:rsidR="005E2483" w:rsidRPr="006068A2">
        <w:rPr>
          <w:rFonts w:cstheme="minorHAnsi"/>
          <w:lang w:val="en-US"/>
        </w:rPr>
        <w:t>treeline</w:t>
      </w:r>
      <w:proofErr w:type="spellEnd"/>
      <w:r w:rsidR="005E2483" w:rsidRPr="006068A2">
        <w:rPr>
          <w:rFonts w:cstheme="minorHAnsi"/>
          <w:lang w:val="en-US"/>
        </w:rPr>
        <w:t xml:space="preserve"> </w:t>
      </w:r>
      <w:r w:rsidR="005671EF">
        <w:rPr>
          <w:rFonts w:cstheme="minorHAnsi"/>
          <w:lang w:val="en-US"/>
        </w:rPr>
        <w:t xml:space="preserve">in acids soil </w:t>
      </w:r>
      <w:r w:rsidR="0091528D" w:rsidRPr="006068A2">
        <w:rPr>
          <w:rFonts w:cstheme="minorHAnsi"/>
          <w:lang w:val="en-US"/>
        </w:rPr>
        <w:t>climbs u</w:t>
      </w:r>
      <w:r w:rsidR="006068A2" w:rsidRPr="006068A2">
        <w:rPr>
          <w:rFonts w:cstheme="minorHAnsi"/>
          <w:lang w:val="en-US"/>
        </w:rPr>
        <w:t>p to</w:t>
      </w:r>
      <w:r w:rsidR="005E2483" w:rsidRPr="006068A2">
        <w:rPr>
          <w:rFonts w:cstheme="minorHAnsi"/>
          <w:lang w:val="en-US"/>
        </w:rPr>
        <w:t xml:space="preserve"> 1</w:t>
      </w:r>
      <w:r w:rsidR="00F05B36">
        <w:rPr>
          <w:rFonts w:cstheme="minorHAnsi"/>
          <w:lang w:val="en-US"/>
        </w:rPr>
        <w:t>650</w:t>
      </w:r>
      <w:r w:rsidR="005E2483" w:rsidRPr="006068A2">
        <w:rPr>
          <w:rFonts w:cstheme="minorHAnsi"/>
          <w:lang w:val="en-US"/>
        </w:rPr>
        <w:t xml:space="preserve">m </w:t>
      </w:r>
      <w:proofErr w:type="spellStart"/>
      <w:r w:rsidR="005E2483" w:rsidRPr="006068A2">
        <w:rPr>
          <w:rFonts w:cstheme="minorHAnsi"/>
          <w:lang w:val="en-US"/>
        </w:rPr>
        <w:t>a.s.l</w:t>
      </w:r>
      <w:proofErr w:type="spellEnd"/>
      <w:r w:rsidR="005E2483" w:rsidRPr="006068A2">
        <w:rPr>
          <w:rFonts w:cstheme="minorHAnsi"/>
          <w:lang w:val="en-US"/>
        </w:rPr>
        <w:t xml:space="preserve"> (ref </w:t>
      </w:r>
      <w:r w:rsidR="006068A2">
        <w:rPr>
          <w:rFonts w:cstheme="minorHAnsi"/>
          <w:lang w:val="en-US"/>
        </w:rPr>
        <w:t xml:space="preserve">TFM </w:t>
      </w:r>
      <w:r w:rsidR="005E2483" w:rsidRPr="006068A2">
        <w:rPr>
          <w:rFonts w:cstheme="minorHAnsi"/>
          <w:lang w:val="en-US"/>
        </w:rPr>
        <w:t>Jorge)</w:t>
      </w:r>
      <w:r w:rsidR="0091528D" w:rsidRPr="006068A2">
        <w:rPr>
          <w:rFonts w:cstheme="minorHAnsi"/>
          <w:lang w:val="en-US"/>
        </w:rPr>
        <w:t>.</w:t>
      </w:r>
      <w:r w:rsidR="0091528D">
        <w:rPr>
          <w:rFonts w:cstheme="minorHAnsi"/>
          <w:lang w:val="en-US"/>
        </w:rPr>
        <w:t xml:space="preserve"> It </w:t>
      </w:r>
      <w:r w:rsidR="00EE4D37" w:rsidRPr="00B80490">
        <w:rPr>
          <w:rFonts w:cstheme="minorHAnsi"/>
          <w:lang w:val="en-US"/>
        </w:rPr>
        <w:t xml:space="preserve">is </w:t>
      </w:r>
      <w:r w:rsidR="005E2483" w:rsidRPr="00B80490">
        <w:rPr>
          <w:rFonts w:cstheme="minorHAnsi"/>
          <w:lang w:val="en-US"/>
        </w:rPr>
        <w:t xml:space="preserve">considered a transitional </w:t>
      </w:r>
      <w:r w:rsidR="00B80490" w:rsidRPr="00AC319B">
        <w:rPr>
          <w:rFonts w:cstheme="minorHAnsi"/>
          <w:lang w:val="en-US"/>
        </w:rPr>
        <w:t xml:space="preserve">biogeographical hub between </w:t>
      </w:r>
      <w:r w:rsidR="006068A2">
        <w:rPr>
          <w:rFonts w:cstheme="minorHAnsi"/>
          <w:lang w:val="en-US"/>
        </w:rPr>
        <w:t xml:space="preserve">the </w:t>
      </w:r>
      <w:r w:rsidR="00B80490" w:rsidRPr="00AC319B">
        <w:rPr>
          <w:rFonts w:cstheme="minorHAnsi"/>
          <w:lang w:val="en-US"/>
        </w:rPr>
        <w:t>Eurosiberian and</w:t>
      </w:r>
      <w:r w:rsidR="006068A2">
        <w:rPr>
          <w:rFonts w:cstheme="minorHAnsi"/>
          <w:lang w:val="en-US"/>
        </w:rPr>
        <w:t xml:space="preserve"> </w:t>
      </w:r>
      <w:r w:rsidR="00B80490" w:rsidRPr="00AC319B">
        <w:rPr>
          <w:rFonts w:cstheme="minorHAnsi"/>
          <w:lang w:val="en-US"/>
        </w:rPr>
        <w:t xml:space="preserve">Mediterranean regions </w:t>
      </w:r>
      <w:r w:rsidR="00B80490" w:rsidRPr="00AC319B">
        <w:rPr>
          <w:rFonts w:cstheme="minorHAnsi"/>
          <w:lang w:val="en-US"/>
        </w:rPr>
        <w:fldChar w:fldCharType="begin" w:fldLock="1"/>
      </w:r>
      <w:r w:rsidR="00B80490">
        <w:rPr>
          <w:rFonts w:cstheme="minorHAnsi"/>
          <w:lang w:val="en-US"/>
        </w:rPr>
        <w:instrText>ADDIN CSL_CITATION {"citationItems":[{"id":"ITEM-1","itemData":{"DOI":"10.5209/MBOT.74570","ISSN":"26039109","abstract":"We present the ffiirst standardized list of the vascular flora of the Cantabrian Mountains, a transitional zone between the Eurosiberian and Mediterranean biogeographic regions in northwestern Spain. The study area comprises 15,000 km2 divided in UTM grid cells of 10 km x 10 km, for which we revised occurrence data reported in the Spanish Plant Information System (Anthos) and the online database of Iberian and Macaronesian Vegetation (SIVIM). We used a semi-automatic procedure to standardize taxonomic concepts into a single list of names, which was further updated by expert-based revision with the support of national and regional literature. In the current version, the checklist of the Cantabrian Mountains contains 2,338 native species and subspecies, from which 56 are endemic to the study area. The nomenclature of the checklist follows Euro+Med in 97% of taxa, including annotations when other criteria has been used and for taxa with uncertain status. We also provide a list of 492 non-native taxa that were erroneously reported in the study area, a list of local apomictic taxa, a phylogenetic tree linked to The Plant List, a standardized calculation of Ellenberg Ecological Indicator Values for 80% of the flora, and information about life forms, IUCN threat categories and legal protection status. Our review demonstrates how the Cantabrian Mountains represent a key floristic region in southern Europe and a relevant phytogeographical hub in south-western Europe. The checklist and all related information are freely accessible in a digital repository for further uses in basic and applied research.","author":[{"dropping-particle":"","family":"Jiménez-Alfaro","given":"Borja","non-dropping-particle":"","parse-names":false,"suffix":""},{"dropping-particle":"","family":"Carlón","given":"Luis","non-dropping-particle":"","parse-names":false,"suffix":""},{"dropping-particle":"","family":"Fernández-Pascual","given":"Eduardo","non-dropping-particle":"","parse-names":false,"suffix":""},{"dropping-particle":"","family":"Acedo","given":"Carmen","non-dropping-particle":"","parse-names":false,"suffix":""},{"dropping-particle":"","family":"Alfaro-Saiz","given":"Estrella","non-dropping-particle":"","parse-names":false,"suffix":""},{"dropping-particle":"","family":"Redondo","given":"Raquel Alonso","non-dropping-particle":"","parse-names":false,"suffix":""},{"dropping-particle":"","family":"Cires","given":"Eduardo","non-dropping-particle":"","parse-names":false,"suffix":""},{"dropping-particle":"","family":"Egido Mazuelas","given":"Fermín","non-dropping-particle":"del","parse-names":false,"suffix":""},{"dropping-particle":"","family":"Río","given":"Sara","non-dropping-particle":"del","parse-names":false,"suffix":""},{"dropping-particle":"","family":"Díaz-González","given":"Tomás E.","non-dropping-particle":"","parse-names":false,"suffix":""},{"dropping-particle":"","family":"García-González","given":"Marta Eva","non-dropping-particle":"","parse-names":false,"suffix":""},{"dropping-particle":"","family":"Lence","given":"Carmen","non-dropping-particle":"","parse-names":false,"suffix":""},{"dropping-particle":"","family":"Llamas","given":"Félix","non-dropping-particle":"","parse-names":false,"suffix":""},{"dropping-particle":"","family":"Nava","given":"Herminio","non-dropping-particle":"","parse-names":false,"suffix":""},{"dropping-particle":"","family":"Penas","given":"Ángel","non-dropping-particle":"","parse-names":false,"suffix":""},{"dropping-particle":"","family":"Rodríguez Guitián","given":"Manuel A.","non-dropping-particle":"","parse-names":false,"suffix":""},{"dropping-particle":"","family":"Vázquez","given":"Víctor M.","non-dropping-particle":"","parse-names":false,"suffix":""}],"container-title":"Mediterranean Botany","id":"ITEM-1","issued":{"date-parts":[["2021"]]},"page":"1-60","title":"Checklist of the vascular plants of the Cantabrian Mountains","type":"article-journal","volume":"42"},"uris":["http://www.mendeley.com/documents/?uuid=25c2d0f9-c4cb-40e7-a51e-02d3f0b0bcf7"]}],"mendeley":{"formattedCitation":"(Jiménez-Alfaro et al. 2021)","plainTextFormattedCitation":"(Jiménez-Alfaro et al. 2021)","previouslyFormattedCitation":"(Jiménez-Alfaro et al. 2021)"},"properties":{"noteIndex":0},"schema":"https://github.com/citation-style-language/schema/raw/master/csl-citation.json"}</w:instrText>
      </w:r>
      <w:r w:rsidR="00B80490" w:rsidRPr="00AC319B">
        <w:rPr>
          <w:rFonts w:cstheme="minorHAnsi"/>
          <w:lang w:val="en-US"/>
        </w:rPr>
        <w:fldChar w:fldCharType="separate"/>
      </w:r>
      <w:r w:rsidR="00B80490" w:rsidRPr="00F607B5">
        <w:rPr>
          <w:rFonts w:cstheme="minorHAnsi"/>
          <w:noProof/>
          <w:lang w:val="en-US"/>
        </w:rPr>
        <w:t>(Jiménez-Alfaro et al. 2021)</w:t>
      </w:r>
      <w:r w:rsidR="00B80490" w:rsidRPr="00AC319B">
        <w:rPr>
          <w:rFonts w:cstheme="minorHAnsi"/>
          <w:lang w:val="en-US"/>
        </w:rPr>
        <w:fldChar w:fldCharType="end"/>
      </w:r>
      <w:r w:rsidR="00B80490" w:rsidRPr="00AC319B">
        <w:rPr>
          <w:rFonts w:cstheme="minorHAnsi"/>
          <w:lang w:val="en-US"/>
        </w:rPr>
        <w:t xml:space="preserve">, influenced by </w:t>
      </w:r>
      <w:r w:rsidR="006068A2">
        <w:rPr>
          <w:rFonts w:cstheme="minorHAnsi"/>
          <w:lang w:val="en-US"/>
        </w:rPr>
        <w:t>Mediterranean</w:t>
      </w:r>
      <w:r w:rsidR="00B80490" w:rsidRPr="00AC319B">
        <w:rPr>
          <w:rFonts w:cstheme="minorHAnsi"/>
          <w:lang w:val="en-US"/>
        </w:rPr>
        <w:t xml:space="preserve"> climate </w:t>
      </w:r>
      <w:r w:rsidR="006068A2">
        <w:rPr>
          <w:rFonts w:cstheme="minorHAnsi"/>
          <w:lang w:val="en-US"/>
        </w:rPr>
        <w:t>on</w:t>
      </w:r>
      <w:r w:rsidR="00B80490" w:rsidRPr="00AC319B">
        <w:rPr>
          <w:rFonts w:cstheme="minorHAnsi"/>
          <w:lang w:val="en-US"/>
        </w:rPr>
        <w:t xml:space="preserve"> </w:t>
      </w:r>
      <w:r w:rsidR="00FB6A2A">
        <w:rPr>
          <w:rFonts w:cstheme="minorHAnsi"/>
          <w:lang w:val="en-US"/>
        </w:rPr>
        <w:t xml:space="preserve">the </w:t>
      </w:r>
      <w:r w:rsidR="00B80490" w:rsidRPr="00AC319B">
        <w:rPr>
          <w:rFonts w:cstheme="minorHAnsi"/>
          <w:lang w:val="en-US"/>
        </w:rPr>
        <w:t>southern slopes and</w:t>
      </w:r>
      <w:r w:rsidR="00FB6A2A">
        <w:rPr>
          <w:rFonts w:cstheme="minorHAnsi"/>
          <w:lang w:val="en-US"/>
        </w:rPr>
        <w:t xml:space="preserve"> </w:t>
      </w:r>
      <w:r w:rsidR="00B80490" w:rsidRPr="00AC319B">
        <w:rPr>
          <w:rFonts w:cstheme="minorHAnsi"/>
          <w:lang w:val="en-US"/>
        </w:rPr>
        <w:t xml:space="preserve">temperate climate </w:t>
      </w:r>
      <w:r w:rsidR="006068A2">
        <w:rPr>
          <w:rFonts w:cstheme="minorHAnsi"/>
          <w:lang w:val="en-US"/>
        </w:rPr>
        <w:t>on</w:t>
      </w:r>
      <w:r w:rsidR="00B80490" w:rsidRPr="00AC319B">
        <w:rPr>
          <w:rFonts w:cstheme="minorHAnsi"/>
          <w:lang w:val="en-US"/>
        </w:rPr>
        <w:t xml:space="preserve"> </w:t>
      </w:r>
      <w:r w:rsidR="00FB6A2A">
        <w:rPr>
          <w:rFonts w:cstheme="minorHAnsi"/>
          <w:lang w:val="en-US"/>
        </w:rPr>
        <w:t xml:space="preserve">the </w:t>
      </w:r>
      <w:r w:rsidR="00B80490" w:rsidRPr="00AC319B">
        <w:rPr>
          <w:rFonts w:cstheme="minorHAnsi"/>
          <w:lang w:val="en-US"/>
        </w:rPr>
        <w:t>northern slopes</w:t>
      </w:r>
      <w:r w:rsidR="00B80490">
        <w:rPr>
          <w:rFonts w:cstheme="minorHAnsi"/>
          <w:lang w:val="en-US"/>
        </w:rPr>
        <w:t xml:space="preserve">. </w:t>
      </w:r>
    </w:p>
    <w:p w14:paraId="307E8DA9" w14:textId="34D65676" w:rsidR="00D1448B" w:rsidRDefault="00D1448B" w:rsidP="002D07AE">
      <w:pPr>
        <w:pStyle w:val="Ttulo3"/>
        <w:spacing w:line="360" w:lineRule="auto"/>
        <w:jc w:val="both"/>
      </w:pPr>
      <w:r>
        <w:t>2.</w:t>
      </w:r>
      <w:r w:rsidR="00B6645D">
        <w:t>2</w:t>
      </w:r>
      <w:r>
        <w:t xml:space="preserve">. </w:t>
      </w:r>
      <w:r w:rsidR="00496E9C">
        <w:t>Field</w:t>
      </w:r>
      <w:r>
        <w:t xml:space="preserve"> </w:t>
      </w:r>
      <w:r w:rsidR="00496E9C">
        <w:t>sites</w:t>
      </w:r>
    </w:p>
    <w:p w14:paraId="7043CD19" w14:textId="7A507930" w:rsidR="0039051E" w:rsidRDefault="005E2483" w:rsidP="004A3EE9">
      <w:pPr>
        <w:spacing w:line="360" w:lineRule="auto"/>
        <w:ind w:firstLine="709"/>
        <w:jc w:val="both"/>
      </w:pPr>
      <w:r>
        <w:t xml:space="preserve">We established a systematic sampling across </w:t>
      </w:r>
      <w:r w:rsidR="00954E4C">
        <w:t xml:space="preserve">four </w:t>
      </w:r>
      <w:r>
        <w:t xml:space="preserve">summits above 2000 m </w:t>
      </w:r>
      <w:proofErr w:type="spellStart"/>
      <w:r>
        <w:t>a.s.l</w:t>
      </w:r>
      <w:proofErr w:type="spellEnd"/>
      <w:r>
        <w:t>. (Fig 2</w:t>
      </w:r>
      <w:r w:rsidR="008F2370">
        <w:t xml:space="preserve"> upper panel</w:t>
      </w:r>
      <w:r>
        <w:t xml:space="preserve">) </w:t>
      </w:r>
      <w:r w:rsidR="00A03390">
        <w:t xml:space="preserve">inside the distribution area of </w:t>
      </w:r>
      <w:r w:rsidRPr="00C70A5B">
        <w:rPr>
          <w:i/>
          <w:iCs/>
        </w:rPr>
        <w:t>D. langeanus</w:t>
      </w:r>
      <w:r w:rsidR="00F77DD7">
        <w:rPr>
          <w:i/>
          <w:iCs/>
        </w:rPr>
        <w:t xml:space="preserve"> </w:t>
      </w:r>
      <w:r w:rsidR="00F77DD7">
        <w:t xml:space="preserve">all located above acidic </w:t>
      </w:r>
      <w:r w:rsidR="00F77DD7">
        <w:t xml:space="preserve">bedrock (soil </w:t>
      </w:r>
      <w:r w:rsidR="00F77DD7" w:rsidRPr="00AC319B">
        <w:rPr>
          <w:rFonts w:cstheme="minorHAnsi"/>
          <w:lang w:val="en-US"/>
        </w:rPr>
        <w:t>pH 3.8 – 4.8</w:t>
      </w:r>
      <w:r w:rsidR="0022389F">
        <w:rPr>
          <w:rFonts w:cstheme="minorHAnsi"/>
          <w:lang w:val="en-US"/>
        </w:rPr>
        <w:t>, own data</w:t>
      </w:r>
      <w:r w:rsidR="00F77DD7" w:rsidRPr="00AC319B">
        <w:rPr>
          <w:rFonts w:cstheme="minorHAnsi"/>
          <w:lang w:val="en-US"/>
        </w:rPr>
        <w:t>)</w:t>
      </w:r>
      <w:r>
        <w:t xml:space="preserve">. </w:t>
      </w:r>
      <w:r w:rsidR="004C631E">
        <w:t>In each summit</w:t>
      </w:r>
      <w:r w:rsidR="00582C98">
        <w:t xml:space="preserve"> </w:t>
      </w:r>
      <w:r w:rsidR="00475E03">
        <w:rPr>
          <w:iCs/>
        </w:rPr>
        <w:t xml:space="preserve">where </w:t>
      </w:r>
      <w:r w:rsidR="00475E03" w:rsidRPr="00475E03">
        <w:rPr>
          <w:i/>
        </w:rPr>
        <w:t>D.</w:t>
      </w:r>
      <w:r w:rsidR="00475E03">
        <w:rPr>
          <w:i/>
        </w:rPr>
        <w:t xml:space="preserve"> </w:t>
      </w:r>
      <w:r w:rsidR="00475E03" w:rsidRPr="00475E03">
        <w:rPr>
          <w:i/>
        </w:rPr>
        <w:t>langeanus</w:t>
      </w:r>
      <w:r w:rsidR="00475E03">
        <w:rPr>
          <w:iCs/>
        </w:rPr>
        <w:t xml:space="preserve"> was</w:t>
      </w:r>
      <w:r w:rsidR="00475E03">
        <w:rPr>
          <w:iCs/>
        </w:rPr>
        <w:t xml:space="preserve"> highly abundant</w:t>
      </w:r>
      <w:r w:rsidR="00475E03">
        <w:t xml:space="preserve"> </w:t>
      </w:r>
      <w:r w:rsidR="00582C98">
        <w:t>we established a</w:t>
      </w:r>
      <w:r w:rsidR="00467E54">
        <w:t xml:space="preserve"> central representative plot </w:t>
      </w:r>
      <w:r w:rsidR="00C70A5B">
        <w:t xml:space="preserve">(3m radius) </w:t>
      </w:r>
      <w:r w:rsidR="00467E54">
        <w:t>where</w:t>
      </w:r>
      <w:r w:rsidR="00582C98">
        <w:t xml:space="preserve"> we did a floristic inventory and buried</w:t>
      </w:r>
      <w:r w:rsidR="00467E54">
        <w:t>, at 5 cm deep, a Microlog SP3 datalogger, w</w:t>
      </w:r>
      <w:r w:rsidR="000E74C9">
        <w:t>ith</w:t>
      </w:r>
      <w:r w:rsidR="00467E54">
        <w:t xml:space="preserve"> hourly records </w:t>
      </w:r>
      <w:r w:rsidR="000E74C9">
        <w:t>of</w:t>
      </w:r>
      <w:r w:rsidR="00D44274">
        <w:t xml:space="preserve"> soil</w:t>
      </w:r>
      <w:r w:rsidR="000E74C9">
        <w:t xml:space="preserve"> </w:t>
      </w:r>
      <w:r w:rsidR="00467E54">
        <w:t>temperature and water potential (</w:t>
      </w:r>
      <w:r w:rsidR="005A3C56">
        <w:t xml:space="preserve">datalogger </w:t>
      </w:r>
      <w:r w:rsidR="00467E54" w:rsidRPr="007746F8">
        <w:t>Micro</w:t>
      </w:r>
      <w:r w:rsidR="005A3C56" w:rsidRPr="007746F8">
        <w:t>L</w:t>
      </w:r>
      <w:r w:rsidR="00467E54" w:rsidRPr="007746F8">
        <w:t>og SP3</w:t>
      </w:r>
      <w:r w:rsidR="00E31F65" w:rsidRPr="007746F8">
        <w:t>,</w:t>
      </w:r>
      <w:r w:rsidR="00E31F65">
        <w:t xml:space="preserve"> EMS Brno, Czech Republic</w:t>
      </w:r>
      <w:r w:rsidR="005773D7">
        <w:t>; accuracy</w:t>
      </w:r>
      <w:r w:rsidR="00163CB0">
        <w:t xml:space="preserve"> in temperature measurements</w:t>
      </w:r>
      <w:r w:rsidR="005773D7">
        <w:t xml:space="preserve">: </w:t>
      </w:r>
      <w:r w:rsidR="005773D7" w:rsidRPr="00774B6B">
        <w:rPr>
          <w:rFonts w:eastAsiaTheme="majorEastAsia"/>
        </w:rPr>
        <w:t>+/- 0.</w:t>
      </w:r>
      <w:r w:rsidR="005773D7">
        <w:rPr>
          <w:rFonts w:eastAsiaTheme="majorEastAsia"/>
        </w:rPr>
        <w:t>3</w:t>
      </w:r>
      <w:r w:rsidR="005773D7" w:rsidRPr="00774B6B">
        <w:rPr>
          <w:rFonts w:eastAsiaTheme="majorEastAsia"/>
        </w:rPr>
        <w:t xml:space="preserve"> ºC</w:t>
      </w:r>
      <w:r w:rsidR="005773D7">
        <w:rPr>
          <w:rFonts w:eastAsiaTheme="majorEastAsia"/>
        </w:rPr>
        <w:t xml:space="preserve"> from </w:t>
      </w:r>
      <w:r w:rsidR="001A7075">
        <w:rPr>
          <w:rFonts w:eastAsiaTheme="majorEastAsia"/>
        </w:rPr>
        <w:t>-40 ºC to 60 ºC</w:t>
      </w:r>
      <w:r w:rsidR="00163CB0">
        <w:rPr>
          <w:rFonts w:eastAsiaTheme="majorEastAsia"/>
        </w:rPr>
        <w:t>; water potent</w:t>
      </w:r>
      <w:r w:rsidR="001F0789">
        <w:rPr>
          <w:rFonts w:eastAsiaTheme="majorEastAsia"/>
        </w:rPr>
        <w:t>ial measurements</w:t>
      </w:r>
      <w:r w:rsidR="00CF3FAD">
        <w:rPr>
          <w:rFonts w:eastAsiaTheme="majorEastAsia"/>
        </w:rPr>
        <w:t xml:space="preserve"> with </w:t>
      </w:r>
      <w:r w:rsidR="00FD5748">
        <w:rPr>
          <w:rFonts w:eastAsiaTheme="majorEastAsia"/>
        </w:rPr>
        <w:t xml:space="preserve">two </w:t>
      </w:r>
      <w:proofErr w:type="spellStart"/>
      <w:r w:rsidR="000B247E">
        <w:rPr>
          <w:rFonts w:eastAsiaTheme="majorEastAsia"/>
        </w:rPr>
        <w:t>Delmhorst</w:t>
      </w:r>
      <w:proofErr w:type="spellEnd"/>
      <w:r w:rsidR="000B247E">
        <w:rPr>
          <w:rFonts w:eastAsiaTheme="majorEastAsia"/>
        </w:rPr>
        <w:t xml:space="preserve"> gypsum sensor</w:t>
      </w:r>
      <w:r w:rsidR="00FD5748">
        <w:rPr>
          <w:rFonts w:eastAsiaTheme="majorEastAsia"/>
        </w:rPr>
        <w:t>s</w:t>
      </w:r>
      <w:r w:rsidR="007746F8">
        <w:rPr>
          <w:rFonts w:eastAsiaTheme="majorEastAsia"/>
        </w:rPr>
        <w:t xml:space="preserve"> measuring range </w:t>
      </w:r>
      <w:r w:rsidR="001F0789">
        <w:rPr>
          <w:rFonts w:eastAsiaTheme="majorEastAsia"/>
        </w:rPr>
        <w:t xml:space="preserve">from </w:t>
      </w:r>
      <w:r w:rsidR="00590DA9">
        <w:rPr>
          <w:rFonts w:eastAsiaTheme="majorEastAsia"/>
        </w:rPr>
        <w:t>-</w:t>
      </w:r>
      <w:r w:rsidR="001F0789">
        <w:rPr>
          <w:rFonts w:eastAsiaTheme="majorEastAsia"/>
        </w:rPr>
        <w:t>0</w:t>
      </w:r>
      <w:r w:rsidR="00590DA9">
        <w:rPr>
          <w:rFonts w:eastAsiaTheme="majorEastAsia"/>
        </w:rPr>
        <w:t>.1</w:t>
      </w:r>
      <w:r w:rsidR="001F0789">
        <w:rPr>
          <w:rFonts w:eastAsiaTheme="majorEastAsia"/>
        </w:rPr>
        <w:t xml:space="preserve"> to </w:t>
      </w:r>
      <w:r w:rsidR="00590DA9">
        <w:rPr>
          <w:rFonts w:eastAsiaTheme="majorEastAsia"/>
        </w:rPr>
        <w:t>-</w:t>
      </w:r>
      <w:r w:rsidR="001F0789">
        <w:rPr>
          <w:rFonts w:eastAsiaTheme="majorEastAsia"/>
        </w:rPr>
        <w:t>15 bars (</w:t>
      </w:r>
      <w:r w:rsidR="000D2460">
        <w:rPr>
          <w:rFonts w:eastAsiaTheme="majorEastAsia"/>
        </w:rPr>
        <w:t>permanent wilting point);</w:t>
      </w:r>
      <w:r w:rsidR="00E2549C">
        <w:rPr>
          <w:rFonts w:eastAsiaTheme="majorEastAsia"/>
        </w:rPr>
        <w:t xml:space="preserve"> records every hour</w:t>
      </w:r>
      <w:r w:rsidR="00C70A5B">
        <w:t xml:space="preserve">). </w:t>
      </w:r>
      <w:r w:rsidR="00467E54">
        <w:t xml:space="preserve">The recording period for the Microlog SP3 went from </w:t>
      </w:r>
      <w:r w:rsidR="000E74C9" w:rsidRPr="000E74C9">
        <w:t>June 2021</w:t>
      </w:r>
      <w:r w:rsidR="00467E54" w:rsidRPr="000E74C9">
        <w:t xml:space="preserve"> </w:t>
      </w:r>
      <w:r w:rsidR="00B147FA">
        <w:t>and ongoing currently</w:t>
      </w:r>
      <w:r w:rsidR="00467E54">
        <w:t xml:space="preserve">. </w:t>
      </w:r>
      <w:r w:rsidR="00A03390">
        <w:t xml:space="preserve">To measure the spatial microenvironmental gradients we </w:t>
      </w:r>
      <w:r w:rsidR="00467E54">
        <w:t>then established 20 additional plots</w:t>
      </w:r>
      <w:r w:rsidR="00C70A5B">
        <w:t xml:space="preserve"> (1m</w:t>
      </w:r>
      <w:r w:rsidR="00C70A5B" w:rsidRPr="00C70A5B">
        <w:rPr>
          <w:vertAlign w:val="superscript"/>
        </w:rPr>
        <w:t>2</w:t>
      </w:r>
      <w:r w:rsidR="00C70A5B">
        <w:t>)</w:t>
      </w:r>
      <w:r w:rsidR="00BB74AA">
        <w:t xml:space="preserve"> </w:t>
      </w:r>
      <w:r w:rsidR="003F5023">
        <w:lastRenderedPageBreak/>
        <w:t>per</w:t>
      </w:r>
      <w:r w:rsidR="00BB74AA">
        <w:t xml:space="preserve"> each </w:t>
      </w:r>
      <w:r>
        <w:t>summit</w:t>
      </w:r>
      <w:r w:rsidR="00A03390">
        <w:t xml:space="preserve">. </w:t>
      </w:r>
      <w:r w:rsidR="00467E54">
        <w:t xml:space="preserve"> </w:t>
      </w:r>
      <w:r w:rsidR="00B147FA">
        <w:t>Five plots</w:t>
      </w:r>
      <w:r w:rsidR="00467E54">
        <w:t xml:space="preserve"> in each cardinal direction </w:t>
      </w:r>
      <w:r w:rsidR="00BB74AA">
        <w:t xml:space="preserve">and </w:t>
      </w:r>
      <w:r w:rsidR="00467E54">
        <w:t xml:space="preserve">separated by 10 m (cross </w:t>
      </w:r>
      <w:r w:rsidR="008F2370">
        <w:t xml:space="preserve">design, Fig </w:t>
      </w:r>
      <w:r w:rsidR="008F6695">
        <w:t>2</w:t>
      </w:r>
      <w:r w:rsidR="008F2370">
        <w:t xml:space="preserve"> lower panels</w:t>
      </w:r>
      <w:r w:rsidR="00467E54">
        <w:t>)</w:t>
      </w:r>
      <w:r w:rsidR="00582C98">
        <w:t>,</w:t>
      </w:r>
      <w:r w:rsidR="00467E54">
        <w:t xml:space="preserve"> where </w:t>
      </w:r>
      <w:r w:rsidR="00582C98">
        <w:t xml:space="preserve">we also did floristic inventories and </w:t>
      </w:r>
      <w:r w:rsidR="00467E54">
        <w:t xml:space="preserve">buried, at 5 cm deep, </w:t>
      </w:r>
      <w:proofErr w:type="spellStart"/>
      <w:r w:rsidR="00467E54">
        <w:t>iButton</w:t>
      </w:r>
      <w:proofErr w:type="spellEnd"/>
      <w:r w:rsidR="00467E54">
        <w:t xml:space="preserve"> dataloggers (</w:t>
      </w:r>
      <w:proofErr w:type="spellStart"/>
      <w:r w:rsidR="00467E54" w:rsidRPr="00774B6B">
        <w:rPr>
          <w:rFonts w:eastAsiaTheme="majorEastAsia"/>
        </w:rPr>
        <w:t>Thermochron</w:t>
      </w:r>
      <w:proofErr w:type="spellEnd"/>
      <w:r w:rsidR="00467E54" w:rsidRPr="00774B6B">
        <w:rPr>
          <w:rFonts w:eastAsiaTheme="majorEastAsia"/>
        </w:rPr>
        <w:t xml:space="preserve">, </w:t>
      </w:r>
      <w:proofErr w:type="spellStart"/>
      <w:r w:rsidR="00467E54" w:rsidRPr="00774B6B">
        <w:rPr>
          <w:rFonts w:eastAsiaTheme="majorEastAsia"/>
        </w:rPr>
        <w:t>iButton</w:t>
      </w:r>
      <w:proofErr w:type="spellEnd"/>
      <w:r w:rsidR="00467E54" w:rsidRPr="00774B6B">
        <w:rPr>
          <w:rFonts w:eastAsiaTheme="majorEastAsia"/>
        </w:rPr>
        <w:t xml:space="preserve">, Newbury, UK; accuracy: +/- 0.5 ºC from -10 ºC to +65 ºC, resolution: 0.5 ºC, records every </w:t>
      </w:r>
      <w:r w:rsidR="00954E4C">
        <w:rPr>
          <w:rFonts w:eastAsiaTheme="majorEastAsia"/>
        </w:rPr>
        <w:t xml:space="preserve">four </w:t>
      </w:r>
      <w:r w:rsidR="00467E54" w:rsidRPr="00774B6B">
        <w:rPr>
          <w:rFonts w:eastAsiaTheme="majorEastAsia"/>
        </w:rPr>
        <w:t>hours</w:t>
      </w:r>
      <w:r w:rsidR="00467E54">
        <w:t xml:space="preserve">). The recording period for the </w:t>
      </w:r>
      <w:proofErr w:type="spellStart"/>
      <w:r w:rsidR="00467E54">
        <w:t>iButtons</w:t>
      </w:r>
      <w:proofErr w:type="spellEnd"/>
      <w:r w:rsidR="00467E54">
        <w:t xml:space="preserve"> went from 12</w:t>
      </w:r>
      <w:r w:rsidR="00751939">
        <w:t xml:space="preserve"> July </w:t>
      </w:r>
      <w:r w:rsidR="00467E54">
        <w:t>2021 to 29</w:t>
      </w:r>
      <w:r w:rsidR="00751939">
        <w:t xml:space="preserve"> May </w:t>
      </w:r>
      <w:r w:rsidR="00467E54">
        <w:t>2022 (</w:t>
      </w:r>
      <w:r w:rsidR="000E74C9" w:rsidRPr="000E74C9">
        <w:t>321</w:t>
      </w:r>
      <w:r w:rsidR="00467E54" w:rsidRPr="000E74C9">
        <w:t xml:space="preserve"> days</w:t>
      </w:r>
      <w:r w:rsidR="00467E54">
        <w:t>).</w:t>
      </w:r>
      <w:r w:rsidR="00467E54" w:rsidRPr="004345B0">
        <w:t xml:space="preserve"> </w:t>
      </w:r>
      <w:r w:rsidR="005907F1">
        <w:t>In total</w:t>
      </w:r>
      <w:r w:rsidR="009147E0">
        <w:t>,</w:t>
      </w:r>
      <w:r w:rsidR="006E236B">
        <w:t xml:space="preserve"> we </w:t>
      </w:r>
      <w:r w:rsidR="00EA4852">
        <w:t xml:space="preserve">collected </w:t>
      </w:r>
      <w:r w:rsidR="009147E0">
        <w:t>floristic data for</w:t>
      </w:r>
      <w:r w:rsidR="00666412">
        <w:t xml:space="preserve"> 84 </w:t>
      </w:r>
      <w:r w:rsidR="00A03390">
        <w:t>plot</w:t>
      </w:r>
      <w:r w:rsidR="00666412">
        <w:t xml:space="preserve">s and </w:t>
      </w:r>
      <w:r w:rsidR="006E236B">
        <w:t xml:space="preserve">environmental data for </w:t>
      </w:r>
      <w:r w:rsidR="00B70205">
        <w:t>78</w:t>
      </w:r>
      <w:r w:rsidR="006E236B">
        <w:t xml:space="preserve"> </w:t>
      </w:r>
      <w:r w:rsidR="00A03390">
        <w:t>plots</w:t>
      </w:r>
      <w:r w:rsidR="006E236B">
        <w:t xml:space="preserve"> (one </w:t>
      </w:r>
      <w:r w:rsidR="00CD3AFD">
        <w:t>M</w:t>
      </w:r>
      <w:r w:rsidR="006E236B">
        <w:t>icro</w:t>
      </w:r>
      <w:r w:rsidR="008F2370">
        <w:t>L</w:t>
      </w:r>
      <w:r w:rsidR="006E236B">
        <w:t xml:space="preserve">og SP3 in Cañada </w:t>
      </w:r>
      <w:r w:rsidR="0066381E">
        <w:t>was damaged</w:t>
      </w:r>
      <w:r w:rsidR="00B70205">
        <w:t xml:space="preserve">, and </w:t>
      </w:r>
      <w:r w:rsidR="00CD3AFD">
        <w:t xml:space="preserve">5 </w:t>
      </w:r>
      <w:proofErr w:type="spellStart"/>
      <w:r w:rsidR="00CD3AFD">
        <w:t>iButtons</w:t>
      </w:r>
      <w:proofErr w:type="spellEnd"/>
      <w:r w:rsidR="00CD3AFD">
        <w:t xml:space="preserve"> </w:t>
      </w:r>
      <w:r w:rsidR="0066381E">
        <w:t xml:space="preserve">could not </w:t>
      </w:r>
      <w:r w:rsidR="00CD3AFD">
        <w:t>be recovered</w:t>
      </w:r>
      <w:r w:rsidR="00A74AFC">
        <w:t>).</w:t>
      </w:r>
    </w:p>
    <w:p w14:paraId="3B07A966" w14:textId="2A261379" w:rsidR="004C631E" w:rsidRDefault="00DD3A2C" w:rsidP="002D07AE">
      <w:pPr>
        <w:spacing w:line="360" w:lineRule="auto"/>
        <w:ind w:firstLine="709"/>
        <w:jc w:val="both"/>
        <w:rPr>
          <w:noProof/>
          <w:lang w:val="ca-ES" w:eastAsia="ca-ES"/>
        </w:rPr>
      </w:pPr>
      <w:r w:rsidRPr="00C70A5B">
        <w:rPr>
          <w:rFonts w:cstheme="minorHAnsi"/>
          <w:i/>
          <w:iCs/>
          <w:lang w:val="en-US"/>
        </w:rPr>
        <w:t>D. langeanus</w:t>
      </w:r>
      <w:r>
        <w:rPr>
          <w:rFonts w:cstheme="minorHAnsi"/>
          <w:lang w:val="en-US"/>
        </w:rPr>
        <w:t xml:space="preserve"> was present in </w:t>
      </w:r>
      <w:r w:rsidR="00146981">
        <w:rPr>
          <w:rFonts w:cstheme="minorHAnsi"/>
          <w:lang w:val="en-US"/>
        </w:rPr>
        <w:t>47</w:t>
      </w:r>
      <w:r>
        <w:rPr>
          <w:rFonts w:cstheme="minorHAnsi"/>
          <w:lang w:val="en-US"/>
        </w:rPr>
        <w:t xml:space="preserve"> out of 84 </w:t>
      </w:r>
      <w:r w:rsidR="00A03390">
        <w:rPr>
          <w:rFonts w:cstheme="minorHAnsi"/>
          <w:lang w:val="en-US"/>
        </w:rPr>
        <w:t>plots</w:t>
      </w:r>
      <w:r w:rsidR="0022389F">
        <w:rPr>
          <w:rFonts w:cstheme="minorHAnsi"/>
          <w:lang w:val="en-US"/>
        </w:rPr>
        <w:t xml:space="preserve"> </w:t>
      </w:r>
      <w:r w:rsidR="0022389F">
        <w:t>(Fig 2 lower panels</w:t>
      </w:r>
      <w:r w:rsidR="0022389F">
        <w:t xml:space="preserve">, </w:t>
      </w:r>
      <w:proofErr w:type="spellStart"/>
      <w:r w:rsidR="0022389F">
        <w:t>colored</w:t>
      </w:r>
      <w:proofErr w:type="spellEnd"/>
      <w:r w:rsidR="0022389F">
        <w:t xml:space="preserve"> </w:t>
      </w:r>
      <w:r w:rsidR="00414D0A">
        <w:t>diamonds</w:t>
      </w:r>
      <w:r w:rsidR="0022389F">
        <w:t>)</w:t>
      </w:r>
      <w:r>
        <w:rPr>
          <w:rFonts w:cstheme="minorHAnsi"/>
          <w:lang w:val="en-US"/>
        </w:rPr>
        <w:t xml:space="preserve">. </w:t>
      </w:r>
      <w:r w:rsidR="004F5DFF">
        <w:t xml:space="preserve">In the </w:t>
      </w:r>
      <w:r w:rsidR="00DA19FF">
        <w:t>subpopulation</w:t>
      </w:r>
      <w:r w:rsidR="004F5DFF">
        <w:t xml:space="preserve">s where </w:t>
      </w:r>
      <w:r w:rsidR="004F5DFF" w:rsidRPr="00C70A5B">
        <w:rPr>
          <w:i/>
          <w:iCs/>
        </w:rPr>
        <w:t>D. langeanus</w:t>
      </w:r>
      <w:r w:rsidR="004F5DFF">
        <w:t xml:space="preserve"> </w:t>
      </w:r>
      <w:r w:rsidR="00E44F78">
        <w:t>was present, l</w:t>
      </w:r>
      <w:r w:rsidR="005A433A">
        <w:t>ocal community richness range</w:t>
      </w:r>
      <w:r w:rsidR="00E44F78">
        <w:t>d</w:t>
      </w:r>
      <w:r w:rsidR="00A03390">
        <w:t xml:space="preserve"> from 3</w:t>
      </w:r>
      <w:r w:rsidR="005A433A">
        <w:t xml:space="preserve"> to 14 species (</w:t>
      </w:r>
      <w:commentRangeStart w:id="25"/>
      <w:r w:rsidR="005A433A">
        <w:t>a</w:t>
      </w:r>
      <w:r w:rsidR="007A5222">
        <w:t>verage of 8</w:t>
      </w:r>
      <w:r w:rsidR="005A433A">
        <w:t xml:space="preserve"> species</w:t>
      </w:r>
      <w:commentRangeEnd w:id="25"/>
      <w:r w:rsidR="005C68C8">
        <w:rPr>
          <w:rStyle w:val="Refdecomentario"/>
        </w:rPr>
        <w:commentReference w:id="25"/>
      </w:r>
      <w:r w:rsidR="005A433A">
        <w:t>)</w:t>
      </w:r>
      <w:r w:rsidR="0022389F">
        <w:t>.</w:t>
      </w:r>
      <w:r w:rsidR="008C2B99">
        <w:t xml:space="preserve"> </w:t>
      </w:r>
      <w:commentRangeStart w:id="26"/>
      <w:r w:rsidR="00C01928" w:rsidRPr="00ED1A2B">
        <w:rPr>
          <w:i/>
          <w:iCs/>
        </w:rPr>
        <w:t>D. langeanus</w:t>
      </w:r>
      <w:r w:rsidR="00C01928">
        <w:t xml:space="preserve"> </w:t>
      </w:r>
      <w:r w:rsidR="0098123D">
        <w:t>communit</w:t>
      </w:r>
      <w:r w:rsidR="00C01928">
        <w:t>ies</w:t>
      </w:r>
      <w:r w:rsidR="0098123D">
        <w:t xml:space="preserve"> w</w:t>
      </w:r>
      <w:r w:rsidR="00C01928">
        <w:t>ere</w:t>
      </w:r>
      <w:r w:rsidR="0098123D">
        <w:t xml:space="preserve"> dominated by</w:t>
      </w:r>
      <w:r w:rsidR="00684EE4">
        <w:t xml:space="preserve"> </w:t>
      </w:r>
      <w:r w:rsidR="00095CCB">
        <w:t>Hemicryptophytes</w:t>
      </w:r>
      <w:r w:rsidR="0042344C">
        <w:t xml:space="preserve"> (</w:t>
      </w:r>
      <w:r w:rsidR="0042344C" w:rsidRPr="008A03D8">
        <w:rPr>
          <w:i/>
        </w:rPr>
        <w:t xml:space="preserve">Festuca </w:t>
      </w:r>
      <w:proofErr w:type="spellStart"/>
      <w:r w:rsidR="0042344C" w:rsidRPr="008A03D8">
        <w:rPr>
          <w:i/>
        </w:rPr>
        <w:t>summilusitana</w:t>
      </w:r>
      <w:proofErr w:type="spellEnd"/>
      <w:r w:rsidR="004124FA" w:rsidRPr="008A03D8">
        <w:rPr>
          <w:i/>
        </w:rPr>
        <w:t xml:space="preserve"> </w:t>
      </w:r>
      <w:r w:rsidR="004124FA" w:rsidRPr="008A03D8">
        <w:rPr>
          <w:iCs/>
        </w:rPr>
        <w:t>Franco and Rocha Afonso</w:t>
      </w:r>
      <w:r w:rsidR="0042344C" w:rsidRPr="008A03D8">
        <w:t xml:space="preserve">, </w:t>
      </w:r>
      <w:r w:rsidR="00EA40CF">
        <w:t>(</w:t>
      </w:r>
      <w:proofErr w:type="spellStart"/>
      <w:r w:rsidR="0042344C" w:rsidRPr="008A03D8">
        <w:t>Poaceae</w:t>
      </w:r>
      <w:proofErr w:type="spellEnd"/>
      <w:r w:rsidR="00EA40CF">
        <w:t>)</w:t>
      </w:r>
      <w:r w:rsidR="004124FA" w:rsidRPr="008A03D8">
        <w:t>;</w:t>
      </w:r>
      <w:r w:rsidR="0042344C" w:rsidRPr="008A03D8">
        <w:t xml:space="preserve"> and </w:t>
      </w:r>
      <w:proofErr w:type="spellStart"/>
      <w:r w:rsidR="0042344C" w:rsidRPr="008A03D8">
        <w:rPr>
          <w:i/>
        </w:rPr>
        <w:t>Luzula</w:t>
      </w:r>
      <w:proofErr w:type="spellEnd"/>
      <w:r w:rsidR="0042344C" w:rsidRPr="008A03D8">
        <w:rPr>
          <w:i/>
        </w:rPr>
        <w:t xml:space="preserve"> </w:t>
      </w:r>
      <w:proofErr w:type="spellStart"/>
      <w:r w:rsidR="0042344C" w:rsidRPr="008A03D8">
        <w:rPr>
          <w:i/>
        </w:rPr>
        <w:t>caespitosa</w:t>
      </w:r>
      <w:proofErr w:type="spellEnd"/>
      <w:r w:rsidR="00B30632" w:rsidRPr="008A03D8">
        <w:rPr>
          <w:i/>
        </w:rPr>
        <w:t xml:space="preserve"> </w:t>
      </w:r>
      <w:r w:rsidR="00B30632" w:rsidRPr="008A03D8">
        <w:rPr>
          <w:iCs/>
        </w:rPr>
        <w:t xml:space="preserve">J. Gay ex E. Mey. </w:t>
      </w:r>
      <w:proofErr w:type="spellStart"/>
      <w:r w:rsidR="00B30632" w:rsidRPr="008A03D8">
        <w:rPr>
          <w:iCs/>
        </w:rPr>
        <w:t>Steud</w:t>
      </w:r>
      <w:proofErr w:type="spellEnd"/>
      <w:r w:rsidR="0042344C" w:rsidRPr="008A03D8">
        <w:t xml:space="preserve">, </w:t>
      </w:r>
      <w:r w:rsidR="00414D0A">
        <w:t>(</w:t>
      </w:r>
      <w:proofErr w:type="spellStart"/>
      <w:r w:rsidR="0042344C" w:rsidRPr="008A03D8">
        <w:t>Juncaceae</w:t>
      </w:r>
      <w:proofErr w:type="spellEnd"/>
      <w:r w:rsidR="00684EE4">
        <w:t>) and the most frequent accompanying species were (</w:t>
      </w:r>
      <w:r w:rsidR="0042344C" w:rsidRPr="0042344C">
        <w:rPr>
          <w:i/>
        </w:rPr>
        <w:t>F</w:t>
      </w:r>
      <w:r w:rsidR="00EC6ACA">
        <w:rPr>
          <w:i/>
        </w:rPr>
        <w:t>.</w:t>
      </w:r>
      <w:r w:rsidR="0042344C" w:rsidRPr="0042344C">
        <w:rPr>
          <w:i/>
        </w:rPr>
        <w:t xml:space="preserve"> </w:t>
      </w:r>
      <w:proofErr w:type="spellStart"/>
      <w:r w:rsidR="0042344C" w:rsidRPr="0042344C">
        <w:rPr>
          <w:i/>
        </w:rPr>
        <w:t>summilusitana</w:t>
      </w:r>
      <w:proofErr w:type="spellEnd"/>
      <w:r w:rsidR="00684EE4">
        <w:t xml:space="preserve">, </w:t>
      </w:r>
      <w:r w:rsidR="0042344C" w:rsidRPr="0042344C">
        <w:rPr>
          <w:i/>
        </w:rPr>
        <w:t>L</w:t>
      </w:r>
      <w:r w:rsidR="00EC6ACA">
        <w:rPr>
          <w:i/>
        </w:rPr>
        <w:t>.</w:t>
      </w:r>
      <w:r w:rsidR="0042344C" w:rsidRPr="0042344C">
        <w:rPr>
          <w:i/>
        </w:rPr>
        <w:t xml:space="preserve"> </w:t>
      </w:r>
      <w:proofErr w:type="spellStart"/>
      <w:r w:rsidR="0042344C" w:rsidRPr="0042344C">
        <w:rPr>
          <w:i/>
        </w:rPr>
        <w:t>caespitosa</w:t>
      </w:r>
      <w:proofErr w:type="spellEnd"/>
      <w:r w:rsidR="0042344C">
        <w:t xml:space="preserve">, </w:t>
      </w:r>
      <w:r w:rsidR="0042344C" w:rsidRPr="0042344C">
        <w:rPr>
          <w:i/>
        </w:rPr>
        <w:t xml:space="preserve">Sedum </w:t>
      </w:r>
      <w:proofErr w:type="spellStart"/>
      <w:r w:rsidR="0042344C" w:rsidRPr="0042344C">
        <w:rPr>
          <w:i/>
        </w:rPr>
        <w:t>brevifolium</w:t>
      </w:r>
      <w:proofErr w:type="spellEnd"/>
      <w:r w:rsidR="00DA49EF">
        <w:rPr>
          <w:i/>
        </w:rPr>
        <w:t xml:space="preserve"> </w:t>
      </w:r>
      <w:r w:rsidR="00DA49EF">
        <w:rPr>
          <w:iCs/>
        </w:rPr>
        <w:t>DC</w:t>
      </w:r>
      <w:r w:rsidR="0042344C">
        <w:t xml:space="preserve">, </w:t>
      </w:r>
      <w:proofErr w:type="spellStart"/>
      <w:r w:rsidR="0042344C" w:rsidRPr="0042344C">
        <w:rPr>
          <w:i/>
        </w:rPr>
        <w:t>Neoschischkinia</w:t>
      </w:r>
      <w:proofErr w:type="spellEnd"/>
      <w:r w:rsidR="0042344C" w:rsidRPr="0042344C">
        <w:rPr>
          <w:i/>
        </w:rPr>
        <w:t xml:space="preserve"> </w:t>
      </w:r>
      <w:proofErr w:type="spellStart"/>
      <w:r w:rsidR="0042344C" w:rsidRPr="0042344C">
        <w:rPr>
          <w:i/>
        </w:rPr>
        <w:t>truncatula</w:t>
      </w:r>
      <w:proofErr w:type="spellEnd"/>
      <w:r w:rsidR="0042344C" w:rsidRPr="0042344C">
        <w:t xml:space="preserve"> subsp. </w:t>
      </w:r>
      <w:proofErr w:type="spellStart"/>
      <w:r w:rsidR="007A5222">
        <w:rPr>
          <w:i/>
        </w:rPr>
        <w:t>d</w:t>
      </w:r>
      <w:r w:rsidR="0042344C" w:rsidRPr="0042344C">
        <w:rPr>
          <w:i/>
        </w:rPr>
        <w:t>urieui</w:t>
      </w:r>
      <w:proofErr w:type="spellEnd"/>
      <w:r w:rsidR="0042344C">
        <w:t xml:space="preserve"> </w:t>
      </w:r>
      <w:proofErr w:type="spellStart"/>
      <w:r w:rsidR="00B17BC2" w:rsidRPr="00B17BC2">
        <w:t>Boiss</w:t>
      </w:r>
      <w:proofErr w:type="spellEnd"/>
      <w:r w:rsidR="00B17BC2" w:rsidRPr="00B17BC2">
        <w:t xml:space="preserve">. &amp; Reut. ex </w:t>
      </w:r>
      <w:proofErr w:type="spellStart"/>
      <w:r w:rsidR="00B17BC2" w:rsidRPr="00B17BC2">
        <w:t>Willk</w:t>
      </w:r>
      <w:proofErr w:type="spellEnd"/>
      <w:r w:rsidR="00B17BC2" w:rsidRPr="00B17BC2">
        <w:t xml:space="preserve">. Valdés &amp; </w:t>
      </w:r>
      <w:proofErr w:type="spellStart"/>
      <w:proofErr w:type="gramStart"/>
      <w:r w:rsidR="00B17BC2" w:rsidRPr="00B17BC2">
        <w:t>H.Scholz</w:t>
      </w:r>
      <w:proofErr w:type="spellEnd"/>
      <w:proofErr w:type="gramEnd"/>
      <w:r w:rsidR="00B17BC2">
        <w:t xml:space="preserve"> </w:t>
      </w:r>
      <w:r w:rsidR="0042344C">
        <w:t xml:space="preserve">and </w:t>
      </w:r>
      <w:proofErr w:type="spellStart"/>
      <w:r w:rsidR="0042344C" w:rsidRPr="0042344C">
        <w:rPr>
          <w:i/>
        </w:rPr>
        <w:t>Armeria</w:t>
      </w:r>
      <w:proofErr w:type="spellEnd"/>
      <w:r w:rsidR="0042344C" w:rsidRPr="0042344C">
        <w:rPr>
          <w:i/>
        </w:rPr>
        <w:t xml:space="preserve"> </w:t>
      </w:r>
      <w:proofErr w:type="spellStart"/>
      <w:r w:rsidR="0042344C" w:rsidRPr="0042344C">
        <w:rPr>
          <w:i/>
        </w:rPr>
        <w:t>duriaei</w:t>
      </w:r>
      <w:proofErr w:type="spellEnd"/>
      <w:r w:rsidR="008A03D8">
        <w:rPr>
          <w:i/>
        </w:rPr>
        <w:t xml:space="preserve"> </w:t>
      </w:r>
      <w:proofErr w:type="spellStart"/>
      <w:r w:rsidR="008A03D8">
        <w:rPr>
          <w:iCs/>
        </w:rPr>
        <w:t>Boiss</w:t>
      </w:r>
      <w:proofErr w:type="spellEnd"/>
      <w:r w:rsidR="00684EE4">
        <w:t>)</w:t>
      </w:r>
      <w:commentRangeEnd w:id="26"/>
      <w:r w:rsidR="00C01928">
        <w:rPr>
          <w:rStyle w:val="Refdecomentario"/>
        </w:rPr>
        <w:commentReference w:id="26"/>
      </w:r>
      <w:r w:rsidR="005A433A" w:rsidRPr="00AC319B">
        <w:rPr>
          <w:rFonts w:cstheme="minorHAnsi"/>
          <w:lang w:val="en-US"/>
        </w:rPr>
        <w:t>.</w:t>
      </w:r>
      <w:r w:rsidR="005A433A" w:rsidRPr="003321EA">
        <w:rPr>
          <w:noProof/>
          <w:lang w:val="ca-ES" w:eastAsia="ca-ES"/>
        </w:rPr>
        <w:t xml:space="preserve"> </w:t>
      </w:r>
      <w:r w:rsidR="00B37166">
        <w:t xml:space="preserve">Soil </w:t>
      </w:r>
      <w:r w:rsidR="0039142E">
        <w:t xml:space="preserve">climate </w:t>
      </w:r>
      <w:r w:rsidR="00B37166">
        <w:t>was</w:t>
      </w:r>
      <w:r w:rsidR="00AD7CEA">
        <w:t xml:space="preserve"> typically Mediterranean,</w:t>
      </w:r>
      <w:r w:rsidR="0039142E">
        <w:t xml:space="preserve"> </w:t>
      </w:r>
      <w:r w:rsidR="00B37166">
        <w:t>with</w:t>
      </w:r>
      <w:r w:rsidR="0039142E">
        <w:t xml:space="preserve"> a </w:t>
      </w:r>
      <w:r w:rsidR="0039142E" w:rsidRPr="00AC319B">
        <w:rPr>
          <w:rFonts w:cstheme="minorHAnsi"/>
          <w:lang w:val="en-US"/>
        </w:rPr>
        <w:t>2-</w:t>
      </w:r>
      <w:r w:rsidR="008B3D65">
        <w:rPr>
          <w:rFonts w:cstheme="minorHAnsi"/>
          <w:lang w:val="en-US"/>
        </w:rPr>
        <w:t>m</w:t>
      </w:r>
      <w:r w:rsidR="0039142E" w:rsidRPr="00AC319B">
        <w:rPr>
          <w:rFonts w:cstheme="minorHAnsi"/>
          <w:lang w:val="en-US"/>
        </w:rPr>
        <w:t xml:space="preserve">onth </w:t>
      </w:r>
      <w:r w:rsidR="00B37166">
        <w:rPr>
          <w:rFonts w:cstheme="minorHAnsi"/>
          <w:lang w:val="en-US"/>
        </w:rPr>
        <w:t>drought</w:t>
      </w:r>
      <w:r w:rsidR="00B37166" w:rsidRPr="00AC319B">
        <w:rPr>
          <w:rFonts w:cstheme="minorHAnsi"/>
          <w:lang w:val="en-US"/>
        </w:rPr>
        <w:t xml:space="preserve"> </w:t>
      </w:r>
      <w:r w:rsidR="0039142E" w:rsidRPr="00AC319B">
        <w:rPr>
          <w:rFonts w:cstheme="minorHAnsi"/>
          <w:lang w:val="en-US"/>
        </w:rPr>
        <w:t>period in summer</w:t>
      </w:r>
      <w:r w:rsidR="00B37166">
        <w:rPr>
          <w:rFonts w:cstheme="minorHAnsi"/>
          <w:lang w:val="en-US"/>
        </w:rPr>
        <w:t xml:space="preserve"> (</w:t>
      </w:r>
      <w:r w:rsidR="00B37166" w:rsidRPr="0042344C">
        <w:rPr>
          <w:rFonts w:cstheme="minorHAnsi"/>
          <w:lang w:val="en-US"/>
        </w:rPr>
        <w:t xml:space="preserve">Fig </w:t>
      </w:r>
      <w:r w:rsidR="0042344C">
        <w:rPr>
          <w:rFonts w:cstheme="minorHAnsi"/>
          <w:lang w:val="en-US"/>
        </w:rPr>
        <w:t>3A</w:t>
      </w:r>
      <w:r w:rsidR="009F5201">
        <w:rPr>
          <w:rFonts w:cstheme="minorHAnsi"/>
          <w:lang w:val="en-US"/>
        </w:rPr>
        <w:t>, grey bars representing soil water potential</w:t>
      </w:r>
      <w:r w:rsidR="00B37166">
        <w:rPr>
          <w:rFonts w:cstheme="minorHAnsi"/>
          <w:lang w:val="en-US"/>
        </w:rPr>
        <w:t>)</w:t>
      </w:r>
      <w:r w:rsidR="008171F0">
        <w:rPr>
          <w:rFonts w:cstheme="minorHAnsi"/>
          <w:lang w:val="en-US"/>
        </w:rPr>
        <w:t xml:space="preserve">. </w:t>
      </w:r>
      <w:r w:rsidR="003B3F1F">
        <w:rPr>
          <w:rFonts w:cstheme="minorHAnsi"/>
          <w:lang w:val="en-US"/>
        </w:rPr>
        <w:t>The growing</w:t>
      </w:r>
      <w:r w:rsidR="003B3F1F" w:rsidRPr="00AC319B">
        <w:rPr>
          <w:rFonts w:cstheme="minorHAnsi"/>
          <w:lang w:val="en-US"/>
        </w:rPr>
        <w:t xml:space="preserve"> season stretche</w:t>
      </w:r>
      <w:r w:rsidR="003B3F1F">
        <w:rPr>
          <w:rFonts w:cstheme="minorHAnsi"/>
          <w:lang w:val="en-US"/>
        </w:rPr>
        <w:t>d</w:t>
      </w:r>
      <w:r w:rsidR="003B3F1F" w:rsidRPr="00AC319B">
        <w:rPr>
          <w:rFonts w:cstheme="minorHAnsi"/>
          <w:lang w:val="en-US"/>
        </w:rPr>
        <w:t xml:space="preserve"> from </w:t>
      </w:r>
      <w:r w:rsidR="003B3F1F">
        <w:rPr>
          <w:rFonts w:cstheme="minorHAnsi"/>
          <w:lang w:val="en-US"/>
        </w:rPr>
        <w:t>April</w:t>
      </w:r>
      <w:r w:rsidR="003B3F1F" w:rsidRPr="00AC319B">
        <w:rPr>
          <w:rFonts w:cstheme="minorHAnsi"/>
          <w:lang w:val="en-US"/>
        </w:rPr>
        <w:t xml:space="preserve"> to </w:t>
      </w:r>
      <w:r w:rsidR="003B3F1F">
        <w:rPr>
          <w:rFonts w:cstheme="minorHAnsi"/>
          <w:lang w:val="en-US"/>
        </w:rPr>
        <w:t>November</w:t>
      </w:r>
      <w:r w:rsidR="003B3F1F" w:rsidRPr="00AC319B">
        <w:rPr>
          <w:rFonts w:cstheme="minorHAnsi"/>
          <w:lang w:val="en-US"/>
        </w:rPr>
        <w:t xml:space="preserve"> with a mean annual soil temperature of 8</w:t>
      </w:r>
      <w:r w:rsidR="0042344C">
        <w:rPr>
          <w:rFonts w:cstheme="minorHAnsi"/>
          <w:lang w:val="en-US"/>
        </w:rPr>
        <w:t xml:space="preserve"> </w:t>
      </w:r>
      <w:r w:rsidR="003B3F1F" w:rsidRPr="00AC319B">
        <w:rPr>
          <w:rFonts w:cstheme="minorHAnsi"/>
          <w:lang w:val="en-US"/>
        </w:rPr>
        <w:t>ºC</w:t>
      </w:r>
      <w:r w:rsidR="00FD42B8">
        <w:rPr>
          <w:rFonts w:cstheme="minorHAnsi"/>
          <w:lang w:val="en-US"/>
        </w:rPr>
        <w:t>.</w:t>
      </w:r>
      <w:r w:rsidR="003B3F1F">
        <w:rPr>
          <w:rFonts w:cstheme="minorHAnsi"/>
          <w:lang w:val="en-US"/>
        </w:rPr>
        <w:t xml:space="preserve"> </w:t>
      </w:r>
      <w:r w:rsidR="00FD42B8">
        <w:rPr>
          <w:rFonts w:cstheme="minorHAnsi"/>
          <w:lang w:val="en-US"/>
        </w:rPr>
        <w:t>Monthly maximum and minimum s</w:t>
      </w:r>
      <w:r w:rsidR="008171F0">
        <w:rPr>
          <w:rFonts w:cstheme="minorHAnsi"/>
          <w:lang w:val="en-US"/>
        </w:rPr>
        <w:t>oil temperatures reach</w:t>
      </w:r>
      <w:r w:rsidR="007330B4">
        <w:rPr>
          <w:rFonts w:cstheme="minorHAnsi"/>
          <w:lang w:val="en-US"/>
        </w:rPr>
        <w:t>ed</w:t>
      </w:r>
      <w:r w:rsidR="008171F0">
        <w:rPr>
          <w:rFonts w:cstheme="minorHAnsi"/>
          <w:lang w:val="en-US"/>
        </w:rPr>
        <w:t xml:space="preserve"> up to 40</w:t>
      </w:r>
      <w:r w:rsidR="0042344C">
        <w:rPr>
          <w:rFonts w:cstheme="minorHAnsi"/>
          <w:lang w:val="en-US"/>
        </w:rPr>
        <w:t xml:space="preserve"> </w:t>
      </w:r>
      <w:r w:rsidR="008171F0">
        <w:rPr>
          <w:rFonts w:cstheme="minorHAnsi"/>
          <w:lang w:val="en-US"/>
        </w:rPr>
        <w:t xml:space="preserve">ºC </w:t>
      </w:r>
      <w:r w:rsidR="008E7DF3">
        <w:rPr>
          <w:rFonts w:cstheme="minorHAnsi"/>
          <w:lang w:val="en-US"/>
        </w:rPr>
        <w:t xml:space="preserve">in summer </w:t>
      </w:r>
      <w:r w:rsidR="008171F0">
        <w:rPr>
          <w:rFonts w:cstheme="minorHAnsi"/>
          <w:lang w:val="en-US"/>
        </w:rPr>
        <w:t xml:space="preserve">and </w:t>
      </w:r>
      <w:r w:rsidR="008E7DF3">
        <w:rPr>
          <w:rFonts w:cstheme="minorHAnsi"/>
          <w:lang w:val="en-US"/>
        </w:rPr>
        <w:t>went down</w:t>
      </w:r>
      <w:r w:rsidR="008171F0">
        <w:rPr>
          <w:rFonts w:cstheme="minorHAnsi"/>
          <w:lang w:val="en-US"/>
        </w:rPr>
        <w:t xml:space="preserve"> </w:t>
      </w:r>
      <w:r w:rsidR="003B3F1F">
        <w:rPr>
          <w:rFonts w:cstheme="minorHAnsi"/>
          <w:lang w:val="en-US"/>
        </w:rPr>
        <w:t>t</w:t>
      </w:r>
      <w:r w:rsidR="008E7DF3">
        <w:rPr>
          <w:rFonts w:cstheme="minorHAnsi"/>
          <w:lang w:val="en-US"/>
        </w:rPr>
        <w:t>o</w:t>
      </w:r>
      <w:r w:rsidR="008171F0">
        <w:rPr>
          <w:rFonts w:cstheme="minorHAnsi"/>
          <w:lang w:val="en-US"/>
        </w:rPr>
        <w:t xml:space="preserve"> </w:t>
      </w:r>
      <w:r w:rsidR="008F6695">
        <w:rPr>
          <w:rFonts w:cstheme="minorHAnsi"/>
          <w:lang w:val="en-US"/>
        </w:rPr>
        <w:t>-4</w:t>
      </w:r>
      <w:r w:rsidR="008171F0">
        <w:rPr>
          <w:rFonts w:cstheme="minorHAnsi"/>
          <w:lang w:val="en-US"/>
        </w:rPr>
        <w:t xml:space="preserve"> ºC</w:t>
      </w:r>
      <w:r w:rsidR="003B3F1F">
        <w:rPr>
          <w:rFonts w:cstheme="minorHAnsi"/>
          <w:lang w:val="en-US"/>
        </w:rPr>
        <w:t xml:space="preserve"> in winter</w:t>
      </w:r>
      <w:r w:rsidR="00FD42B8">
        <w:rPr>
          <w:rFonts w:cstheme="minorHAnsi"/>
          <w:lang w:val="en-US"/>
        </w:rPr>
        <w:t xml:space="preserve"> (Fig 3A, red lines)</w:t>
      </w:r>
      <w:r w:rsidR="008171F0">
        <w:rPr>
          <w:rFonts w:cstheme="minorHAnsi"/>
          <w:lang w:val="en-US"/>
        </w:rPr>
        <w:t xml:space="preserve">. </w:t>
      </w:r>
      <w:r w:rsidR="00AD7CEA" w:rsidRPr="00AD7CEA">
        <w:rPr>
          <w:rFonts w:cstheme="minorHAnsi"/>
          <w:highlight w:val="yellow"/>
          <w:lang w:val="en-US"/>
        </w:rPr>
        <w:t xml:space="preserve">ADD days with water stress in </w:t>
      </w:r>
      <w:r w:rsidR="00AD7CEA">
        <w:rPr>
          <w:rFonts w:cstheme="minorHAnsi"/>
          <w:highlight w:val="yellow"/>
          <w:lang w:val="en-US"/>
        </w:rPr>
        <w:t xml:space="preserve">the </w:t>
      </w:r>
      <w:r w:rsidR="00AD7CEA" w:rsidRPr="00AD7CEA">
        <w:rPr>
          <w:rFonts w:cstheme="minorHAnsi"/>
          <w:highlight w:val="yellow"/>
          <w:lang w:val="en-US"/>
        </w:rPr>
        <w:t xml:space="preserve">growing </w:t>
      </w:r>
      <w:r w:rsidR="00AD7CEA" w:rsidRPr="002C5196">
        <w:rPr>
          <w:rFonts w:cstheme="minorHAnsi"/>
          <w:highlight w:val="yellow"/>
          <w:lang w:val="en-US"/>
        </w:rPr>
        <w:t>season</w:t>
      </w:r>
      <w:r w:rsidR="002C5196" w:rsidRPr="002C5196">
        <w:rPr>
          <w:rFonts w:cstheme="minorHAnsi"/>
          <w:highlight w:val="yellow"/>
          <w:lang w:val="en-US"/>
        </w:rPr>
        <w:t xml:space="preserve"> and mean of days with </w:t>
      </w:r>
      <w:r w:rsidR="002C5196" w:rsidRPr="00DB3EE2">
        <w:rPr>
          <w:rFonts w:cstheme="minorHAnsi"/>
          <w:highlight w:val="yellow"/>
          <w:lang w:val="en-US"/>
        </w:rPr>
        <w:t xml:space="preserve">snow (high variations according to </w:t>
      </w:r>
      <w:r w:rsidR="00DB3EE2" w:rsidRPr="00DB3EE2">
        <w:rPr>
          <w:rFonts w:cstheme="minorHAnsi"/>
          <w:highlight w:val="yellow"/>
          <w:lang w:val="en-US"/>
        </w:rPr>
        <w:t>orientation of slope)</w:t>
      </w:r>
      <w:r w:rsidR="0039142E" w:rsidRPr="00AC319B">
        <w:rPr>
          <w:rFonts w:cstheme="minorHAnsi"/>
          <w:lang w:val="en-US"/>
        </w:rPr>
        <w:t xml:space="preserve">. </w:t>
      </w:r>
      <w:r w:rsidR="00255CB6">
        <w:t xml:space="preserve">To confirm </w:t>
      </w:r>
      <w:r w:rsidR="00E87F96">
        <w:t>previous</w:t>
      </w:r>
      <w:r w:rsidR="00A744DA">
        <w:t xml:space="preserve"> literature </w:t>
      </w:r>
      <w:r w:rsidR="00D219BC">
        <w:t>reports</w:t>
      </w:r>
      <w:r w:rsidR="006D1ABD">
        <w:t xml:space="preserve"> which</w:t>
      </w:r>
      <w:r w:rsidR="00A744DA">
        <w:t xml:space="preserve"> </w:t>
      </w:r>
      <w:r w:rsidR="006D1ABD">
        <w:t>state that</w:t>
      </w:r>
      <w:r w:rsidR="00A744DA">
        <w:t xml:space="preserve"> warmer soils </w:t>
      </w:r>
      <w:r w:rsidR="00FD42B8">
        <w:t>also</w:t>
      </w:r>
      <w:r w:rsidR="00A744DA">
        <w:t xml:space="preserve"> </w:t>
      </w:r>
      <w:r w:rsidR="00FD42B8">
        <w:t>become</w:t>
      </w:r>
      <w:r w:rsidR="00A744DA">
        <w:t xml:space="preserve"> drier</w:t>
      </w:r>
      <w:r w:rsidR="00FD42B8">
        <w:t>,</w:t>
      </w:r>
      <w:r w:rsidR="00A744DA">
        <w:t xml:space="preserve"> </w:t>
      </w:r>
      <w:r w:rsidR="003204BD">
        <w:t xml:space="preserve">we took our </w:t>
      </w:r>
      <w:r w:rsidR="0003127E">
        <w:t xml:space="preserve">temperatures </w:t>
      </w:r>
      <w:r w:rsidR="003204BD">
        <w:t>measures</w:t>
      </w:r>
      <w:r w:rsidR="0003127E">
        <w:t xml:space="preserve"> (transformed as growing degree days, see details </w:t>
      </w:r>
      <w:r w:rsidR="00037777">
        <w:t>in 2.3 microclimatic indices</w:t>
      </w:r>
      <w:r w:rsidR="0003127E">
        <w:t>)</w:t>
      </w:r>
      <w:r w:rsidR="003204BD">
        <w:t xml:space="preserve"> and plotted it against</w:t>
      </w:r>
      <w:r w:rsidR="00255CB6">
        <w:t xml:space="preserve"> </w:t>
      </w:r>
      <w:r w:rsidR="005954E3">
        <w:t>the</w:t>
      </w:r>
      <w:r w:rsidR="00255CB6">
        <w:t xml:space="preserve"> </w:t>
      </w:r>
      <w:r w:rsidR="0003127E">
        <w:t xml:space="preserve">accumulative </w:t>
      </w:r>
      <w:r w:rsidR="00255CB6">
        <w:t xml:space="preserve">water </w:t>
      </w:r>
      <w:r w:rsidR="003204BD">
        <w:t>potentials values</w:t>
      </w:r>
      <w:r w:rsidR="00255CB6">
        <w:t xml:space="preserve"> at the </w:t>
      </w:r>
      <w:r w:rsidR="00FE67BE">
        <w:t>subpopulation</w:t>
      </w:r>
      <w:r w:rsidR="00255CB6">
        <w:t xml:space="preserve"> level</w:t>
      </w:r>
      <w:r w:rsidR="005954E3">
        <w:t>.</w:t>
      </w:r>
      <w:r w:rsidR="00255CB6">
        <w:t xml:space="preserve"> </w:t>
      </w:r>
      <w:r w:rsidR="005954E3">
        <w:t>W</w:t>
      </w:r>
      <w:r w:rsidR="00255CB6">
        <w:t>e used Microlog SP3 data collected for our four summits in 2022 and 2023 to test if</w:t>
      </w:r>
      <w:r w:rsidR="005954E3">
        <w:t>, as expected,</w:t>
      </w:r>
      <w:r w:rsidR="00255CB6">
        <w:t xml:space="preserve"> there was a positive relationship between GDD and water potential</w:t>
      </w:r>
      <w:r w:rsidR="00FE67BE">
        <w:t xml:space="preserve"> </w:t>
      </w:r>
      <w:r w:rsidR="00FE67BE">
        <w:t>(</w:t>
      </w:r>
      <w:r w:rsidR="00FE67BE" w:rsidRPr="00F5009E">
        <w:t>ΣΨ</w:t>
      </w:r>
      <w:r w:rsidR="00FE67BE">
        <w:rPr>
          <w:rFonts w:ascii="Arial" w:hAnsi="Arial" w:cs="Arial"/>
          <w:color w:val="4D5156"/>
          <w:sz w:val="21"/>
          <w:szCs w:val="21"/>
          <w:shd w:val="clear" w:color="auto" w:fill="FFFFFF"/>
        </w:rPr>
        <w:t xml:space="preserve">, </w:t>
      </w:r>
      <w:r w:rsidR="00FE67BE">
        <w:t>R</w:t>
      </w:r>
      <w:r w:rsidR="00FE67BE" w:rsidRPr="00954E4C">
        <w:rPr>
          <w:vertAlign w:val="superscript"/>
        </w:rPr>
        <w:t>2</w:t>
      </w:r>
      <w:r w:rsidR="00FE67BE">
        <w:t>=0.69, Fig 3B)</w:t>
      </w:r>
      <w:r w:rsidR="00037777">
        <w:t xml:space="preserve"> i.e. warmer years are also drier years.</w:t>
      </w:r>
      <w:r w:rsidR="00255CB6">
        <w:t xml:space="preserve"> </w:t>
      </w:r>
    </w:p>
    <w:p w14:paraId="550ED82E" w14:textId="0D7A04F1" w:rsidR="0068503C" w:rsidRPr="00F07FD2" w:rsidRDefault="0068503C" w:rsidP="002D07AE">
      <w:pPr>
        <w:pStyle w:val="Ttulo3"/>
        <w:spacing w:line="360" w:lineRule="auto"/>
        <w:jc w:val="both"/>
        <w:rPr>
          <w:lang w:val="en-US"/>
        </w:rPr>
      </w:pPr>
      <w:r w:rsidRPr="00F07FD2">
        <w:rPr>
          <w:lang w:val="en-US"/>
        </w:rPr>
        <w:t>2.</w:t>
      </w:r>
      <w:r w:rsidR="00B6645D">
        <w:rPr>
          <w:lang w:val="en-US"/>
        </w:rPr>
        <w:t>3</w:t>
      </w:r>
      <w:r w:rsidR="00A559B2" w:rsidRPr="00F07FD2">
        <w:rPr>
          <w:lang w:val="en-US"/>
        </w:rPr>
        <w:t>.</w:t>
      </w:r>
      <w:r w:rsidRPr="00F07FD2">
        <w:rPr>
          <w:lang w:val="en-US"/>
        </w:rPr>
        <w:t xml:space="preserve"> </w:t>
      </w:r>
      <w:r w:rsidR="00B63458">
        <w:rPr>
          <w:lang w:val="en-US"/>
        </w:rPr>
        <w:t>Micro</w:t>
      </w:r>
      <w:r w:rsidR="00B6645D" w:rsidRPr="00F07FD2">
        <w:rPr>
          <w:lang w:val="en-US"/>
        </w:rPr>
        <w:t xml:space="preserve">climatic </w:t>
      </w:r>
      <w:r w:rsidR="00B6645D">
        <w:rPr>
          <w:lang w:val="en-US"/>
        </w:rPr>
        <w:t>i</w:t>
      </w:r>
      <w:r w:rsidR="00B6645D" w:rsidRPr="00F07FD2">
        <w:rPr>
          <w:lang w:val="en-US"/>
        </w:rPr>
        <w:t>ndices</w:t>
      </w:r>
    </w:p>
    <w:p w14:paraId="6B8C4798" w14:textId="2A224226" w:rsidR="00237EE6" w:rsidRPr="003F41A0" w:rsidRDefault="0068503C" w:rsidP="00037777">
      <w:pPr>
        <w:spacing w:line="360" w:lineRule="auto"/>
        <w:ind w:firstLine="709"/>
        <w:jc w:val="both"/>
        <w:rPr>
          <w:noProof/>
          <w:lang w:val="ca-ES" w:eastAsia="ca-ES"/>
        </w:rPr>
      </w:pPr>
      <w:r w:rsidRPr="000A5F58">
        <w:t xml:space="preserve">We used </w:t>
      </w:r>
      <w:r w:rsidR="009F5875" w:rsidRPr="000A5F58">
        <w:t xml:space="preserve">the </w:t>
      </w:r>
      <w:r w:rsidR="006D7E11">
        <w:t>records</w:t>
      </w:r>
      <w:r w:rsidRPr="000A5F58">
        <w:t xml:space="preserve"> of </w:t>
      </w:r>
      <w:r w:rsidR="009F5875" w:rsidRPr="000A5F58">
        <w:t xml:space="preserve">our dataloggers </w:t>
      </w:r>
      <w:r w:rsidRPr="000A5F58">
        <w:t xml:space="preserve">to calculate soil </w:t>
      </w:r>
      <w:r w:rsidR="00B63458">
        <w:t>micro</w:t>
      </w:r>
      <w:r w:rsidR="00B63458" w:rsidRPr="000A5F58">
        <w:t xml:space="preserve">climatic </w:t>
      </w:r>
      <w:r w:rsidRPr="000A5F58">
        <w:t>indices</w:t>
      </w:r>
      <w:r w:rsidR="00D802B4">
        <w:t xml:space="preserve"> as in </w:t>
      </w:r>
      <w:r w:rsidR="00D802B4" w:rsidRPr="00D802B4">
        <w:rPr>
          <w:highlight w:val="yellow"/>
        </w:rPr>
        <w:t xml:space="preserve">Paper </w:t>
      </w:r>
      <w:proofErr w:type="spellStart"/>
      <w:r w:rsidR="00D802B4" w:rsidRPr="00D802B4">
        <w:rPr>
          <w:highlight w:val="yellow"/>
        </w:rPr>
        <w:t>picos</w:t>
      </w:r>
      <w:proofErr w:type="spellEnd"/>
      <w:r w:rsidRPr="000A5F58">
        <w:t xml:space="preserve">. For comparison, we homogenized the data </w:t>
      </w:r>
      <w:r w:rsidR="00DB3EE2">
        <w:t>between</w:t>
      </w:r>
      <w:r w:rsidRPr="000A5F58">
        <w:t xml:space="preserve"> the </w:t>
      </w:r>
      <w:r w:rsidR="001E6AED" w:rsidRPr="000A5F58">
        <w:t xml:space="preserve">two </w:t>
      </w:r>
      <w:r w:rsidR="006318EA">
        <w:t>data</w:t>
      </w:r>
      <w:r w:rsidR="00F80A0F">
        <w:t xml:space="preserve"> loggers </w:t>
      </w:r>
      <w:r w:rsidR="006302EB">
        <w:t>(Micro</w:t>
      </w:r>
      <w:r w:rsidR="008D3EAE">
        <w:t>L</w:t>
      </w:r>
      <w:r w:rsidR="006302EB">
        <w:t xml:space="preserve">og SP3 and </w:t>
      </w:r>
      <w:proofErr w:type="spellStart"/>
      <w:r w:rsidR="006302EB">
        <w:t>iButtons</w:t>
      </w:r>
      <w:proofErr w:type="spellEnd"/>
      <w:r w:rsidR="006302EB">
        <w:t>)</w:t>
      </w:r>
      <w:r w:rsidR="006302EB" w:rsidRPr="000A5F58" w:rsidDel="006302EB">
        <w:t xml:space="preserve"> </w:t>
      </w:r>
      <w:r w:rsidR="008E2BB3">
        <w:t xml:space="preserve">by </w:t>
      </w:r>
      <w:r w:rsidR="006302EB">
        <w:t>k</w:t>
      </w:r>
      <w:r w:rsidRPr="000A5F58">
        <w:t xml:space="preserve">eeping the same </w:t>
      </w:r>
      <w:r w:rsidR="008E2BB3">
        <w:t xml:space="preserve">recording </w:t>
      </w:r>
      <w:r w:rsidR="00C47D86">
        <w:t>frequency</w:t>
      </w:r>
      <w:r w:rsidR="008E2BB3">
        <w:t xml:space="preserve"> (</w:t>
      </w:r>
      <w:r w:rsidR="00C47D86">
        <w:t xml:space="preserve">every </w:t>
      </w:r>
      <w:r w:rsidR="00954E4C">
        <w:t xml:space="preserve">four </w:t>
      </w:r>
      <w:r w:rsidR="00C47D86">
        <w:t>hours</w:t>
      </w:r>
      <w:r w:rsidR="008E2BB3">
        <w:t xml:space="preserve">) </w:t>
      </w:r>
      <w:r w:rsidR="00C47D86">
        <w:t xml:space="preserve">and the </w:t>
      </w:r>
      <w:proofErr w:type="gramStart"/>
      <w:r w:rsidR="00C47D86">
        <w:t>time period</w:t>
      </w:r>
      <w:proofErr w:type="gramEnd"/>
      <w:r w:rsidR="00C47D86">
        <w:t xml:space="preserve"> with records for all loggers (the </w:t>
      </w:r>
      <w:r w:rsidR="00D802B4" w:rsidRPr="00D802B4">
        <w:t>321</w:t>
      </w:r>
      <w:r w:rsidR="00D802B4">
        <w:t xml:space="preserve"> </w:t>
      </w:r>
      <w:r w:rsidRPr="000A5F58">
        <w:t>calendar days</w:t>
      </w:r>
      <w:r w:rsidR="00006EB2" w:rsidRPr="000A5F58">
        <w:t xml:space="preserve"> </w:t>
      </w:r>
      <w:r w:rsidR="00C60D36">
        <w:t xml:space="preserve">from </w:t>
      </w:r>
      <w:r w:rsidR="00C60D36" w:rsidRPr="00C60D36">
        <w:t>12 J</w:t>
      </w:r>
      <w:r w:rsidR="00D25BB2">
        <w:t>uly 2021 to 29 May 2022</w:t>
      </w:r>
      <w:r w:rsidR="00C47D86">
        <w:t>)</w:t>
      </w:r>
      <w:r w:rsidRPr="000A5F58">
        <w:t xml:space="preserve">. We calculated bioclimatic indices based on </w:t>
      </w:r>
      <w:proofErr w:type="spellStart"/>
      <w:r w:rsidR="001704A4" w:rsidRPr="000A5F58">
        <w:t>WorldClim</w:t>
      </w:r>
      <w:proofErr w:type="spellEnd"/>
      <w:r w:rsidR="001704A4" w:rsidRPr="000A5F58">
        <w:t xml:space="preserve"> </w:t>
      </w:r>
      <w:r w:rsidRPr="000A5F58">
        <w:t xml:space="preserve">standard </w:t>
      </w:r>
      <w:r w:rsidR="00064ED2">
        <w:t xml:space="preserve">bioclimatic </w:t>
      </w:r>
      <w:r w:rsidRPr="000A5F58">
        <w:t xml:space="preserve">variables (Fick &amp; </w:t>
      </w:r>
      <w:proofErr w:type="spellStart"/>
      <w:r w:rsidRPr="000A5F58">
        <w:t>Hijmans</w:t>
      </w:r>
      <w:proofErr w:type="spellEnd"/>
      <w:r w:rsidRPr="000A5F58">
        <w:t xml:space="preserve"> 2017), together with other variables </w:t>
      </w:r>
      <w:r w:rsidR="00064ED2" w:rsidRPr="000A5F58">
        <w:t xml:space="preserve">relevant </w:t>
      </w:r>
      <w:r w:rsidR="00064ED2">
        <w:t>for</w:t>
      </w:r>
      <w:r w:rsidR="00064ED2" w:rsidRPr="000A5F58">
        <w:t xml:space="preserve"> </w:t>
      </w:r>
      <w:r w:rsidR="003911E7">
        <w:t xml:space="preserve">describing </w:t>
      </w:r>
      <w:r w:rsidRPr="000A5F58">
        <w:t xml:space="preserve">alpine </w:t>
      </w:r>
      <w:r w:rsidR="00F80A0F" w:rsidRPr="000A5F58">
        <w:t>micro topograp</w:t>
      </w:r>
      <w:r w:rsidR="00F80A0F">
        <w:t>hical</w:t>
      </w:r>
      <w:r w:rsidR="003911E7">
        <w:t xml:space="preserve"> gradients</w:t>
      </w:r>
      <w:r w:rsidRPr="000A5F58">
        <w:t xml:space="preserve">. </w:t>
      </w:r>
      <w:r w:rsidR="00324D6F">
        <w:t>W</w:t>
      </w:r>
      <w:r w:rsidR="00987BCF">
        <w:t xml:space="preserve">e selected 6 </w:t>
      </w:r>
      <w:r w:rsidR="00324D6F">
        <w:t>temperature</w:t>
      </w:r>
      <w:r w:rsidR="006F0010">
        <w:t>-</w:t>
      </w:r>
      <w:r w:rsidR="00324D6F">
        <w:t xml:space="preserve">related </w:t>
      </w:r>
      <w:r w:rsidR="00987BCF">
        <w:t xml:space="preserve">indices: </w:t>
      </w:r>
      <w:r w:rsidRPr="00324D6F">
        <w:t xml:space="preserve">(1) bio1 = annual mean temperature; (2) bio2 = mean diurnal range, i.e. the mean of the monthly differences between maximum and </w:t>
      </w:r>
      <w:r w:rsidRPr="00324D6F">
        <w:lastRenderedPageBreak/>
        <w:t xml:space="preserve">minimum temperatures; (3) bio7 = temperature annual range; i.e. the difference between the maximum temperature of the warmest month and the minimum temperature of the coldest month; (4) snow = the number of days of snow cover, when </w:t>
      </w:r>
      <w:r w:rsidR="00DE76B5" w:rsidRPr="00324D6F">
        <w:t xml:space="preserve">the </w:t>
      </w:r>
      <w:r w:rsidRPr="00324D6F">
        <w:t>soil temperature is around 0 ºC, calculated for the period in which the maximum temperature was &lt; 0.5 ºC and the minimum temperature was &gt; -0.5 ºC; (5) FDD = freezing degree days, i.e. the sum of daily mean temperatures for days in which the mean temperature was below 0 ºC (Choler 2018); and (6) GDD = growing degree days, i.e. the sum of daily mean temperatures for days in which the soil mean temperature at five cm deep was above 5 ºC (Körner 2021). For</w:t>
      </w:r>
      <w:r w:rsidR="001E4B50">
        <w:t xml:space="preserve"> easier interpretation of</w:t>
      </w:r>
      <w:r w:rsidRPr="00324D6F">
        <w:t xml:space="preserve"> FDD, we transformed the values from negative to positive, so higher values represent more freezing. To identify the main gradients of microclimatic variability, we conducted a principal component analysis (PCA) </w:t>
      </w:r>
      <w:r w:rsidR="00D802B4" w:rsidRPr="00324D6F">
        <w:t>including</w:t>
      </w:r>
      <w:r w:rsidRPr="00324D6F">
        <w:t xml:space="preserve"> </w:t>
      </w:r>
      <w:r w:rsidR="007C50FF" w:rsidRPr="00324D6F">
        <w:t>all</w:t>
      </w:r>
      <w:r w:rsidRPr="00324D6F">
        <w:t xml:space="preserve"> bioclimatic indices</w:t>
      </w:r>
      <w:r w:rsidR="007A5222">
        <w:t xml:space="preserve"> (</w:t>
      </w:r>
      <w:r w:rsidR="003F41A0">
        <w:t>Fig</w:t>
      </w:r>
      <w:r w:rsidR="007A5222">
        <w:t xml:space="preserve"> 3</w:t>
      </w:r>
      <w:r w:rsidR="00483CEA">
        <w:t>C</w:t>
      </w:r>
      <w:r w:rsidR="00D802B4" w:rsidRPr="00324D6F">
        <w:t>)</w:t>
      </w:r>
      <w:r w:rsidRPr="00324D6F">
        <w:t>.</w:t>
      </w:r>
      <w:r w:rsidR="003321EA" w:rsidRPr="003321EA">
        <w:rPr>
          <w:noProof/>
          <w:lang w:val="ca-ES" w:eastAsia="ca-ES"/>
        </w:rPr>
        <w:t xml:space="preserve"> </w:t>
      </w:r>
      <w:r w:rsidR="00B61F23">
        <w:t xml:space="preserve">Axis 1 of the PCA explained </w:t>
      </w:r>
      <w:r w:rsidR="00284374" w:rsidRPr="00A67F84">
        <w:t>64%</w:t>
      </w:r>
      <w:r w:rsidR="00B61F23">
        <w:t xml:space="preserve"> of the variance and ordered </w:t>
      </w:r>
      <w:r w:rsidR="0073638D">
        <w:t>the 78 plots</w:t>
      </w:r>
      <w:r w:rsidR="00B61F23">
        <w:t xml:space="preserve"> along a gradient of </w:t>
      </w:r>
      <w:proofErr w:type="spellStart"/>
      <w:r w:rsidR="00B61F23">
        <w:t>thermicity</w:t>
      </w:r>
      <w:proofErr w:type="spellEnd"/>
      <w:r w:rsidR="000C23A4">
        <w:t>, towards which the greatest contribution was made by GDD</w:t>
      </w:r>
      <w:r w:rsidR="00284374">
        <w:t xml:space="preserve"> (23.4)</w:t>
      </w:r>
      <w:r w:rsidR="00954E4C">
        <w:t xml:space="preserve"> and</w:t>
      </w:r>
      <w:r w:rsidR="000C23A4">
        <w:t xml:space="preserve"> </w:t>
      </w:r>
      <w:r w:rsidR="007A5222">
        <w:t>bio1 (23.5)</w:t>
      </w:r>
      <w:r w:rsidR="000C23A4">
        <w:t>.</w:t>
      </w:r>
      <w:r w:rsidR="00B61F23">
        <w:t xml:space="preserve"> </w:t>
      </w:r>
      <w:r w:rsidR="00284374">
        <w:t xml:space="preserve">GDD was highly correlated with bio1, bio2 and bio7 (&gt; </w:t>
      </w:r>
      <w:r w:rsidR="00954E4C">
        <w:t>70</w:t>
      </w:r>
      <w:r w:rsidR="00284374" w:rsidRPr="00954E4C">
        <w:t>%</w:t>
      </w:r>
      <w:r w:rsidR="008E5830">
        <w:t xml:space="preserve">, details in </w:t>
      </w:r>
      <w:r w:rsidR="008E5830" w:rsidRPr="008E5830">
        <w:rPr>
          <w:highlight w:val="yellow"/>
        </w:rPr>
        <w:t>Supplementary xxx</w:t>
      </w:r>
      <w:r w:rsidR="00284374">
        <w:t xml:space="preserve">) </w:t>
      </w:r>
      <w:r w:rsidR="0073638D">
        <w:t>t</w:t>
      </w:r>
      <w:r w:rsidR="00A67F84">
        <w:t xml:space="preserve">hus, </w:t>
      </w:r>
      <w:r w:rsidR="00284374">
        <w:t>we decided to</w:t>
      </w:r>
      <w:r w:rsidR="00A67F84">
        <w:t xml:space="preserve"> use </w:t>
      </w:r>
      <w:r w:rsidR="00324D6F">
        <w:t xml:space="preserve">GDD </w:t>
      </w:r>
      <w:r w:rsidR="002B403F">
        <w:t>as the single best descriptor of microclimatic variability for further analyses</w:t>
      </w:r>
      <w:r w:rsidR="00A67F84" w:rsidRPr="00A67F84">
        <w:t>.</w:t>
      </w:r>
      <w:r w:rsidR="005A3030">
        <w:t xml:space="preserve"> </w:t>
      </w:r>
    </w:p>
    <w:p w14:paraId="0C2E5821" w14:textId="4E116F95" w:rsidR="00B500F2" w:rsidRDefault="0068503C" w:rsidP="002D07AE">
      <w:pPr>
        <w:pStyle w:val="Ttulo3"/>
        <w:spacing w:line="360" w:lineRule="auto"/>
        <w:jc w:val="both"/>
      </w:pPr>
      <w:r>
        <w:t>2.</w:t>
      </w:r>
      <w:r w:rsidR="00ED4BDD">
        <w:t>4</w:t>
      </w:r>
      <w:r w:rsidR="00A559B2">
        <w:t>.</w:t>
      </w:r>
      <w:r>
        <w:t xml:space="preserve"> </w:t>
      </w:r>
      <w:r w:rsidR="00D25BB2">
        <w:t>See</w:t>
      </w:r>
      <w:r w:rsidR="00B500F2">
        <w:t xml:space="preserve">d </w:t>
      </w:r>
      <w:r w:rsidR="00F850DE">
        <w:t>collection</w:t>
      </w:r>
    </w:p>
    <w:p w14:paraId="3C4E047A" w14:textId="5BBED610" w:rsidR="003845EA" w:rsidRDefault="00663006" w:rsidP="0073638D">
      <w:pPr>
        <w:spacing w:line="360" w:lineRule="auto"/>
        <w:ind w:firstLine="709"/>
        <w:jc w:val="both"/>
        <w:rPr>
          <w:lang w:val="en-US"/>
        </w:rPr>
      </w:pPr>
      <w:r>
        <w:t xml:space="preserve">We </w:t>
      </w:r>
      <w:r w:rsidR="00F66105">
        <w:t xml:space="preserve">sampled </w:t>
      </w:r>
      <w:r w:rsidR="00D25BB2">
        <w:t>see</w:t>
      </w:r>
      <w:r w:rsidR="00165571">
        <w:t xml:space="preserve">ds </w:t>
      </w:r>
      <w:r w:rsidR="004D5882">
        <w:t xml:space="preserve">of </w:t>
      </w:r>
      <w:r w:rsidR="004D5882" w:rsidRPr="00D25BB2">
        <w:rPr>
          <w:i/>
          <w:iCs/>
        </w:rPr>
        <w:t>D. langeanus</w:t>
      </w:r>
      <w:r w:rsidR="004D5882">
        <w:t xml:space="preserve"> from each plot</w:t>
      </w:r>
      <w:r w:rsidR="00F66105">
        <w:t xml:space="preserve"> where the species was present</w:t>
      </w:r>
      <w:r w:rsidR="00D5342D">
        <w:t xml:space="preserve"> (</w:t>
      </w:r>
      <w:r w:rsidR="00146981">
        <w:t>Fig 2 lower panels)</w:t>
      </w:r>
      <w:r w:rsidR="00F66105">
        <w:t xml:space="preserve">. </w:t>
      </w:r>
      <w:r w:rsidR="00F703E4">
        <w:t xml:space="preserve">We collected mature fruits (capsules) </w:t>
      </w:r>
      <w:r w:rsidR="00F66105">
        <w:t>at the time of natural dispersal (August 7-8</w:t>
      </w:r>
      <w:r w:rsidR="00F66105" w:rsidRPr="0081658B">
        <w:rPr>
          <w:vertAlign w:val="superscript"/>
        </w:rPr>
        <w:t>th</w:t>
      </w:r>
      <w:r w:rsidR="00F66105">
        <w:t>, 2023)</w:t>
      </w:r>
      <w:r w:rsidR="00F703E4">
        <w:t xml:space="preserve">. </w:t>
      </w:r>
      <w:r w:rsidR="00FD76E4">
        <w:t xml:space="preserve">In each </w:t>
      </w:r>
      <w:r w:rsidR="00DA19FF">
        <w:t>subpopulation</w:t>
      </w:r>
      <w:r w:rsidR="00FD76E4">
        <w:t xml:space="preserve">, </w:t>
      </w:r>
      <w:r w:rsidR="00526D54">
        <w:t xml:space="preserve">within a 2m radius from the datalogger, </w:t>
      </w:r>
      <w:r w:rsidR="00FD76E4">
        <w:t>w</w:t>
      </w:r>
      <w:r w:rsidR="00F703E4">
        <w:t>e sampled</w:t>
      </w:r>
      <w:r w:rsidR="00165571">
        <w:t xml:space="preserve"> at least 20 randomly selected </w:t>
      </w:r>
      <w:r w:rsidR="00FD76E4">
        <w:t xml:space="preserve">mother plants </w:t>
      </w:r>
      <w:r w:rsidR="00AC7532">
        <w:rPr>
          <w:rFonts w:cstheme="minorHAnsi"/>
          <w:lang w:val="en-US"/>
        </w:rPr>
        <w:t xml:space="preserve">following </w:t>
      </w:r>
      <w:r w:rsidR="00AC7532" w:rsidRPr="00AC319B">
        <w:rPr>
          <w:rFonts w:cstheme="minorHAnsi"/>
          <w:lang w:val="en-US"/>
        </w:rPr>
        <w:t>standard protocols for sampling</w:t>
      </w:r>
      <w:r w:rsidR="006D223E">
        <w:rPr>
          <w:rFonts w:cstheme="minorHAnsi"/>
          <w:lang w:val="en-US"/>
        </w:rPr>
        <w:t xml:space="preserve"> seeds</w:t>
      </w:r>
      <w:r w:rsidR="00954E4C">
        <w:rPr>
          <w:rFonts w:cstheme="minorHAnsi"/>
          <w:lang w:val="en-US"/>
        </w:rPr>
        <w:t xml:space="preserve"> </w:t>
      </w:r>
      <w:r w:rsidR="00AC7532" w:rsidRPr="00AC319B">
        <w:rPr>
          <w:rFonts w:cstheme="minorHAnsi"/>
          <w:lang w:val="en-US"/>
        </w:rPr>
        <w:t>of wild populations</w:t>
      </w:r>
      <w:r w:rsidR="0081658B">
        <w:rPr>
          <w:rFonts w:cstheme="minorHAnsi"/>
          <w:lang w:val="en-US"/>
        </w:rPr>
        <w:t xml:space="preserve"> (ENSCONET, 2009)</w:t>
      </w:r>
      <w:r w:rsidR="00D802B4">
        <w:t>.</w:t>
      </w:r>
      <w:r w:rsidR="00023A98">
        <w:rPr>
          <w:rFonts w:cstheme="minorHAnsi"/>
          <w:lang w:val="en-US"/>
        </w:rPr>
        <w:t xml:space="preserve"> </w:t>
      </w:r>
      <w:r w:rsidR="003845EA" w:rsidRPr="0062654F">
        <w:rPr>
          <w:lang w:val="en-US"/>
        </w:rPr>
        <w:t>In total</w:t>
      </w:r>
      <w:r w:rsidR="003845EA">
        <w:rPr>
          <w:lang w:val="en-US"/>
        </w:rPr>
        <w:t>,</w:t>
      </w:r>
      <w:r w:rsidR="003845EA" w:rsidRPr="0062654F">
        <w:rPr>
          <w:lang w:val="en-US"/>
        </w:rPr>
        <w:t xml:space="preserve"> </w:t>
      </w:r>
      <w:r w:rsidR="003845EA">
        <w:rPr>
          <w:lang w:val="en-US"/>
        </w:rPr>
        <w:t xml:space="preserve">we sampled </w:t>
      </w:r>
      <w:r w:rsidR="00146981">
        <w:rPr>
          <w:lang w:val="en-US"/>
        </w:rPr>
        <w:t>47</w:t>
      </w:r>
      <w:r w:rsidR="00954E4C">
        <w:rPr>
          <w:lang w:val="en-US"/>
        </w:rPr>
        <w:t xml:space="preserve"> plots with </w:t>
      </w:r>
      <w:r w:rsidR="00954E4C" w:rsidRPr="00954E4C">
        <w:rPr>
          <w:i/>
          <w:lang w:val="en-US"/>
        </w:rPr>
        <w:t>D. langeanus</w:t>
      </w:r>
      <w:r w:rsidR="00954E4C">
        <w:rPr>
          <w:lang w:val="en-US"/>
        </w:rPr>
        <w:t xml:space="preserve"> </w:t>
      </w:r>
      <w:r w:rsidR="00B642A1">
        <w:rPr>
          <w:lang w:val="en-US"/>
        </w:rPr>
        <w:t xml:space="preserve">but only </w:t>
      </w:r>
      <w:r w:rsidR="00AC360B">
        <w:rPr>
          <w:lang w:val="en-US"/>
        </w:rPr>
        <w:t xml:space="preserve">were able to collect </w:t>
      </w:r>
      <w:r w:rsidR="00B642A1">
        <w:rPr>
          <w:lang w:val="en-US"/>
        </w:rPr>
        <w:t xml:space="preserve">enough </w:t>
      </w:r>
      <w:r w:rsidR="00D25BB2">
        <w:rPr>
          <w:lang w:val="en-US"/>
        </w:rPr>
        <w:t>see</w:t>
      </w:r>
      <w:r w:rsidR="00B642A1">
        <w:rPr>
          <w:lang w:val="en-US"/>
        </w:rPr>
        <w:t>ds</w:t>
      </w:r>
      <w:r w:rsidR="00E244A6">
        <w:rPr>
          <w:lang w:val="en-US"/>
        </w:rPr>
        <w:t xml:space="preserve"> for experiments</w:t>
      </w:r>
      <w:r w:rsidR="00B642A1">
        <w:rPr>
          <w:lang w:val="en-US"/>
        </w:rPr>
        <w:t xml:space="preserve"> (&gt; 600</w:t>
      </w:r>
      <w:r w:rsidR="00FF761C">
        <w:rPr>
          <w:lang w:val="en-US"/>
        </w:rPr>
        <w:t xml:space="preserve"> seeds</w:t>
      </w:r>
      <w:r w:rsidR="00B642A1">
        <w:rPr>
          <w:lang w:val="en-US"/>
        </w:rPr>
        <w:t>) from 18 of them</w:t>
      </w:r>
      <w:r w:rsidR="00954E4C">
        <w:rPr>
          <w:lang w:val="en-US"/>
        </w:rPr>
        <w:t>, hereafter called “subpopulations”</w:t>
      </w:r>
      <w:r w:rsidR="00B642A1">
        <w:rPr>
          <w:lang w:val="en-US"/>
        </w:rPr>
        <w:t>.</w:t>
      </w:r>
      <w:r w:rsidR="003845EA" w:rsidRPr="0062654F">
        <w:rPr>
          <w:lang w:val="en-US"/>
        </w:rPr>
        <w:t xml:space="preserve"> </w:t>
      </w:r>
      <w:r w:rsidR="00E244A6">
        <w:rPr>
          <w:rFonts w:cstheme="minorHAnsi"/>
          <w:lang w:val="en-US"/>
        </w:rPr>
        <w:t xml:space="preserve">Immediately after collection, we manually cleaned </w:t>
      </w:r>
      <w:r w:rsidR="00741988">
        <w:rPr>
          <w:rFonts w:cstheme="minorHAnsi"/>
          <w:lang w:val="en-US"/>
        </w:rPr>
        <w:t xml:space="preserve">the </w:t>
      </w:r>
      <w:r w:rsidR="00D25BB2">
        <w:rPr>
          <w:rFonts w:cstheme="minorHAnsi"/>
          <w:lang w:val="en-US"/>
        </w:rPr>
        <w:t>see</w:t>
      </w:r>
      <w:r w:rsidR="00741988">
        <w:rPr>
          <w:rFonts w:cstheme="minorHAnsi"/>
          <w:lang w:val="en-US"/>
        </w:rPr>
        <w:t>ds and kept them</w:t>
      </w:r>
      <w:r w:rsidR="00E244A6">
        <w:rPr>
          <w:rFonts w:cstheme="minorHAnsi"/>
          <w:lang w:val="en-US"/>
        </w:rPr>
        <w:t xml:space="preserve"> at room conditions (22 ºC and 35 % RH) </w:t>
      </w:r>
      <w:r w:rsidR="0004787B">
        <w:rPr>
          <w:rFonts w:cstheme="minorHAnsi"/>
          <w:lang w:val="en-US"/>
        </w:rPr>
        <w:t>until the start of the</w:t>
      </w:r>
      <w:r w:rsidR="00E244A6">
        <w:rPr>
          <w:rFonts w:cstheme="minorHAnsi"/>
          <w:lang w:val="en-US"/>
        </w:rPr>
        <w:t xml:space="preserve"> germination experiments. </w:t>
      </w:r>
      <w:r w:rsidR="005E21BB">
        <w:rPr>
          <w:lang w:val="en-US"/>
        </w:rPr>
        <w:t xml:space="preserve">For </w:t>
      </w:r>
      <w:r w:rsidR="00AC360B">
        <w:rPr>
          <w:lang w:val="en-US"/>
        </w:rPr>
        <w:t>each subpopulation used in subsequent</w:t>
      </w:r>
      <w:r w:rsidR="005E21BB">
        <w:rPr>
          <w:lang w:val="en-US"/>
        </w:rPr>
        <w:t xml:space="preserve"> experiment</w:t>
      </w:r>
      <w:r w:rsidR="00AC360B">
        <w:rPr>
          <w:lang w:val="en-US"/>
        </w:rPr>
        <w:t>s</w:t>
      </w:r>
      <w:r w:rsidR="005E21BB">
        <w:rPr>
          <w:lang w:val="en-US"/>
        </w:rPr>
        <w:t>, w</w:t>
      </w:r>
      <w:r w:rsidR="00420DDE">
        <w:rPr>
          <w:lang w:val="en-US"/>
        </w:rPr>
        <w:t>e</w:t>
      </w:r>
      <w:r w:rsidR="003845EA">
        <w:rPr>
          <w:lang w:val="en-US"/>
        </w:rPr>
        <w:t xml:space="preserve"> measured </w:t>
      </w:r>
      <w:r w:rsidR="00D802B4">
        <w:rPr>
          <w:lang w:val="en-US"/>
        </w:rPr>
        <w:t>dry</w:t>
      </w:r>
      <w:r w:rsidR="006D223E">
        <w:rPr>
          <w:lang w:val="en-US"/>
        </w:rPr>
        <w:t xml:space="preserve"> seed </w:t>
      </w:r>
      <w:r w:rsidR="003845EA" w:rsidRPr="0062654F">
        <w:rPr>
          <w:lang w:val="en-US"/>
        </w:rPr>
        <w:t xml:space="preserve">mass by </w:t>
      </w:r>
      <w:r w:rsidR="00C95DC5">
        <w:rPr>
          <w:lang w:val="en-US"/>
        </w:rPr>
        <w:t>weighing</w:t>
      </w:r>
      <w:r w:rsidR="003845EA" w:rsidRPr="0062654F">
        <w:rPr>
          <w:lang w:val="en-US"/>
        </w:rPr>
        <w:t xml:space="preserve"> </w:t>
      </w:r>
      <w:r w:rsidR="00D802B4">
        <w:rPr>
          <w:lang w:val="en-US"/>
        </w:rPr>
        <w:t xml:space="preserve">10 individual </w:t>
      </w:r>
      <w:r w:rsidR="00D25BB2">
        <w:rPr>
          <w:lang w:val="en-US"/>
        </w:rPr>
        <w:t>see</w:t>
      </w:r>
      <w:r w:rsidR="00D802B4">
        <w:rPr>
          <w:lang w:val="en-US"/>
        </w:rPr>
        <w:t>ds</w:t>
      </w:r>
      <w:r w:rsidR="003845EA">
        <w:rPr>
          <w:lang w:val="en-US"/>
        </w:rPr>
        <w:t xml:space="preserve"> from each </w:t>
      </w:r>
      <w:r w:rsidR="00651D4D">
        <w:rPr>
          <w:lang w:val="en-US"/>
        </w:rPr>
        <w:t xml:space="preserve">subpopulation </w:t>
      </w:r>
      <w:r w:rsidR="00420DDE">
        <w:rPr>
          <w:lang w:val="en-US"/>
        </w:rPr>
        <w:t xml:space="preserve">after </w:t>
      </w:r>
      <w:r w:rsidR="00C95DC5">
        <w:rPr>
          <w:lang w:val="en-US"/>
        </w:rPr>
        <w:t xml:space="preserve">the </w:t>
      </w:r>
      <w:r w:rsidR="00D25BB2">
        <w:rPr>
          <w:lang w:val="en-US"/>
        </w:rPr>
        <w:t>see</w:t>
      </w:r>
      <w:r w:rsidR="00420DDE">
        <w:rPr>
          <w:lang w:val="en-US"/>
        </w:rPr>
        <w:t xml:space="preserve">ds </w:t>
      </w:r>
      <w:r w:rsidR="00651D4D">
        <w:rPr>
          <w:lang w:val="en-US"/>
        </w:rPr>
        <w:t xml:space="preserve">had </w:t>
      </w:r>
      <w:r w:rsidR="00C95DC5">
        <w:rPr>
          <w:lang w:val="en-US"/>
        </w:rPr>
        <w:t>spent</w:t>
      </w:r>
      <w:r w:rsidR="00420DDE">
        <w:rPr>
          <w:lang w:val="en-US"/>
        </w:rPr>
        <w:t xml:space="preserve"> 3 months </w:t>
      </w:r>
      <w:r w:rsidR="00651D4D">
        <w:rPr>
          <w:lang w:val="en-US"/>
        </w:rPr>
        <w:t xml:space="preserve">drying </w:t>
      </w:r>
      <w:r w:rsidR="00420DDE">
        <w:rPr>
          <w:lang w:val="en-US"/>
        </w:rPr>
        <w:t>with silic</w:t>
      </w:r>
      <w:r w:rsidR="00C95DC5">
        <w:rPr>
          <w:lang w:val="en-US"/>
        </w:rPr>
        <w:t>a</w:t>
      </w:r>
      <w:r w:rsidR="00420DDE">
        <w:rPr>
          <w:lang w:val="en-US"/>
        </w:rPr>
        <w:t xml:space="preserve"> gel</w:t>
      </w:r>
      <w:r w:rsidR="00651D4D">
        <w:rPr>
          <w:lang w:val="en-US"/>
        </w:rPr>
        <w:t xml:space="preserve"> (</w:t>
      </w:r>
      <w:r w:rsidR="00954E4C">
        <w:rPr>
          <w:lang w:val="en-US"/>
        </w:rPr>
        <w:t xml:space="preserve">Mettler Toledo, </w:t>
      </w:r>
      <w:r w:rsidR="00A11D71">
        <w:rPr>
          <w:lang w:val="en-US"/>
        </w:rPr>
        <w:t>New classic SG</w:t>
      </w:r>
      <w:r w:rsidR="00681877">
        <w:rPr>
          <w:lang w:val="en-US"/>
        </w:rPr>
        <w:t xml:space="preserve"> – Model ML1052E/01</w:t>
      </w:r>
      <w:r w:rsidR="00954E4C">
        <w:rPr>
          <w:lang w:val="en-US"/>
        </w:rPr>
        <w:t>, precision 0.1 mg</w:t>
      </w:r>
      <w:r w:rsidR="00651D4D">
        <w:rPr>
          <w:lang w:val="en-US"/>
        </w:rPr>
        <w:t>)</w:t>
      </w:r>
      <w:r w:rsidR="003845EA">
        <w:rPr>
          <w:lang w:val="en-US"/>
        </w:rPr>
        <w:t xml:space="preserve">. </w:t>
      </w:r>
      <w:r w:rsidR="004C631E">
        <w:rPr>
          <w:lang w:val="en-US"/>
        </w:rPr>
        <w:t xml:space="preserve">We did not </w:t>
      </w:r>
      <w:r w:rsidR="00C95DC5">
        <w:rPr>
          <w:lang w:val="en-US"/>
        </w:rPr>
        <w:t>find</w:t>
      </w:r>
      <w:r w:rsidR="004C631E">
        <w:rPr>
          <w:lang w:val="en-US"/>
        </w:rPr>
        <w:t xml:space="preserve"> previous information about the </w:t>
      </w:r>
      <w:r w:rsidR="00C95DC5">
        <w:rPr>
          <w:lang w:val="en-US"/>
        </w:rPr>
        <w:t>species'</w:t>
      </w:r>
      <w:r w:rsidR="004C631E">
        <w:rPr>
          <w:lang w:val="en-US"/>
        </w:rPr>
        <w:t xml:space="preserve"> water requirements for </w:t>
      </w:r>
      <w:r w:rsidR="00954E4C">
        <w:rPr>
          <w:lang w:val="en-US"/>
        </w:rPr>
        <w:t>germination;</w:t>
      </w:r>
      <w:r w:rsidR="004C631E">
        <w:rPr>
          <w:lang w:val="en-US"/>
        </w:rPr>
        <w:t xml:space="preserve"> consequently</w:t>
      </w:r>
      <w:r w:rsidR="00C95DC5">
        <w:rPr>
          <w:lang w:val="en-US"/>
        </w:rPr>
        <w:t>,</w:t>
      </w:r>
      <w:r w:rsidR="004C631E">
        <w:rPr>
          <w:lang w:val="en-US"/>
        </w:rPr>
        <w:t xml:space="preserve"> we tested it across a large gradient of water potential to identify </w:t>
      </w:r>
      <w:r w:rsidR="00954E4C">
        <w:rPr>
          <w:lang w:val="en-US"/>
        </w:rPr>
        <w:t xml:space="preserve">the </w:t>
      </w:r>
      <w:r w:rsidR="004C631E">
        <w:rPr>
          <w:lang w:val="en-US"/>
        </w:rPr>
        <w:t>base water potential</w:t>
      </w:r>
      <w:r w:rsidR="00954E4C">
        <w:rPr>
          <w:lang w:val="en-US"/>
        </w:rPr>
        <w:t xml:space="preserve"> required for germination</w:t>
      </w:r>
      <w:r w:rsidR="004C631E">
        <w:rPr>
          <w:lang w:val="en-US"/>
        </w:rPr>
        <w:t>.</w:t>
      </w:r>
      <w:r w:rsidR="00A3062A" w:rsidRPr="00A3062A">
        <w:t xml:space="preserve"> </w:t>
      </w:r>
    </w:p>
    <w:p w14:paraId="64090E18" w14:textId="4CBD90B5" w:rsidR="0068503C" w:rsidRDefault="0068503C" w:rsidP="002D07AE">
      <w:pPr>
        <w:pStyle w:val="Ttulo3"/>
        <w:spacing w:line="360" w:lineRule="auto"/>
        <w:jc w:val="both"/>
        <w:rPr>
          <w:lang w:val="en-US"/>
        </w:rPr>
      </w:pPr>
      <w:r>
        <w:rPr>
          <w:lang w:val="en-US"/>
        </w:rPr>
        <w:t>2.</w:t>
      </w:r>
      <w:r w:rsidR="00960FF6">
        <w:rPr>
          <w:lang w:val="en-US"/>
        </w:rPr>
        <w:t>5</w:t>
      </w:r>
      <w:r w:rsidR="00A559B2">
        <w:rPr>
          <w:lang w:val="en-US"/>
        </w:rPr>
        <w:t>.</w:t>
      </w:r>
      <w:r>
        <w:rPr>
          <w:lang w:val="en-US"/>
        </w:rPr>
        <w:t xml:space="preserve"> Germination </w:t>
      </w:r>
      <w:r w:rsidR="00165571">
        <w:rPr>
          <w:lang w:val="en-US"/>
        </w:rPr>
        <w:t>experiments</w:t>
      </w:r>
    </w:p>
    <w:p w14:paraId="2A0623F3" w14:textId="77777777" w:rsidR="00A84E30" w:rsidRDefault="00533CCB" w:rsidP="00035C55">
      <w:pPr>
        <w:spacing w:line="360" w:lineRule="auto"/>
        <w:ind w:firstLine="709"/>
        <w:jc w:val="both"/>
        <w:rPr>
          <w:rFonts w:cstheme="minorHAnsi"/>
          <w:lang w:val="en-US"/>
        </w:rPr>
      </w:pPr>
      <w:r>
        <w:rPr>
          <w:lang w:val="en-US"/>
        </w:rPr>
        <w:t xml:space="preserve">We wanted to measure germination responses to water stress in </w:t>
      </w:r>
      <w:r w:rsidR="00954E4C">
        <w:rPr>
          <w:lang w:val="en-US"/>
        </w:rPr>
        <w:t>functionally significant</w:t>
      </w:r>
      <w:r w:rsidR="00103812">
        <w:rPr>
          <w:lang w:val="en-US"/>
        </w:rPr>
        <w:t xml:space="preserve"> ecological conditions, i.e. using fresh</w:t>
      </w:r>
      <w:r w:rsidR="006D223E">
        <w:rPr>
          <w:lang w:val="en-US"/>
        </w:rPr>
        <w:t xml:space="preserve"> seeds </w:t>
      </w:r>
      <w:r w:rsidR="00103812">
        <w:rPr>
          <w:lang w:val="en-US"/>
        </w:rPr>
        <w:t>at the time of dispersal. However, although our previous experiments</w:t>
      </w:r>
      <w:r w:rsidR="00DA2741">
        <w:rPr>
          <w:lang w:val="en-US"/>
        </w:rPr>
        <w:t xml:space="preserve"> indicated high germination</w:t>
      </w:r>
      <w:r w:rsidR="000C3D3B">
        <w:rPr>
          <w:lang w:val="en-US"/>
        </w:rPr>
        <w:t xml:space="preserve"> in relatively fresh </w:t>
      </w:r>
      <w:r w:rsidR="000C3D3B" w:rsidRPr="00D25BB2">
        <w:rPr>
          <w:i/>
          <w:iCs/>
          <w:lang w:val="en-US"/>
        </w:rPr>
        <w:t>D. langeanus</w:t>
      </w:r>
      <w:r w:rsidR="000C3D3B">
        <w:rPr>
          <w:lang w:val="en-US"/>
        </w:rPr>
        <w:t xml:space="preserve"> </w:t>
      </w:r>
      <w:r w:rsidR="00D25BB2">
        <w:rPr>
          <w:lang w:val="en-US"/>
        </w:rPr>
        <w:t>see</w:t>
      </w:r>
      <w:r w:rsidR="000C3D3B">
        <w:rPr>
          <w:lang w:val="en-US"/>
        </w:rPr>
        <w:t>ds</w:t>
      </w:r>
      <w:r w:rsidR="00DA2741">
        <w:rPr>
          <w:lang w:val="en-US"/>
        </w:rPr>
        <w:t xml:space="preserve">, we </w:t>
      </w:r>
      <w:r w:rsidR="00070AF5">
        <w:rPr>
          <w:lang w:val="en-US"/>
        </w:rPr>
        <w:t xml:space="preserve">also </w:t>
      </w:r>
      <w:r w:rsidR="00DA2741">
        <w:rPr>
          <w:lang w:val="en-US"/>
        </w:rPr>
        <w:lastRenderedPageBreak/>
        <w:t xml:space="preserve">expected that the </w:t>
      </w:r>
      <w:r w:rsidR="00D25BB2">
        <w:rPr>
          <w:lang w:val="en-US"/>
        </w:rPr>
        <w:t>see</w:t>
      </w:r>
      <w:r w:rsidR="000C3D3B">
        <w:rPr>
          <w:lang w:val="en-US"/>
        </w:rPr>
        <w:t>ds</w:t>
      </w:r>
      <w:r w:rsidR="00DA2741">
        <w:rPr>
          <w:lang w:val="en-US"/>
        </w:rPr>
        <w:t xml:space="preserve"> could show some l</w:t>
      </w:r>
      <w:r w:rsidR="000C3D3B">
        <w:rPr>
          <w:lang w:val="en-US"/>
        </w:rPr>
        <w:t xml:space="preserve">ight level of physiological dormancy and </w:t>
      </w:r>
      <w:r w:rsidR="00070AF5">
        <w:rPr>
          <w:lang w:val="en-US"/>
        </w:rPr>
        <w:t>that they could require</w:t>
      </w:r>
      <w:r w:rsidR="000B3B1D">
        <w:rPr>
          <w:lang w:val="en-US"/>
        </w:rPr>
        <w:t xml:space="preserve"> dry after-ripening to release this dormancy. Since we wanted to calculate hydro-time models, and these models require</w:t>
      </w:r>
      <w:r w:rsidR="004E0359">
        <w:rPr>
          <w:lang w:val="en-US"/>
        </w:rPr>
        <w:t xml:space="preserve"> working with non-dormant </w:t>
      </w:r>
      <w:r w:rsidR="00D25BB2">
        <w:rPr>
          <w:lang w:val="en-US"/>
        </w:rPr>
        <w:t>see</w:t>
      </w:r>
      <w:r w:rsidR="004E0359">
        <w:rPr>
          <w:lang w:val="en-US"/>
        </w:rPr>
        <w:t xml:space="preserve">d lots, we decided to repeat the experiments with two </w:t>
      </w:r>
      <w:r w:rsidR="00D25BB2">
        <w:rPr>
          <w:lang w:val="en-US"/>
        </w:rPr>
        <w:t>see</w:t>
      </w:r>
      <w:r w:rsidR="004E0359">
        <w:rPr>
          <w:lang w:val="en-US"/>
        </w:rPr>
        <w:t xml:space="preserve">d storage treatments: </w:t>
      </w:r>
      <w:r w:rsidR="004E0359">
        <w:rPr>
          <w:rFonts w:cstheme="minorHAnsi"/>
          <w:lang w:val="en-US"/>
        </w:rPr>
        <w:t xml:space="preserve">fresh </w:t>
      </w:r>
      <w:r w:rsidR="00D25BB2">
        <w:rPr>
          <w:rFonts w:cstheme="minorHAnsi"/>
          <w:lang w:val="en-US"/>
        </w:rPr>
        <w:t>see</w:t>
      </w:r>
      <w:r w:rsidR="004E0359">
        <w:rPr>
          <w:rFonts w:cstheme="minorHAnsi"/>
          <w:lang w:val="en-US"/>
        </w:rPr>
        <w:t>ds (10 days after collection, hereafter called “</w:t>
      </w:r>
      <w:r w:rsidR="005E2483">
        <w:rPr>
          <w:rFonts w:cstheme="minorHAnsi"/>
          <w:lang w:val="en-US"/>
        </w:rPr>
        <w:t>fresh</w:t>
      </w:r>
      <w:r w:rsidR="004E0359">
        <w:rPr>
          <w:rFonts w:cstheme="minorHAnsi"/>
          <w:lang w:val="en-US"/>
        </w:rPr>
        <w:t xml:space="preserve">”) and after ripened </w:t>
      </w:r>
      <w:r w:rsidR="00D25BB2">
        <w:rPr>
          <w:rFonts w:cstheme="minorHAnsi"/>
          <w:lang w:val="en-US"/>
        </w:rPr>
        <w:t>see</w:t>
      </w:r>
      <w:r w:rsidR="004E0359">
        <w:rPr>
          <w:rFonts w:cstheme="minorHAnsi"/>
          <w:lang w:val="en-US"/>
        </w:rPr>
        <w:t>ds (45 days after collection, hereafter called “after</w:t>
      </w:r>
      <w:r w:rsidR="006D5C65">
        <w:rPr>
          <w:rFonts w:cstheme="minorHAnsi"/>
          <w:lang w:val="en-US"/>
        </w:rPr>
        <w:t xml:space="preserve"> </w:t>
      </w:r>
      <w:r w:rsidR="004E0359">
        <w:rPr>
          <w:rFonts w:cstheme="minorHAnsi"/>
          <w:lang w:val="en-US"/>
        </w:rPr>
        <w:t>ripen</w:t>
      </w:r>
      <w:r w:rsidR="00716D42">
        <w:rPr>
          <w:rFonts w:cstheme="minorHAnsi"/>
          <w:lang w:val="en-US"/>
        </w:rPr>
        <w:t>ed</w:t>
      </w:r>
      <w:r w:rsidR="004E0359">
        <w:rPr>
          <w:rFonts w:cstheme="minorHAnsi"/>
          <w:lang w:val="en-US"/>
        </w:rPr>
        <w:t>”)</w:t>
      </w:r>
      <w:r w:rsidR="00663D81">
        <w:rPr>
          <w:rFonts w:cstheme="minorHAnsi"/>
          <w:lang w:val="en-US"/>
        </w:rPr>
        <w:t>. For e</w:t>
      </w:r>
      <w:r w:rsidR="00C22EBD">
        <w:rPr>
          <w:rFonts w:cstheme="minorHAnsi"/>
          <w:lang w:val="en-US"/>
        </w:rPr>
        <w:t xml:space="preserve">ach storage treatment, we used </w:t>
      </w:r>
      <w:r w:rsidR="00D25BB2">
        <w:rPr>
          <w:rFonts w:cstheme="minorHAnsi"/>
          <w:lang w:val="en-US"/>
        </w:rPr>
        <w:t>12</w:t>
      </w:r>
      <w:r w:rsidR="00C22EBD">
        <w:rPr>
          <w:rFonts w:cstheme="minorHAnsi"/>
          <w:lang w:val="en-US"/>
        </w:rPr>
        <w:t xml:space="preserve"> subpopulations, as </w:t>
      </w:r>
      <w:r w:rsidR="00D25BB2">
        <w:rPr>
          <w:rFonts w:cstheme="minorHAnsi"/>
          <w:lang w:val="en-US"/>
        </w:rPr>
        <w:t>see</w:t>
      </w:r>
      <w:r w:rsidR="00C22EBD">
        <w:rPr>
          <w:rFonts w:cstheme="minorHAnsi"/>
          <w:lang w:val="en-US"/>
        </w:rPr>
        <w:t xml:space="preserve">d numbers allowed: </w:t>
      </w:r>
      <w:r w:rsidR="00D25BB2">
        <w:rPr>
          <w:rFonts w:cstheme="minorHAnsi"/>
          <w:lang w:val="en-US"/>
        </w:rPr>
        <w:t>6</w:t>
      </w:r>
      <w:r w:rsidR="00890B14">
        <w:rPr>
          <w:rFonts w:cstheme="minorHAnsi"/>
          <w:lang w:val="en-US"/>
        </w:rPr>
        <w:t xml:space="preserve"> </w:t>
      </w:r>
      <w:r w:rsidR="001C3341">
        <w:rPr>
          <w:rFonts w:cstheme="minorHAnsi"/>
          <w:lang w:val="en-US"/>
        </w:rPr>
        <w:t>sub</w:t>
      </w:r>
      <w:r w:rsidR="00890B14">
        <w:rPr>
          <w:rFonts w:cstheme="minorHAnsi"/>
          <w:lang w:val="en-US"/>
        </w:rPr>
        <w:t xml:space="preserve">populations were repeated for both treatments, </w:t>
      </w:r>
      <w:r w:rsidR="00D25BB2">
        <w:rPr>
          <w:rFonts w:cstheme="minorHAnsi"/>
          <w:lang w:val="en-US"/>
        </w:rPr>
        <w:t>6</w:t>
      </w:r>
      <w:r w:rsidR="00890B14">
        <w:rPr>
          <w:rFonts w:cstheme="minorHAnsi"/>
          <w:lang w:val="en-US"/>
        </w:rPr>
        <w:t xml:space="preserve"> </w:t>
      </w:r>
      <w:r w:rsidR="001C3341">
        <w:rPr>
          <w:rFonts w:cstheme="minorHAnsi"/>
          <w:lang w:val="en-US"/>
        </w:rPr>
        <w:t xml:space="preserve">subpopulations </w:t>
      </w:r>
      <w:r w:rsidR="00890B14">
        <w:rPr>
          <w:rFonts w:cstheme="minorHAnsi"/>
          <w:lang w:val="en-US"/>
        </w:rPr>
        <w:t xml:space="preserve">were used only for the fresh treatment, and </w:t>
      </w:r>
      <w:r w:rsidR="00D25BB2">
        <w:rPr>
          <w:rFonts w:cstheme="minorHAnsi"/>
          <w:lang w:val="en-US"/>
        </w:rPr>
        <w:t>6</w:t>
      </w:r>
      <w:r w:rsidR="00890B14">
        <w:rPr>
          <w:rFonts w:cstheme="minorHAnsi"/>
          <w:lang w:val="en-US"/>
        </w:rPr>
        <w:t xml:space="preserve"> </w:t>
      </w:r>
      <w:r w:rsidR="001C3341">
        <w:rPr>
          <w:rFonts w:cstheme="minorHAnsi"/>
          <w:lang w:val="en-US"/>
        </w:rPr>
        <w:t xml:space="preserve">subpopulations </w:t>
      </w:r>
      <w:r w:rsidR="00890B14">
        <w:rPr>
          <w:rFonts w:cstheme="minorHAnsi"/>
          <w:lang w:val="en-US"/>
        </w:rPr>
        <w:t>were used only for the after</w:t>
      </w:r>
      <w:r w:rsidR="006D5C65">
        <w:rPr>
          <w:rFonts w:cstheme="minorHAnsi"/>
          <w:lang w:val="en-US"/>
        </w:rPr>
        <w:t xml:space="preserve"> ripened</w:t>
      </w:r>
      <w:r w:rsidR="00890B14">
        <w:rPr>
          <w:rFonts w:cstheme="minorHAnsi"/>
          <w:lang w:val="en-US"/>
        </w:rPr>
        <w:t xml:space="preserve"> treatment</w:t>
      </w:r>
      <w:r w:rsidR="009F62B4">
        <w:rPr>
          <w:rFonts w:cstheme="minorHAnsi"/>
          <w:lang w:val="en-US"/>
        </w:rPr>
        <w:t xml:space="preserve"> (</w:t>
      </w:r>
      <w:commentRangeStart w:id="27"/>
      <w:r w:rsidR="009F62B4" w:rsidRPr="00716D42">
        <w:rPr>
          <w:rFonts w:cstheme="minorHAnsi"/>
          <w:lang w:val="en-US"/>
        </w:rPr>
        <w:t xml:space="preserve">Table </w:t>
      </w:r>
      <w:r w:rsidR="00716D42">
        <w:rPr>
          <w:rFonts w:cstheme="minorHAnsi"/>
          <w:lang w:val="en-US"/>
        </w:rPr>
        <w:t>1</w:t>
      </w:r>
      <w:commentRangeEnd w:id="27"/>
      <w:r w:rsidR="00716D42">
        <w:rPr>
          <w:rStyle w:val="Refdecomentario"/>
        </w:rPr>
        <w:commentReference w:id="27"/>
      </w:r>
      <w:r w:rsidR="009F62B4">
        <w:rPr>
          <w:rFonts w:cstheme="minorHAnsi"/>
          <w:lang w:val="en-US"/>
        </w:rPr>
        <w:t>)</w:t>
      </w:r>
      <w:r w:rsidR="00890B14">
        <w:rPr>
          <w:rFonts w:cstheme="minorHAnsi"/>
          <w:lang w:val="en-US"/>
        </w:rPr>
        <w:t>.</w:t>
      </w:r>
    </w:p>
    <w:p w14:paraId="587A45B3" w14:textId="4BF4C8C0" w:rsidR="00426DDC" w:rsidRPr="00C25274" w:rsidRDefault="00A84E30" w:rsidP="00C25274">
      <w:pPr>
        <w:spacing w:line="360" w:lineRule="auto"/>
        <w:ind w:firstLine="709"/>
        <w:jc w:val="both"/>
        <w:rPr>
          <w:lang w:val="en-US"/>
        </w:rPr>
      </w:pPr>
      <w:r>
        <w:rPr>
          <w:rFonts w:cstheme="minorHAnsi"/>
          <w:lang w:val="en-US"/>
        </w:rPr>
        <w:t xml:space="preserve">To test the seed germination responses to water stress, we performed laboratory experiments using </w:t>
      </w:r>
      <w:r w:rsidRPr="006F63F3">
        <w:rPr>
          <w:rFonts w:cstheme="minorHAnsi"/>
          <w:lang w:val="en-US"/>
        </w:rPr>
        <w:t xml:space="preserve">polyethylene glycol </w:t>
      </w:r>
      <w:r>
        <w:rPr>
          <w:rFonts w:cstheme="minorHAnsi"/>
          <w:lang w:val="en-US"/>
        </w:rPr>
        <w:t>s</w:t>
      </w:r>
      <w:r w:rsidRPr="006F63F3">
        <w:rPr>
          <w:rFonts w:cstheme="minorHAnsi"/>
          <w:lang w:val="en-US"/>
        </w:rPr>
        <w:t>olution</w:t>
      </w:r>
      <w:r>
        <w:rPr>
          <w:rFonts w:cstheme="minorHAnsi"/>
          <w:lang w:val="en-US"/>
        </w:rPr>
        <w:t>s</w:t>
      </w:r>
      <w:r w:rsidRPr="006F63F3">
        <w:rPr>
          <w:rFonts w:cstheme="minorHAnsi"/>
          <w:lang w:val="en-US"/>
        </w:rPr>
        <w:t xml:space="preserve"> </w:t>
      </w:r>
      <w:r>
        <w:rPr>
          <w:rFonts w:cstheme="minorHAnsi"/>
          <w:lang w:val="en-US"/>
        </w:rPr>
        <w:t xml:space="preserve">to simulate different water potential scenarios </w:t>
      </w:r>
      <w:r w:rsidRPr="006F63F3">
        <w:rPr>
          <w:rFonts w:cstheme="minorHAnsi"/>
          <w:lang w:val="en-US"/>
        </w:rPr>
        <w:t>(PEG)</w:t>
      </w:r>
      <w:r>
        <w:rPr>
          <w:rFonts w:cstheme="minorHAnsi"/>
          <w:lang w:val="en-US"/>
        </w:rPr>
        <w:t xml:space="preserve">. </w:t>
      </w:r>
      <w:r w:rsidRPr="00A84E30">
        <w:rPr>
          <w:rFonts w:cstheme="minorHAnsi"/>
          <w:lang w:val="en-US"/>
        </w:rPr>
        <w:t xml:space="preserve">PEG solutions maintain relatively steady </w:t>
      </w:r>
      <w:r w:rsidR="00A46EF0">
        <w:rPr>
          <w:rFonts w:cstheme="minorHAnsi"/>
          <w:lang w:val="en-US"/>
        </w:rPr>
        <w:t xml:space="preserve">and precise the desired </w:t>
      </w:r>
      <w:r w:rsidRPr="00A84E30">
        <w:rPr>
          <w:rFonts w:cstheme="minorHAnsi"/>
          <w:lang w:val="en-US"/>
        </w:rPr>
        <w:t>osmotic potentials</w:t>
      </w:r>
      <w:r w:rsidR="00470B65">
        <w:rPr>
          <w:rFonts w:cstheme="minorHAnsi"/>
          <w:lang w:val="en-US"/>
        </w:rPr>
        <w:t xml:space="preserve"> to study germination thresholds</w:t>
      </w:r>
      <w:r w:rsidR="00CA101D">
        <w:rPr>
          <w:rFonts w:cstheme="minorHAnsi"/>
          <w:lang w:val="en-US"/>
        </w:rPr>
        <w:t xml:space="preserve"> </w:t>
      </w:r>
      <w:r w:rsidR="00CA101D" w:rsidRPr="00267E59">
        <w:rPr>
          <w:highlight w:val="yellow"/>
        </w:rPr>
        <w:t>(Bewley et al. 2013).</w:t>
      </w:r>
      <w:r w:rsidR="00AC501A">
        <w:rPr>
          <w:rFonts w:cstheme="minorHAnsi"/>
          <w:lang w:val="en-US"/>
        </w:rPr>
        <w:t xml:space="preserve"> </w:t>
      </w:r>
      <w:r>
        <w:rPr>
          <w:rFonts w:cstheme="minorHAnsi"/>
          <w:lang w:val="en-US"/>
        </w:rPr>
        <w:t>Since w</w:t>
      </w:r>
      <w:r w:rsidRPr="00727C95">
        <w:rPr>
          <w:rFonts w:cstheme="minorHAnsi"/>
          <w:lang w:val="en-US"/>
        </w:rPr>
        <w:t xml:space="preserve">e </w:t>
      </w:r>
      <w:r>
        <w:rPr>
          <w:rFonts w:cstheme="minorHAnsi"/>
          <w:lang w:val="en-US"/>
        </w:rPr>
        <w:t>could</w:t>
      </w:r>
      <w:r w:rsidRPr="00727C95">
        <w:rPr>
          <w:rFonts w:cstheme="minorHAnsi"/>
          <w:lang w:val="en-US"/>
        </w:rPr>
        <w:t xml:space="preserve"> not find previous information about the species water</w:t>
      </w:r>
      <w:r>
        <w:rPr>
          <w:rFonts w:cstheme="minorHAnsi"/>
          <w:lang w:val="en-US"/>
        </w:rPr>
        <w:t xml:space="preserve"> potential</w:t>
      </w:r>
      <w:r w:rsidRPr="00727C95">
        <w:rPr>
          <w:rFonts w:cstheme="minorHAnsi"/>
          <w:lang w:val="en-US"/>
        </w:rPr>
        <w:t xml:space="preserve"> requirements for germination</w:t>
      </w:r>
      <w:r>
        <w:rPr>
          <w:rFonts w:cstheme="minorHAnsi"/>
          <w:lang w:val="en-US"/>
        </w:rPr>
        <w:t xml:space="preserve">, </w:t>
      </w:r>
      <w:r>
        <w:rPr>
          <w:lang w:val="en-US"/>
        </w:rPr>
        <w:t>we performed a previous</w:t>
      </w:r>
      <w:r w:rsidRPr="00A3062A">
        <w:rPr>
          <w:lang w:val="en-US"/>
        </w:rPr>
        <w:t xml:space="preserve"> pilot study </w:t>
      </w:r>
      <w:r>
        <w:rPr>
          <w:lang w:val="en-US"/>
        </w:rPr>
        <w:t xml:space="preserve">that </w:t>
      </w:r>
      <w:r w:rsidRPr="00A3062A">
        <w:rPr>
          <w:lang w:val="en-US"/>
        </w:rPr>
        <w:t>showed zero germination at -1.4 and -1.6 MPa</w:t>
      </w:r>
      <w:r>
        <w:rPr>
          <w:lang w:val="en-US"/>
        </w:rPr>
        <w:t>.</w:t>
      </w:r>
      <w:r w:rsidRPr="00A3062A">
        <w:rPr>
          <w:lang w:val="en-US"/>
        </w:rPr>
        <w:t xml:space="preserve"> </w:t>
      </w:r>
      <w:r>
        <w:rPr>
          <w:lang w:val="en-US"/>
        </w:rPr>
        <w:t>T</w:t>
      </w:r>
      <w:r w:rsidRPr="00A3062A">
        <w:rPr>
          <w:lang w:val="en-US"/>
        </w:rPr>
        <w:t>hus</w:t>
      </w:r>
      <w:r>
        <w:rPr>
          <w:lang w:val="en-US"/>
        </w:rPr>
        <w:t>,</w:t>
      </w:r>
      <w:r w:rsidRPr="00A3062A">
        <w:rPr>
          <w:lang w:val="en-US"/>
        </w:rPr>
        <w:t xml:space="preserve"> we excluded those </w:t>
      </w:r>
      <w:r>
        <w:rPr>
          <w:lang w:val="en-US"/>
        </w:rPr>
        <w:t>levels</w:t>
      </w:r>
      <w:r w:rsidRPr="00A3062A">
        <w:rPr>
          <w:lang w:val="en-US"/>
        </w:rPr>
        <w:t xml:space="preserve"> </w:t>
      </w:r>
      <w:r>
        <w:rPr>
          <w:lang w:val="en-US"/>
        </w:rPr>
        <w:t xml:space="preserve">and selected </w:t>
      </w:r>
      <w:r w:rsidR="009B14F2">
        <w:rPr>
          <w:lang w:val="en-US"/>
        </w:rPr>
        <w:t>seven</w:t>
      </w:r>
      <w:r>
        <w:rPr>
          <w:lang w:val="en-US"/>
        </w:rPr>
        <w:t xml:space="preserve"> water potential treatments for the final experiment: 0, </w:t>
      </w:r>
      <w:r w:rsidRPr="009643D0">
        <w:rPr>
          <w:lang w:val="en-CA"/>
        </w:rPr>
        <w:t>−0.2, −0.4, −0.6, −0.8, −1 and −1.2 MPa</w:t>
      </w:r>
      <w:r>
        <w:rPr>
          <w:lang w:val="en-US"/>
        </w:rPr>
        <w:t>.</w:t>
      </w:r>
      <w:r w:rsidR="00C25274">
        <w:rPr>
          <w:lang w:val="en-US"/>
        </w:rPr>
        <w:t xml:space="preserve"> </w:t>
      </w:r>
      <w:r w:rsidR="00CB2169">
        <w:rPr>
          <w:rFonts w:cstheme="minorHAnsi"/>
          <w:lang w:val="en-US"/>
        </w:rPr>
        <w:t xml:space="preserve">For each treatment combination (7 water potential treatments x 2 storage treatments x </w:t>
      </w:r>
      <w:r w:rsidR="006D5C65">
        <w:rPr>
          <w:rFonts w:cstheme="minorHAnsi"/>
          <w:lang w:val="en-US"/>
        </w:rPr>
        <w:t>12</w:t>
      </w:r>
      <w:r w:rsidR="00CB2169">
        <w:rPr>
          <w:rFonts w:cstheme="minorHAnsi"/>
          <w:lang w:val="en-US"/>
        </w:rPr>
        <w:t xml:space="preserve"> subpopulations) we sowed </w:t>
      </w:r>
      <w:r w:rsidR="00954E4C">
        <w:rPr>
          <w:rFonts w:cstheme="minorHAnsi"/>
          <w:lang w:val="en-US"/>
        </w:rPr>
        <w:t>four</w:t>
      </w:r>
      <w:r w:rsidR="00716D42">
        <w:rPr>
          <w:rFonts w:cstheme="minorHAnsi"/>
          <w:lang w:val="en-US"/>
        </w:rPr>
        <w:t xml:space="preserve"> </w:t>
      </w:r>
      <w:r w:rsidR="00CB2169">
        <w:rPr>
          <w:rFonts w:cstheme="minorHAnsi"/>
          <w:lang w:val="en-US"/>
        </w:rPr>
        <w:t xml:space="preserve">Petri </w:t>
      </w:r>
      <w:r w:rsidR="007E7BBE">
        <w:rPr>
          <w:rFonts w:cstheme="minorHAnsi"/>
          <w:lang w:val="en-US"/>
        </w:rPr>
        <w:t>dish</w:t>
      </w:r>
      <w:r w:rsidR="00A433B0">
        <w:rPr>
          <w:rFonts w:cstheme="minorHAnsi"/>
          <w:lang w:val="en-US"/>
        </w:rPr>
        <w:t xml:space="preserve">es </w:t>
      </w:r>
      <w:r w:rsidR="007E7BBE">
        <w:rPr>
          <w:rFonts w:cstheme="minorHAnsi"/>
          <w:lang w:val="en-US"/>
        </w:rPr>
        <w:t>with</w:t>
      </w:r>
      <w:r w:rsidR="00CB2169">
        <w:rPr>
          <w:rFonts w:cstheme="minorHAnsi"/>
          <w:lang w:val="en-US"/>
        </w:rPr>
        <w:t xml:space="preserve"> 25</w:t>
      </w:r>
      <w:r w:rsidR="006D223E">
        <w:rPr>
          <w:rFonts w:cstheme="minorHAnsi"/>
          <w:lang w:val="en-US"/>
        </w:rPr>
        <w:t xml:space="preserve"> seeds </w:t>
      </w:r>
      <w:r w:rsidR="007E7BBE">
        <w:rPr>
          <w:rFonts w:cstheme="minorHAnsi"/>
          <w:lang w:val="en-US"/>
        </w:rPr>
        <w:t>each</w:t>
      </w:r>
      <w:r w:rsidR="00B049DD">
        <w:rPr>
          <w:rFonts w:cstheme="minorHAnsi"/>
          <w:lang w:val="en-US"/>
        </w:rPr>
        <w:t xml:space="preserve"> </w:t>
      </w:r>
      <w:r w:rsidR="00B049DD">
        <w:rPr>
          <w:lang w:val="en-CA"/>
        </w:rPr>
        <w:t>(</w:t>
      </w:r>
      <w:r w:rsidR="00B049DD">
        <w:t>except in the -1 and -1.2 MPa</w:t>
      </w:r>
      <w:r w:rsidR="006D1ECF">
        <w:t xml:space="preserve"> water potential</w:t>
      </w:r>
      <w:r w:rsidR="00B049DD">
        <w:t xml:space="preserve"> treatments</w:t>
      </w:r>
      <w:r w:rsidR="006D1ECF">
        <w:t xml:space="preserve">, where we expected low germination, </w:t>
      </w:r>
      <w:r w:rsidR="00A433B0">
        <w:t>and</w:t>
      </w:r>
      <w:r w:rsidR="00B049DD">
        <w:t xml:space="preserve"> </w:t>
      </w:r>
      <w:r w:rsidR="006D1ECF">
        <w:t>we sowed</w:t>
      </w:r>
      <w:r w:rsidR="00B049DD">
        <w:t xml:space="preserve"> only 2 </w:t>
      </w:r>
      <w:r w:rsidR="00A433B0">
        <w:t>dishes</w:t>
      </w:r>
      <w:r w:rsidR="00B049DD">
        <w:t xml:space="preserve"> </w:t>
      </w:r>
      <w:r w:rsidR="00A433B0">
        <w:t>with</w:t>
      </w:r>
      <w:r w:rsidR="00B049DD">
        <w:t xml:space="preserve"> 25</w:t>
      </w:r>
      <w:r w:rsidR="006D223E">
        <w:t xml:space="preserve"> seeds </w:t>
      </w:r>
      <w:r w:rsidR="00B049DD">
        <w:t>each)</w:t>
      </w:r>
      <w:r w:rsidR="00CB2169">
        <w:rPr>
          <w:rFonts w:cstheme="minorHAnsi"/>
          <w:lang w:val="en-US"/>
        </w:rPr>
        <w:t>.</w:t>
      </w:r>
      <w:r w:rsidR="00ED1C53">
        <w:rPr>
          <w:rFonts w:cstheme="minorHAnsi"/>
          <w:lang w:val="en-US"/>
        </w:rPr>
        <w:t xml:space="preserve"> </w:t>
      </w:r>
      <w:r w:rsidR="002F4D6D">
        <w:rPr>
          <w:rFonts w:cstheme="minorHAnsi"/>
          <w:lang w:val="en-US"/>
        </w:rPr>
        <w:t xml:space="preserve">We </w:t>
      </w:r>
      <w:r w:rsidR="007E7BBE">
        <w:rPr>
          <w:rFonts w:cstheme="minorHAnsi"/>
          <w:lang w:val="en-US"/>
        </w:rPr>
        <w:t>used</w:t>
      </w:r>
      <w:r w:rsidR="001631D3" w:rsidRPr="009643D0">
        <w:rPr>
          <w:lang w:val="en-CA"/>
        </w:rPr>
        <w:t xml:space="preserve"> </w:t>
      </w:r>
      <w:r w:rsidR="007E7BBE">
        <w:rPr>
          <w:lang w:val="en-CA"/>
        </w:rPr>
        <w:t>90 mm Ø</w:t>
      </w:r>
      <w:r w:rsidR="007E7BBE" w:rsidRPr="009643D0">
        <w:rPr>
          <w:lang w:val="en-CA"/>
        </w:rPr>
        <w:t xml:space="preserve"> </w:t>
      </w:r>
      <w:r w:rsidR="001631D3" w:rsidRPr="009643D0">
        <w:rPr>
          <w:lang w:val="en-CA"/>
        </w:rPr>
        <w:t>Petri dish</w:t>
      </w:r>
      <w:r w:rsidR="007E7BBE">
        <w:rPr>
          <w:lang w:val="en-CA"/>
        </w:rPr>
        <w:t>es</w:t>
      </w:r>
      <w:r w:rsidR="001631D3" w:rsidRPr="009643D0">
        <w:rPr>
          <w:lang w:val="en-CA"/>
        </w:rPr>
        <w:t xml:space="preserve"> </w:t>
      </w:r>
      <w:r w:rsidR="002F4D6D">
        <w:rPr>
          <w:lang w:val="en-CA"/>
        </w:rPr>
        <w:t>with</w:t>
      </w:r>
      <w:r w:rsidR="001631D3" w:rsidRPr="009643D0">
        <w:rPr>
          <w:lang w:val="en-CA"/>
        </w:rPr>
        <w:t xml:space="preserve"> two layers of filter paper </w:t>
      </w:r>
      <w:r w:rsidR="001631D3">
        <w:rPr>
          <w:lang w:val="en-CA"/>
        </w:rPr>
        <w:t>(</w:t>
      </w:r>
      <w:proofErr w:type="spellStart"/>
      <w:r w:rsidR="001631D3" w:rsidRPr="00AC319B">
        <w:rPr>
          <w:rFonts w:eastAsia="Times New Roman" w:cstheme="minorHAnsi"/>
          <w:color w:val="000000"/>
          <w:lang w:val="en-US" w:eastAsia="ca-ES"/>
        </w:rPr>
        <w:t>Filtros</w:t>
      </w:r>
      <w:proofErr w:type="spellEnd"/>
      <w:r w:rsidR="001631D3" w:rsidRPr="00AC319B">
        <w:rPr>
          <w:rFonts w:eastAsia="Times New Roman" w:cstheme="minorHAnsi"/>
          <w:color w:val="000000"/>
          <w:lang w:val="en-US" w:eastAsia="ca-ES"/>
        </w:rPr>
        <w:t xml:space="preserve"> Anoia S.A. paper for germination assays, Ref.518G085</w:t>
      </w:r>
      <w:r w:rsidR="001631D3">
        <w:rPr>
          <w:lang w:val="en-CA"/>
        </w:rPr>
        <w:t>)</w:t>
      </w:r>
      <w:r w:rsidR="00CF269A">
        <w:rPr>
          <w:lang w:val="en-CA"/>
        </w:rPr>
        <w:t>.</w:t>
      </w:r>
      <w:r w:rsidR="001631D3">
        <w:rPr>
          <w:lang w:val="en-CA"/>
        </w:rPr>
        <w:t xml:space="preserve"> </w:t>
      </w:r>
      <w:r w:rsidR="00756EA6">
        <w:rPr>
          <w:lang w:val="en-CA"/>
        </w:rPr>
        <w:t xml:space="preserve">To each dish, we </w:t>
      </w:r>
      <w:r w:rsidR="00CF269A">
        <w:rPr>
          <w:lang w:val="en-CA"/>
        </w:rPr>
        <w:t xml:space="preserve">added </w:t>
      </w:r>
      <w:r w:rsidR="001631D3" w:rsidRPr="009643D0">
        <w:rPr>
          <w:lang w:val="en-CA"/>
        </w:rPr>
        <w:t xml:space="preserve">5 ml of either </w:t>
      </w:r>
      <w:r w:rsidR="007D511D">
        <w:rPr>
          <w:lang w:val="en-CA"/>
        </w:rPr>
        <w:t xml:space="preserve">(a) </w:t>
      </w:r>
      <w:r w:rsidR="001631D3" w:rsidRPr="009643D0">
        <w:rPr>
          <w:lang w:val="en-CA"/>
        </w:rPr>
        <w:t xml:space="preserve">distilled water or </w:t>
      </w:r>
      <w:r w:rsidR="007D511D">
        <w:rPr>
          <w:lang w:val="en-CA"/>
        </w:rPr>
        <w:t xml:space="preserve">(b) </w:t>
      </w:r>
      <w:r w:rsidR="001631D3" w:rsidRPr="009643D0">
        <w:rPr>
          <w:lang w:val="en-CA"/>
        </w:rPr>
        <w:t xml:space="preserve">a </w:t>
      </w:r>
      <w:r w:rsidR="00756EA6">
        <w:rPr>
          <w:lang w:val="en-CA"/>
        </w:rPr>
        <w:t>PE</w:t>
      </w:r>
      <w:r w:rsidR="007D511D">
        <w:rPr>
          <w:lang w:val="en-CA"/>
        </w:rPr>
        <w:t>G</w:t>
      </w:r>
      <w:r w:rsidR="001631D3" w:rsidRPr="009643D0">
        <w:rPr>
          <w:lang w:val="en-CA"/>
        </w:rPr>
        <w:t xml:space="preserve"> 6000 solution prepared according to </w:t>
      </w:r>
      <w:r w:rsidR="001631D3" w:rsidRPr="009643D0">
        <w:rPr>
          <w:lang w:val="en-CA"/>
        </w:rPr>
        <w:fldChar w:fldCharType="begin" w:fldLock="1"/>
      </w:r>
      <w:r w:rsidR="00743009">
        <w:rPr>
          <w:lang w:val="en-CA"/>
        </w:rPr>
        <w:instrText>ADDIN CSL_CITATION {"citationItems":[{"id":"ITEM-1","itemData":{"author":[{"dropping-particle":"","family":"Michel","given":"Burlyn E","non-dropping-particle":"","parse-names":false,"suffix":""},{"dropping-particle":"","family":"Kaufmann","given":"Merrill R","non-dropping-particle":"","parse-names":false,"suffix":""}],"id":"ITEM-1","issued":{"date-parts":[["1973"]]},"page":"914-916","title":"The Osmotic Potential of Polyethylene Glycol 60001","type":"article-journal"},"uris":["http://www.mendeley.com/documents/?uuid=5dcd3d1a-bbf4-4c97-b53e-728b84b2c212","http://www.mendeley.com/documents/?uuid=8bae9792-5df1-46d8-a9f4-b2080aa2e458"]}],"mendeley":{"formattedCitation":"(Michel &amp; Kaufmann 1973)","manualFormatting":"Michel &amp; Kaufmann (1973)","plainTextFormattedCitation":"(Michel &amp; Kaufmann 1973)","previouslyFormattedCitation":"(Michel &amp; Kaufmann 1973)"},"properties":{"noteIndex":0},"schema":"https://github.com/citation-style-language/schema/raw/master/csl-citation.json"}</w:instrText>
      </w:r>
      <w:r w:rsidR="001631D3" w:rsidRPr="009643D0">
        <w:rPr>
          <w:lang w:val="en-CA"/>
        </w:rPr>
        <w:fldChar w:fldCharType="separate"/>
      </w:r>
      <w:r w:rsidR="001631D3" w:rsidRPr="009643D0">
        <w:rPr>
          <w:noProof/>
          <w:lang w:val="en-CA"/>
        </w:rPr>
        <w:t>Michel &amp; Kaufmann (1973)</w:t>
      </w:r>
      <w:r w:rsidR="001631D3" w:rsidRPr="009643D0">
        <w:rPr>
          <w:lang w:val="en-CA"/>
        </w:rPr>
        <w:fldChar w:fldCharType="end"/>
      </w:r>
      <w:r w:rsidR="0041612A">
        <w:rPr>
          <w:lang w:val="en-CA"/>
        </w:rPr>
        <w:t xml:space="preserve"> and </w:t>
      </w:r>
      <w:commentRangeStart w:id="28"/>
      <w:r w:rsidR="00096970">
        <w:rPr>
          <w:lang w:val="en-CA"/>
        </w:rPr>
        <w:t>Vilella et al</w:t>
      </w:r>
      <w:r w:rsidR="007D511D">
        <w:rPr>
          <w:lang w:val="en-CA"/>
        </w:rPr>
        <w:t>.</w:t>
      </w:r>
      <w:r w:rsidR="00096970">
        <w:rPr>
          <w:lang w:val="en-CA"/>
        </w:rPr>
        <w:t xml:space="preserve"> </w:t>
      </w:r>
      <w:r w:rsidR="007D511D">
        <w:rPr>
          <w:lang w:val="en-CA"/>
        </w:rPr>
        <w:t>(</w:t>
      </w:r>
      <w:r w:rsidR="00096970">
        <w:rPr>
          <w:lang w:val="en-CA"/>
        </w:rPr>
        <w:t>1991</w:t>
      </w:r>
      <w:commentRangeEnd w:id="28"/>
      <w:r w:rsidR="007D511D">
        <w:rPr>
          <w:lang w:val="en-CA"/>
        </w:rPr>
        <w:t>)</w:t>
      </w:r>
      <w:r w:rsidR="00096970">
        <w:rPr>
          <w:rStyle w:val="Refdecomentario"/>
        </w:rPr>
        <w:commentReference w:id="28"/>
      </w:r>
      <w:r w:rsidR="00CF269A">
        <w:t xml:space="preserve"> </w:t>
      </w:r>
      <w:r w:rsidR="001631D3" w:rsidRPr="009643D0">
        <w:rPr>
          <w:lang w:val="en-CA"/>
        </w:rPr>
        <w:t xml:space="preserve">to reach </w:t>
      </w:r>
      <w:r w:rsidR="00136DFB">
        <w:rPr>
          <w:lang w:val="en-CA"/>
        </w:rPr>
        <w:t xml:space="preserve">desired </w:t>
      </w:r>
      <w:r w:rsidR="001631D3" w:rsidRPr="009643D0">
        <w:rPr>
          <w:lang w:val="en-CA"/>
        </w:rPr>
        <w:t xml:space="preserve">osmotic potentials </w:t>
      </w:r>
      <w:r w:rsidR="00B50B41">
        <w:rPr>
          <w:lang w:val="en-CA"/>
        </w:rPr>
        <w:t>at 20 ºC</w:t>
      </w:r>
      <w:r w:rsidR="00B01C5C">
        <w:rPr>
          <w:lang w:val="en-CA"/>
        </w:rPr>
        <w:t xml:space="preserve"> (the experimental temperature)</w:t>
      </w:r>
      <w:r w:rsidR="00426DDC">
        <w:t>.</w:t>
      </w:r>
      <w:r w:rsidR="000A7F37">
        <w:t xml:space="preserve"> </w:t>
      </w:r>
      <w:r w:rsidR="00CF7918">
        <w:t xml:space="preserve">We sealed </w:t>
      </w:r>
      <w:r w:rsidR="00426DDC">
        <w:t>Petri dishes with parafilm to avoid evaporation of the solution</w:t>
      </w:r>
      <w:r w:rsidR="00290862">
        <w:t>s and</w:t>
      </w:r>
      <w:r w:rsidR="00426DDC">
        <w:t xml:space="preserve"> </w:t>
      </w:r>
      <w:r w:rsidR="00290862">
        <w:t xml:space="preserve">to maintain </w:t>
      </w:r>
      <w:r w:rsidR="00426DDC">
        <w:t>constant water potential</w:t>
      </w:r>
      <w:r w:rsidR="00290862">
        <w:t>s</w:t>
      </w:r>
      <w:r w:rsidR="00426DDC">
        <w:t xml:space="preserve"> throughout the experiment.</w:t>
      </w:r>
    </w:p>
    <w:p w14:paraId="6F7D7451" w14:textId="68E537B2" w:rsidR="00C75E5B" w:rsidRPr="00C25274" w:rsidRDefault="00D25BB2" w:rsidP="00C25274">
      <w:pPr>
        <w:spacing w:line="360" w:lineRule="auto"/>
        <w:ind w:firstLine="709"/>
        <w:jc w:val="both"/>
        <w:rPr>
          <w:rFonts w:cstheme="minorHAnsi"/>
          <w:lang w:val="en-US"/>
        </w:rPr>
      </w:pPr>
      <w:r>
        <w:t>See</w:t>
      </w:r>
      <w:r w:rsidR="0068503C">
        <w:t xml:space="preserve">ds were </w:t>
      </w:r>
      <w:r w:rsidR="00426DDC">
        <w:t xml:space="preserve">incubated </w:t>
      </w:r>
      <w:r w:rsidR="00144D30">
        <w:rPr>
          <w:rFonts w:cstheme="minorHAnsi"/>
          <w:lang w:val="en-US"/>
        </w:rPr>
        <w:t xml:space="preserve">in conditions simulating late summer </w:t>
      </w:r>
      <w:r w:rsidR="00E15C82">
        <w:rPr>
          <w:rFonts w:cstheme="minorHAnsi"/>
          <w:lang w:val="en-US"/>
        </w:rPr>
        <w:t xml:space="preserve">days </w:t>
      </w:r>
      <w:r w:rsidR="00144D30">
        <w:rPr>
          <w:rFonts w:cstheme="minorHAnsi"/>
          <w:lang w:val="en-US"/>
        </w:rPr>
        <w:t xml:space="preserve">in the field, when germination has been </w:t>
      </w:r>
      <w:r>
        <w:rPr>
          <w:rFonts w:cstheme="minorHAnsi"/>
          <w:lang w:val="en-US"/>
        </w:rPr>
        <w:t>see</w:t>
      </w:r>
      <w:r w:rsidR="00716D42">
        <w:rPr>
          <w:rFonts w:cstheme="minorHAnsi"/>
          <w:lang w:val="en-US"/>
        </w:rPr>
        <w:t>n to happen (</w:t>
      </w:r>
      <w:r w:rsidR="00716D42" w:rsidRPr="00716D42">
        <w:rPr>
          <w:rFonts w:cstheme="minorHAnsi"/>
          <w:highlight w:val="yellow"/>
          <w:lang w:val="en-US"/>
        </w:rPr>
        <w:t>paper move-along</w:t>
      </w:r>
      <w:r w:rsidR="00144D30">
        <w:rPr>
          <w:rFonts w:cstheme="minorHAnsi"/>
          <w:lang w:val="en-US"/>
        </w:rPr>
        <w:t>)</w:t>
      </w:r>
      <w:r w:rsidR="00F007EA">
        <w:rPr>
          <w:rFonts w:cstheme="minorHAnsi"/>
          <w:lang w:val="en-US"/>
        </w:rPr>
        <w:t>:</w:t>
      </w:r>
      <w:r w:rsidR="00426DDC">
        <w:t xml:space="preserve"> </w:t>
      </w:r>
      <w:r w:rsidR="0068503C">
        <w:t>constant 20</w:t>
      </w:r>
      <w:r w:rsidR="00426DDC">
        <w:t>°</w:t>
      </w:r>
      <w:r w:rsidR="0068503C">
        <w:t xml:space="preserve">C </w:t>
      </w:r>
      <w:r w:rsidR="005A5C83">
        <w:t xml:space="preserve">with a </w:t>
      </w:r>
      <w:r w:rsidR="005A5C83" w:rsidRPr="003F6D02">
        <w:rPr>
          <w:lang w:val="en-CA"/>
        </w:rPr>
        <w:t>daily photoperiod</w:t>
      </w:r>
      <w:r w:rsidR="008F2C22">
        <w:rPr>
          <w:lang w:val="en-CA"/>
        </w:rPr>
        <w:t xml:space="preserve"> </w:t>
      </w:r>
      <w:r w:rsidR="00C72E66">
        <w:rPr>
          <w:lang w:val="en-CA"/>
        </w:rPr>
        <w:t xml:space="preserve">of </w:t>
      </w:r>
      <w:r w:rsidR="008F2C22">
        <w:rPr>
          <w:lang w:val="en-CA"/>
        </w:rPr>
        <w:t>12-12</w:t>
      </w:r>
      <w:r w:rsidR="002B4C53">
        <w:rPr>
          <w:lang w:val="en-CA"/>
        </w:rPr>
        <w:t>h</w:t>
      </w:r>
      <w:r w:rsidR="00223348">
        <w:rPr>
          <w:lang w:val="en-CA"/>
        </w:rPr>
        <w:t xml:space="preserve"> light/dark</w:t>
      </w:r>
      <w:r w:rsidR="00C72E66">
        <w:rPr>
          <w:lang w:val="en-CA"/>
        </w:rPr>
        <w:t>.</w:t>
      </w:r>
      <w:r w:rsidR="00882503">
        <w:rPr>
          <w:lang w:val="en-CA"/>
        </w:rPr>
        <w:t xml:space="preserve"> </w:t>
      </w:r>
      <w:r w:rsidR="00FB694E">
        <w:rPr>
          <w:lang w:val="en-CA"/>
        </w:rPr>
        <w:t xml:space="preserve">It must be </w:t>
      </w:r>
      <w:proofErr w:type="gramStart"/>
      <w:r w:rsidR="00FB694E">
        <w:rPr>
          <w:lang w:val="en-CA"/>
        </w:rPr>
        <w:t>noted</w:t>
      </w:r>
      <w:r w:rsidR="0038254B">
        <w:rPr>
          <w:lang w:val="en-CA"/>
        </w:rPr>
        <w:t>,</w:t>
      </w:r>
      <w:proofErr w:type="gramEnd"/>
      <w:r w:rsidR="00FB694E">
        <w:rPr>
          <w:lang w:val="en-CA"/>
        </w:rPr>
        <w:t xml:space="preserve"> that w</w:t>
      </w:r>
      <w:r w:rsidR="00882503">
        <w:rPr>
          <w:lang w:val="en-CA"/>
        </w:rPr>
        <w:t>e used constant 20ºC rather than a more realistic diurnal alternating regime</w:t>
      </w:r>
      <w:r w:rsidR="00FB694E">
        <w:rPr>
          <w:lang w:val="en-CA"/>
        </w:rPr>
        <w:t xml:space="preserve"> in order to maintain the stability of </w:t>
      </w:r>
      <w:r w:rsidR="00E15C82">
        <w:rPr>
          <w:lang w:val="en-CA"/>
        </w:rPr>
        <w:t>water stress</w:t>
      </w:r>
      <w:r w:rsidR="00FB694E">
        <w:rPr>
          <w:lang w:val="en-CA"/>
        </w:rPr>
        <w:t xml:space="preserve"> conditions </w:t>
      </w:r>
      <w:r w:rsidR="00E15C82">
        <w:rPr>
          <w:lang w:val="en-CA"/>
        </w:rPr>
        <w:t>for</w:t>
      </w:r>
      <w:r w:rsidR="00FB694E">
        <w:rPr>
          <w:lang w:val="en-CA"/>
        </w:rPr>
        <w:t xml:space="preserve"> the PEG solutions.</w:t>
      </w:r>
      <w:r w:rsidR="00C72E66">
        <w:rPr>
          <w:lang w:val="en-CA"/>
        </w:rPr>
        <w:t xml:space="preserve"> Conditions were programmed</w:t>
      </w:r>
      <w:r w:rsidR="005A5C83">
        <w:t xml:space="preserve"> </w:t>
      </w:r>
      <w:r w:rsidR="0068503C">
        <w:t>in</w:t>
      </w:r>
      <w:r w:rsidR="00C72E66">
        <w:t xml:space="preserve"> an</w:t>
      </w:r>
      <w:r w:rsidR="0068503C">
        <w:t xml:space="preserve"> incubator </w:t>
      </w:r>
      <w:r w:rsidR="0068503C" w:rsidRPr="00AC319B">
        <w:rPr>
          <w:rFonts w:cstheme="minorHAnsi"/>
          <w:lang w:val="en-US"/>
        </w:rPr>
        <w:t xml:space="preserve">(Aralab climatic chamber Fitoclima S600 PL, equipped with </w:t>
      </w:r>
      <w:r w:rsidR="00954E4C">
        <w:rPr>
          <w:rFonts w:cstheme="minorHAnsi"/>
          <w:lang w:val="en-US"/>
        </w:rPr>
        <w:t xml:space="preserve">four </w:t>
      </w:r>
      <w:r w:rsidR="0068503C" w:rsidRPr="00AC319B">
        <w:rPr>
          <w:rFonts w:cstheme="minorHAnsi"/>
          <w:lang w:val="en-US"/>
        </w:rPr>
        <w:t>led modules 11W 350mA</w:t>
      </w:r>
      <w:r w:rsidR="00882503">
        <w:rPr>
          <w:rFonts w:cstheme="minorHAnsi"/>
          <w:lang w:val="en-US"/>
        </w:rPr>
        <w:t>)</w:t>
      </w:r>
      <w:r w:rsidR="00C51EB6">
        <w:rPr>
          <w:rFonts w:cstheme="minorHAnsi"/>
          <w:lang w:val="en-US"/>
        </w:rPr>
        <w:t>.</w:t>
      </w:r>
      <w:r w:rsidR="00C25274">
        <w:rPr>
          <w:rFonts w:cstheme="minorHAnsi"/>
          <w:lang w:val="en-US"/>
        </w:rPr>
        <w:t xml:space="preserve"> </w:t>
      </w:r>
      <w:r w:rsidR="003C4097" w:rsidRPr="0038254B">
        <w:t>We monitored g</w:t>
      </w:r>
      <w:r w:rsidR="00A649DA" w:rsidRPr="0038254B">
        <w:t>ermination</w:t>
      </w:r>
      <w:r w:rsidR="00393DE7">
        <w:t xml:space="preserve">, defined as </w:t>
      </w:r>
      <w:r w:rsidR="00A649DA" w:rsidRPr="0038254B">
        <w:t>radicle emergence</w:t>
      </w:r>
      <w:r w:rsidR="00862CB7" w:rsidRPr="0038254B">
        <w:t xml:space="preserve"> &gt; 1.5mm</w:t>
      </w:r>
      <w:r w:rsidR="00393DE7">
        <w:t>,</w:t>
      </w:r>
      <w:r w:rsidR="00A649DA" w:rsidRPr="0038254B">
        <w:t xml:space="preserve"> for 2</w:t>
      </w:r>
      <w:r w:rsidR="00862CB7" w:rsidRPr="0038254B">
        <w:t>8</w:t>
      </w:r>
      <w:r w:rsidR="00A649DA" w:rsidRPr="0038254B">
        <w:t xml:space="preserve"> days</w:t>
      </w:r>
      <w:r w:rsidR="00393DE7">
        <w:t>:</w:t>
      </w:r>
      <w:r w:rsidR="00291508" w:rsidRPr="0038254B">
        <w:t xml:space="preserve"> </w:t>
      </w:r>
      <w:r w:rsidR="00CF269A" w:rsidRPr="0038254B">
        <w:t xml:space="preserve">daily </w:t>
      </w:r>
      <w:r w:rsidR="00291508" w:rsidRPr="0038254B">
        <w:t>until</w:t>
      </w:r>
      <w:r w:rsidR="003D08FA" w:rsidRPr="0038254B">
        <w:t xml:space="preserve"> the cumulative germination curve flattened (day 21) </w:t>
      </w:r>
      <w:r w:rsidR="003C4097" w:rsidRPr="0038254B">
        <w:t xml:space="preserve">and </w:t>
      </w:r>
      <w:r w:rsidR="00CF269A" w:rsidRPr="0038254B">
        <w:t>then</w:t>
      </w:r>
      <w:r w:rsidR="003C4097" w:rsidRPr="0038254B">
        <w:t xml:space="preserve"> every two or three days until the end of the experiment</w:t>
      </w:r>
      <w:r w:rsidR="00A649DA" w:rsidRPr="0038254B">
        <w:t xml:space="preserve">. </w:t>
      </w:r>
      <w:r w:rsidR="002B66E5" w:rsidRPr="0038254B">
        <w:t>We removed g</w:t>
      </w:r>
      <w:r w:rsidR="00A649DA" w:rsidRPr="0038254B">
        <w:t>erminated</w:t>
      </w:r>
      <w:r w:rsidR="006D223E">
        <w:t xml:space="preserve"> seeds</w:t>
      </w:r>
      <w:r w:rsidR="00716D42">
        <w:t xml:space="preserve"> </w:t>
      </w:r>
      <w:r w:rsidR="00A649DA" w:rsidRPr="0038254B">
        <w:t>during the scoring and</w:t>
      </w:r>
      <w:r w:rsidR="00DE1B0A">
        <w:t>,</w:t>
      </w:r>
      <w:r w:rsidR="00A649DA" w:rsidRPr="0038254B">
        <w:t xml:space="preserve"> </w:t>
      </w:r>
      <w:r w:rsidR="00CF269A" w:rsidRPr="0038254B">
        <w:t>once</w:t>
      </w:r>
      <w:r w:rsidR="00A649DA" w:rsidRPr="0038254B">
        <w:t xml:space="preserve"> the experiments were finished, </w:t>
      </w:r>
      <w:r w:rsidR="002B66E5" w:rsidRPr="0038254B">
        <w:t xml:space="preserve">we cut </w:t>
      </w:r>
      <w:r w:rsidR="00221957" w:rsidRPr="0038254B">
        <w:t xml:space="preserve">non-germinated </w:t>
      </w:r>
      <w:r w:rsidR="0038254B">
        <w:t>see</w:t>
      </w:r>
      <w:r w:rsidR="00221957" w:rsidRPr="0038254B">
        <w:t xml:space="preserve">ds </w:t>
      </w:r>
      <w:r w:rsidR="002F27BC" w:rsidRPr="0038254B">
        <w:t xml:space="preserve">under </w:t>
      </w:r>
      <w:r w:rsidR="00DE1B0A">
        <w:t>a</w:t>
      </w:r>
      <w:r w:rsidR="002F27BC" w:rsidRPr="0038254B">
        <w:t xml:space="preserve"> bino</w:t>
      </w:r>
      <w:r w:rsidR="00AF60ED" w:rsidRPr="0038254B">
        <w:t xml:space="preserve">cular loupe </w:t>
      </w:r>
      <w:r w:rsidR="00862CB7" w:rsidRPr="0038254B">
        <w:t>and classified</w:t>
      </w:r>
      <w:r w:rsidR="002B66E5" w:rsidRPr="0038254B">
        <w:t xml:space="preserve"> them</w:t>
      </w:r>
      <w:r w:rsidR="00862CB7" w:rsidRPr="0038254B">
        <w:t xml:space="preserve"> as viable, </w:t>
      </w:r>
      <w:proofErr w:type="gramStart"/>
      <w:r w:rsidR="00B205FA" w:rsidRPr="0038254B">
        <w:lastRenderedPageBreak/>
        <w:t>dead</w:t>
      </w:r>
      <w:proofErr w:type="gramEnd"/>
      <w:r w:rsidR="00862CB7" w:rsidRPr="0038254B">
        <w:t xml:space="preserve"> or empty</w:t>
      </w:r>
      <w:r w:rsidR="00AF60ED" w:rsidRPr="0038254B">
        <w:t>.</w:t>
      </w:r>
      <w:r w:rsidR="00716D42">
        <w:t xml:space="preserve"> S</w:t>
      </w:r>
      <w:r w:rsidR="006D223E">
        <w:t>eeds</w:t>
      </w:r>
      <w:r w:rsidR="00716D42">
        <w:t xml:space="preserve"> </w:t>
      </w:r>
      <w:r w:rsidR="00AF60ED" w:rsidRPr="0038254B">
        <w:t>with firm and white embryos were considered viable</w:t>
      </w:r>
      <w:r w:rsidR="00DE1B0A">
        <w:t>,</w:t>
      </w:r>
      <w:r w:rsidR="00AF60ED" w:rsidRPr="0038254B">
        <w:t xml:space="preserve"> i.e. potentially </w:t>
      </w:r>
      <w:proofErr w:type="spellStart"/>
      <w:r w:rsidR="00AF60ED" w:rsidRPr="0038254B">
        <w:t>germinable</w:t>
      </w:r>
      <w:proofErr w:type="spellEnd"/>
      <w:r w:rsidR="00AF60ED" w:rsidRPr="0038254B">
        <w:t xml:space="preserve"> </w:t>
      </w:r>
      <w:r w:rsidR="00862CB7" w:rsidRPr="0038254B">
        <w:t>(Baskin and Baskin 2014)</w:t>
      </w:r>
      <w:r w:rsidR="002F27BC" w:rsidRPr="0038254B">
        <w:t xml:space="preserve">. </w:t>
      </w:r>
      <w:r w:rsidR="00393DE7">
        <w:t>S</w:t>
      </w:r>
      <w:r w:rsidR="00A508EC" w:rsidRPr="0038254B">
        <w:t xml:space="preserve">ubsequent </w:t>
      </w:r>
      <w:r w:rsidR="00393DE7" w:rsidRPr="0038254B">
        <w:t>analys</w:t>
      </w:r>
      <w:r w:rsidR="00393DE7">
        <w:t>e</w:t>
      </w:r>
      <w:r w:rsidR="00393DE7" w:rsidRPr="0038254B">
        <w:t xml:space="preserve">s </w:t>
      </w:r>
      <w:r w:rsidR="00393DE7">
        <w:t>only</w:t>
      </w:r>
      <w:r w:rsidR="00442BF1" w:rsidRPr="0038254B">
        <w:t xml:space="preserve"> </w:t>
      </w:r>
      <w:r w:rsidR="00393DE7">
        <w:t xml:space="preserve">consider </w:t>
      </w:r>
      <w:r w:rsidR="00442BF1" w:rsidRPr="0038254B">
        <w:t xml:space="preserve">germinated and </w:t>
      </w:r>
      <w:proofErr w:type="spellStart"/>
      <w:r w:rsidR="00393DE7" w:rsidRPr="001D393D">
        <w:t>germinable</w:t>
      </w:r>
      <w:proofErr w:type="spellEnd"/>
      <w:r w:rsidR="00393DE7" w:rsidRPr="001D393D">
        <w:t xml:space="preserve"> </w:t>
      </w:r>
      <w:r w:rsidR="0038254B">
        <w:t>see</w:t>
      </w:r>
      <w:r w:rsidR="007E062A" w:rsidRPr="0038254B">
        <w:t>ds.</w:t>
      </w:r>
      <w:r w:rsidR="007E062A">
        <w:rPr>
          <w:lang w:val="en-CA"/>
        </w:rPr>
        <w:t xml:space="preserve"> </w:t>
      </w:r>
      <w:r w:rsidR="008518F7">
        <w:rPr>
          <w:lang w:val="en-CA"/>
        </w:rPr>
        <w:t xml:space="preserve">A total of </w:t>
      </w:r>
      <w:proofErr w:type="spellStart"/>
      <w:r w:rsidR="008518F7" w:rsidRPr="008518F7">
        <w:rPr>
          <w:highlight w:val="yellow"/>
          <w:lang w:val="en-CA"/>
        </w:rPr>
        <w:t>xxxx</w:t>
      </w:r>
      <w:proofErr w:type="spellEnd"/>
      <w:r w:rsidR="008518F7">
        <w:rPr>
          <w:lang w:val="en-CA"/>
        </w:rPr>
        <w:t xml:space="preserve"> viable (germinated + </w:t>
      </w:r>
      <w:proofErr w:type="spellStart"/>
      <w:r w:rsidR="008518F7">
        <w:rPr>
          <w:lang w:val="en-CA"/>
        </w:rPr>
        <w:t>germinable</w:t>
      </w:r>
      <w:proofErr w:type="spellEnd"/>
      <w:r w:rsidR="008518F7">
        <w:rPr>
          <w:lang w:val="en-CA"/>
        </w:rPr>
        <w:t xml:space="preserve">) D. langeanus seeds were used in this study.  </w:t>
      </w:r>
    </w:p>
    <w:p w14:paraId="24819549" w14:textId="71CC9600" w:rsidR="0042434E" w:rsidRPr="0042434E" w:rsidRDefault="00F7375B" w:rsidP="002D07AE">
      <w:pPr>
        <w:pStyle w:val="Ttulo3"/>
        <w:spacing w:line="360" w:lineRule="auto"/>
        <w:jc w:val="both"/>
      </w:pPr>
      <w:r w:rsidRPr="0042434E">
        <w:t>2.</w:t>
      </w:r>
      <w:r w:rsidR="00960FF6">
        <w:t>6</w:t>
      </w:r>
      <w:r w:rsidR="00A559B2" w:rsidRPr="0042434E">
        <w:t>.</w:t>
      </w:r>
      <w:r w:rsidRPr="0042434E">
        <w:t xml:space="preserve"> </w:t>
      </w:r>
      <w:r w:rsidR="0068503C" w:rsidRPr="0042434E">
        <w:t xml:space="preserve">Data </w:t>
      </w:r>
      <w:r w:rsidR="00960FF6">
        <w:t>a</w:t>
      </w:r>
      <w:r w:rsidR="00960FF6" w:rsidRPr="0042434E">
        <w:t>nalysis</w:t>
      </w:r>
    </w:p>
    <w:p w14:paraId="373792C2" w14:textId="5F5C6FB5" w:rsidR="0068503C" w:rsidRDefault="0068503C" w:rsidP="00136DFB">
      <w:pPr>
        <w:pStyle w:val="Ttulo3"/>
        <w:spacing w:line="360" w:lineRule="auto"/>
        <w:ind w:firstLine="709"/>
        <w:jc w:val="both"/>
        <w:rPr>
          <w:rFonts w:asciiTheme="minorHAnsi" w:eastAsiaTheme="minorHAnsi" w:hAnsiTheme="minorHAnsi" w:cstheme="minorHAnsi"/>
          <w:color w:val="auto"/>
          <w:sz w:val="22"/>
          <w:szCs w:val="22"/>
          <w:lang w:val="en-US"/>
        </w:rPr>
      </w:pPr>
      <w:r w:rsidRPr="0042434E">
        <w:rPr>
          <w:rFonts w:asciiTheme="minorHAnsi" w:eastAsiaTheme="minorHAnsi" w:hAnsiTheme="minorHAnsi" w:cstheme="minorHAnsi"/>
          <w:color w:val="auto"/>
          <w:sz w:val="22"/>
          <w:szCs w:val="22"/>
          <w:lang w:val="en-US"/>
        </w:rPr>
        <w:t xml:space="preserve">All </w:t>
      </w:r>
      <w:r w:rsidR="00FF5080">
        <w:rPr>
          <w:rFonts w:asciiTheme="minorHAnsi" w:eastAsiaTheme="minorHAnsi" w:hAnsiTheme="minorHAnsi" w:cstheme="minorHAnsi"/>
          <w:color w:val="auto"/>
          <w:sz w:val="22"/>
          <w:szCs w:val="22"/>
          <w:lang w:val="en-US"/>
        </w:rPr>
        <w:t>analyses</w:t>
      </w:r>
      <w:r w:rsidRPr="0042434E">
        <w:rPr>
          <w:rFonts w:asciiTheme="minorHAnsi" w:eastAsiaTheme="minorHAnsi" w:hAnsiTheme="minorHAnsi" w:cstheme="minorHAnsi"/>
          <w:color w:val="auto"/>
          <w:sz w:val="22"/>
          <w:szCs w:val="22"/>
          <w:lang w:val="en-US"/>
        </w:rPr>
        <w:t xml:space="preserve"> were done in R </w:t>
      </w:r>
      <w:r w:rsidR="00F7375B" w:rsidRPr="0042434E">
        <w:rPr>
          <w:rFonts w:asciiTheme="minorHAnsi" w:eastAsiaTheme="minorHAnsi" w:hAnsiTheme="minorHAnsi" w:cstheme="minorHAnsi"/>
          <w:color w:val="auto"/>
          <w:sz w:val="22"/>
          <w:szCs w:val="22"/>
          <w:lang w:val="en-US"/>
        </w:rPr>
        <w:t>(</w:t>
      </w:r>
      <w:r w:rsidR="001C407B" w:rsidRPr="00C44289">
        <w:rPr>
          <w:rFonts w:asciiTheme="minorHAnsi" w:eastAsiaTheme="minorHAnsi" w:hAnsiTheme="minorHAnsi" w:cstheme="minorHAnsi"/>
          <w:color w:val="auto"/>
          <w:sz w:val="22"/>
          <w:szCs w:val="22"/>
          <w:highlight w:val="yellow"/>
          <w:lang w:val="en-US"/>
        </w:rPr>
        <w:t>R core Team 2022</w:t>
      </w:r>
      <w:r w:rsidR="00F7375B" w:rsidRPr="0042434E">
        <w:rPr>
          <w:rFonts w:asciiTheme="minorHAnsi" w:eastAsiaTheme="minorHAnsi" w:hAnsiTheme="minorHAnsi" w:cstheme="minorHAnsi"/>
          <w:color w:val="auto"/>
          <w:sz w:val="22"/>
          <w:szCs w:val="22"/>
          <w:lang w:val="en-US"/>
        </w:rPr>
        <w:t>)</w:t>
      </w:r>
      <w:r w:rsidRPr="0042434E">
        <w:rPr>
          <w:rFonts w:asciiTheme="minorHAnsi" w:eastAsiaTheme="minorHAnsi" w:hAnsiTheme="minorHAnsi" w:cstheme="minorHAnsi"/>
          <w:color w:val="auto"/>
          <w:sz w:val="22"/>
          <w:szCs w:val="22"/>
          <w:lang w:val="en-US"/>
        </w:rPr>
        <w:t xml:space="preserve"> using </w:t>
      </w:r>
      <w:r w:rsidR="002B5387">
        <w:rPr>
          <w:rFonts w:asciiTheme="minorHAnsi" w:eastAsiaTheme="minorHAnsi" w:hAnsiTheme="minorHAnsi" w:cstheme="minorHAnsi"/>
          <w:color w:val="auto"/>
          <w:sz w:val="22"/>
          <w:szCs w:val="22"/>
          <w:lang w:val="en-US"/>
        </w:rPr>
        <w:t xml:space="preserve">the </w:t>
      </w:r>
      <w:r w:rsidR="009034F4">
        <w:rPr>
          <w:rFonts w:asciiTheme="minorHAnsi" w:eastAsiaTheme="minorHAnsi" w:hAnsiTheme="minorHAnsi" w:cstheme="minorHAnsi"/>
          <w:color w:val="auto"/>
          <w:sz w:val="22"/>
          <w:szCs w:val="22"/>
          <w:lang w:val="en-US"/>
        </w:rPr>
        <w:t xml:space="preserve">packages </w:t>
      </w:r>
      <w:proofErr w:type="spellStart"/>
      <w:r w:rsidR="001A7C0D">
        <w:rPr>
          <w:rFonts w:asciiTheme="minorHAnsi" w:eastAsiaTheme="minorHAnsi" w:hAnsiTheme="minorHAnsi" w:cstheme="minorHAnsi"/>
          <w:color w:val="auto"/>
          <w:sz w:val="22"/>
          <w:szCs w:val="22"/>
          <w:lang w:val="en-US"/>
        </w:rPr>
        <w:t>glmmTMB</w:t>
      </w:r>
      <w:proofErr w:type="spellEnd"/>
      <w:r w:rsidR="001A7C0D">
        <w:rPr>
          <w:rFonts w:asciiTheme="minorHAnsi" w:eastAsiaTheme="minorHAnsi" w:hAnsiTheme="minorHAnsi" w:cstheme="minorHAnsi"/>
          <w:color w:val="auto"/>
          <w:sz w:val="22"/>
          <w:szCs w:val="22"/>
          <w:lang w:val="en-US"/>
        </w:rPr>
        <w:t xml:space="preserve"> </w:t>
      </w:r>
      <w:r w:rsidR="00196BB5">
        <w:rPr>
          <w:rFonts w:asciiTheme="minorHAnsi" w:eastAsiaTheme="minorHAnsi" w:hAnsiTheme="minorHAnsi" w:cstheme="minorHAnsi"/>
          <w:color w:val="auto"/>
          <w:sz w:val="22"/>
          <w:szCs w:val="22"/>
          <w:lang w:val="en-US"/>
        </w:rPr>
        <w:t>(</w:t>
      </w:r>
      <w:commentRangeStart w:id="29"/>
      <w:r w:rsidR="00196BB5">
        <w:rPr>
          <w:rFonts w:asciiTheme="minorHAnsi" w:eastAsiaTheme="minorHAnsi" w:hAnsiTheme="minorHAnsi" w:cstheme="minorHAnsi"/>
          <w:color w:val="auto"/>
          <w:sz w:val="22"/>
          <w:szCs w:val="22"/>
          <w:lang w:val="en-US"/>
        </w:rPr>
        <w:t>Brooks et al., 2017</w:t>
      </w:r>
      <w:commentRangeEnd w:id="29"/>
      <w:r w:rsidR="00196BB5">
        <w:rPr>
          <w:rStyle w:val="Refdecomentario"/>
          <w:rFonts w:asciiTheme="minorHAnsi" w:eastAsiaTheme="minorHAnsi" w:hAnsiTheme="minorHAnsi" w:cstheme="minorBidi"/>
          <w:color w:val="auto"/>
        </w:rPr>
        <w:commentReference w:id="29"/>
      </w:r>
      <w:r w:rsidR="00196BB5">
        <w:rPr>
          <w:rFonts w:asciiTheme="minorHAnsi" w:eastAsiaTheme="minorHAnsi" w:hAnsiTheme="minorHAnsi" w:cstheme="minorHAnsi"/>
          <w:color w:val="auto"/>
          <w:sz w:val="22"/>
          <w:szCs w:val="22"/>
          <w:lang w:val="en-US"/>
        </w:rPr>
        <w:t>)</w:t>
      </w:r>
      <w:r w:rsidR="00E43B62">
        <w:rPr>
          <w:rFonts w:asciiTheme="minorHAnsi" w:eastAsiaTheme="minorHAnsi" w:hAnsiTheme="minorHAnsi" w:cstheme="minorHAnsi"/>
          <w:color w:val="auto"/>
          <w:sz w:val="22"/>
          <w:szCs w:val="22"/>
          <w:lang w:val="en-US"/>
        </w:rPr>
        <w:t xml:space="preserve"> </w:t>
      </w:r>
      <w:r w:rsidR="00196BB5">
        <w:rPr>
          <w:rFonts w:asciiTheme="minorHAnsi" w:eastAsiaTheme="minorHAnsi" w:hAnsiTheme="minorHAnsi" w:cstheme="minorHAnsi"/>
          <w:color w:val="auto"/>
          <w:sz w:val="22"/>
          <w:szCs w:val="22"/>
          <w:lang w:val="en-US"/>
        </w:rPr>
        <w:t>for fitting Generalized Linear Mixed Models</w:t>
      </w:r>
      <w:r w:rsidR="00E43B62">
        <w:rPr>
          <w:rFonts w:asciiTheme="minorHAnsi" w:eastAsiaTheme="minorHAnsi" w:hAnsiTheme="minorHAnsi" w:cstheme="minorHAnsi"/>
          <w:color w:val="auto"/>
          <w:sz w:val="22"/>
          <w:szCs w:val="22"/>
          <w:lang w:val="en-US"/>
        </w:rPr>
        <w:t xml:space="preserve"> (GLMMs) and</w:t>
      </w:r>
      <w:r w:rsidR="009034F4">
        <w:rPr>
          <w:rFonts w:asciiTheme="minorHAnsi" w:eastAsiaTheme="minorHAnsi" w:hAnsiTheme="minorHAnsi" w:cstheme="minorHAnsi"/>
          <w:color w:val="auto"/>
          <w:sz w:val="22"/>
          <w:szCs w:val="22"/>
          <w:lang w:val="en-US"/>
        </w:rPr>
        <w:t xml:space="preserve"> </w:t>
      </w:r>
      <w:proofErr w:type="spellStart"/>
      <w:r w:rsidR="0038254B">
        <w:rPr>
          <w:rFonts w:asciiTheme="minorHAnsi" w:eastAsiaTheme="minorHAnsi" w:hAnsiTheme="minorHAnsi" w:cstheme="minorHAnsi"/>
          <w:color w:val="auto"/>
          <w:sz w:val="22"/>
          <w:szCs w:val="22"/>
          <w:lang w:val="en-US"/>
        </w:rPr>
        <w:t>see</w:t>
      </w:r>
      <w:r w:rsidR="009034F4" w:rsidRPr="0042434E">
        <w:rPr>
          <w:rFonts w:asciiTheme="minorHAnsi" w:eastAsiaTheme="minorHAnsi" w:hAnsiTheme="minorHAnsi" w:cstheme="minorHAnsi"/>
          <w:color w:val="auto"/>
          <w:sz w:val="22"/>
          <w:szCs w:val="22"/>
          <w:lang w:val="en-US"/>
        </w:rPr>
        <w:t>d</w:t>
      </w:r>
      <w:r w:rsidR="009034F4">
        <w:rPr>
          <w:rFonts w:asciiTheme="minorHAnsi" w:eastAsiaTheme="minorHAnsi" w:hAnsiTheme="minorHAnsi" w:cstheme="minorHAnsi"/>
          <w:color w:val="auto"/>
          <w:sz w:val="22"/>
          <w:szCs w:val="22"/>
          <w:lang w:val="en-US"/>
        </w:rPr>
        <w:t>r</w:t>
      </w:r>
      <w:proofErr w:type="spellEnd"/>
      <w:r w:rsidR="009034F4" w:rsidRPr="0042434E">
        <w:rPr>
          <w:rFonts w:asciiTheme="minorHAnsi" w:eastAsiaTheme="minorHAnsi" w:hAnsiTheme="minorHAnsi" w:cstheme="minorHAnsi"/>
          <w:color w:val="auto"/>
          <w:sz w:val="22"/>
          <w:szCs w:val="22"/>
          <w:lang w:val="en-US"/>
        </w:rPr>
        <w:t xml:space="preserve"> (</w:t>
      </w:r>
      <w:commentRangeStart w:id="30"/>
      <w:r w:rsidR="009034F4" w:rsidRPr="00C44289">
        <w:rPr>
          <w:rFonts w:asciiTheme="minorHAnsi" w:eastAsiaTheme="minorHAnsi" w:hAnsiTheme="minorHAnsi" w:cstheme="minorHAnsi"/>
          <w:color w:val="auto"/>
          <w:sz w:val="22"/>
          <w:szCs w:val="22"/>
          <w:highlight w:val="yellow"/>
          <w:lang w:val="en-US"/>
        </w:rPr>
        <w:t>Fernández-Pascual and González-Rodríguez, 2020</w:t>
      </w:r>
      <w:commentRangeEnd w:id="30"/>
      <w:r w:rsidR="009034F4">
        <w:rPr>
          <w:rStyle w:val="Refdecomentario"/>
          <w:rFonts w:asciiTheme="minorHAnsi" w:eastAsiaTheme="minorHAnsi" w:hAnsiTheme="minorHAnsi" w:cstheme="minorBidi"/>
          <w:color w:val="auto"/>
        </w:rPr>
        <w:commentReference w:id="30"/>
      </w:r>
      <w:r w:rsidR="009034F4" w:rsidRPr="0042434E">
        <w:rPr>
          <w:rFonts w:asciiTheme="minorHAnsi" w:eastAsiaTheme="minorHAnsi" w:hAnsiTheme="minorHAnsi" w:cstheme="minorHAnsi"/>
          <w:color w:val="auto"/>
          <w:sz w:val="22"/>
          <w:szCs w:val="22"/>
          <w:lang w:val="en-US"/>
        </w:rPr>
        <w:t>)</w:t>
      </w:r>
      <w:r w:rsidR="00716D42">
        <w:rPr>
          <w:rFonts w:asciiTheme="minorHAnsi" w:eastAsiaTheme="minorHAnsi" w:hAnsiTheme="minorHAnsi" w:cstheme="minorHAnsi"/>
          <w:color w:val="auto"/>
          <w:sz w:val="22"/>
          <w:szCs w:val="22"/>
          <w:lang w:val="en-US"/>
        </w:rPr>
        <w:t xml:space="preserve"> for fitting hydro time models</w:t>
      </w:r>
      <w:r w:rsidR="009221FF">
        <w:rPr>
          <w:rFonts w:asciiTheme="minorHAnsi" w:eastAsiaTheme="minorHAnsi" w:hAnsiTheme="minorHAnsi" w:cstheme="minorHAnsi"/>
          <w:color w:val="auto"/>
          <w:sz w:val="22"/>
          <w:szCs w:val="22"/>
          <w:lang w:val="en-US"/>
        </w:rPr>
        <w:t xml:space="preserve">. </w:t>
      </w:r>
      <w:r w:rsidR="008A0176" w:rsidRPr="0038254B">
        <w:rPr>
          <w:rFonts w:asciiTheme="minorHAnsi" w:eastAsiaTheme="minorHAnsi" w:hAnsiTheme="minorHAnsi" w:cstheme="minorHAnsi"/>
          <w:color w:val="auto"/>
          <w:sz w:val="22"/>
          <w:szCs w:val="22"/>
          <w:lang w:val="en-US"/>
        </w:rPr>
        <w:t xml:space="preserve">Model fit and residuals were visually checked using the </w:t>
      </w:r>
      <w:proofErr w:type="spellStart"/>
      <w:r w:rsidR="008A0176" w:rsidRPr="0038254B">
        <w:rPr>
          <w:rFonts w:asciiTheme="minorHAnsi" w:eastAsiaTheme="minorHAnsi" w:hAnsiTheme="minorHAnsi" w:cstheme="minorHAnsi"/>
          <w:color w:val="auto"/>
          <w:sz w:val="22"/>
          <w:szCs w:val="22"/>
          <w:lang w:val="en-US"/>
        </w:rPr>
        <w:t>DHARMa</w:t>
      </w:r>
      <w:proofErr w:type="spellEnd"/>
      <w:r w:rsidR="008A0176" w:rsidRPr="0038254B">
        <w:rPr>
          <w:rFonts w:asciiTheme="minorHAnsi" w:eastAsiaTheme="minorHAnsi" w:hAnsiTheme="minorHAnsi" w:cstheme="minorHAnsi"/>
          <w:color w:val="auto"/>
          <w:sz w:val="22"/>
          <w:szCs w:val="22"/>
          <w:lang w:val="en-US"/>
        </w:rPr>
        <w:t xml:space="preserve"> package (</w:t>
      </w:r>
      <w:commentRangeStart w:id="31"/>
      <w:r w:rsidR="008A0176" w:rsidRPr="0038254B">
        <w:rPr>
          <w:rFonts w:asciiTheme="minorHAnsi" w:eastAsiaTheme="minorHAnsi" w:hAnsiTheme="minorHAnsi" w:cstheme="minorHAnsi"/>
          <w:color w:val="auto"/>
          <w:sz w:val="22"/>
          <w:szCs w:val="22"/>
          <w:lang w:val="en-US"/>
        </w:rPr>
        <w:t>Hartig, 2022</w:t>
      </w:r>
      <w:commentRangeEnd w:id="31"/>
      <w:r w:rsidR="008A0176" w:rsidRPr="0038254B">
        <w:rPr>
          <w:rFonts w:asciiTheme="minorHAnsi" w:eastAsiaTheme="minorHAnsi" w:hAnsiTheme="minorHAnsi" w:cstheme="minorHAnsi"/>
          <w:color w:val="auto"/>
          <w:sz w:val="22"/>
          <w:szCs w:val="22"/>
          <w:lang w:val="en-US"/>
        </w:rPr>
        <w:commentReference w:id="31"/>
      </w:r>
      <w:r w:rsidR="008A0176" w:rsidRPr="0038254B">
        <w:rPr>
          <w:rFonts w:asciiTheme="minorHAnsi" w:eastAsiaTheme="minorHAnsi" w:hAnsiTheme="minorHAnsi" w:cstheme="minorHAnsi"/>
          <w:color w:val="auto"/>
          <w:sz w:val="22"/>
          <w:szCs w:val="22"/>
          <w:lang w:val="en-US"/>
        </w:rPr>
        <w:t>).</w:t>
      </w:r>
      <w:r w:rsidR="00F33E5D">
        <w:rPr>
          <w:rFonts w:cstheme="minorHAnsi"/>
          <w:lang w:val="en-US"/>
        </w:rPr>
        <w:t xml:space="preserve"> </w:t>
      </w:r>
      <w:r w:rsidR="009221FF">
        <w:rPr>
          <w:rFonts w:asciiTheme="minorHAnsi" w:eastAsiaTheme="minorHAnsi" w:hAnsiTheme="minorHAnsi" w:cstheme="minorHAnsi"/>
          <w:color w:val="auto"/>
          <w:sz w:val="22"/>
          <w:szCs w:val="22"/>
          <w:lang w:val="en-US"/>
        </w:rPr>
        <w:t xml:space="preserve">Data visualization was </w:t>
      </w:r>
      <w:r w:rsidR="00F33E5D">
        <w:rPr>
          <w:rFonts w:asciiTheme="minorHAnsi" w:eastAsiaTheme="minorHAnsi" w:hAnsiTheme="minorHAnsi" w:cstheme="minorHAnsi"/>
          <w:color w:val="auto"/>
          <w:sz w:val="22"/>
          <w:szCs w:val="22"/>
          <w:lang w:val="en-US"/>
        </w:rPr>
        <w:t>created</w:t>
      </w:r>
      <w:r w:rsidR="009221FF">
        <w:rPr>
          <w:rFonts w:asciiTheme="minorHAnsi" w:eastAsiaTheme="minorHAnsi" w:hAnsiTheme="minorHAnsi" w:cstheme="minorHAnsi"/>
          <w:color w:val="auto"/>
          <w:sz w:val="22"/>
          <w:szCs w:val="22"/>
          <w:lang w:val="en-US"/>
        </w:rPr>
        <w:t xml:space="preserve"> with</w:t>
      </w:r>
      <w:r w:rsidR="002B5387">
        <w:rPr>
          <w:rFonts w:asciiTheme="minorHAnsi" w:eastAsiaTheme="minorHAnsi" w:hAnsiTheme="minorHAnsi" w:cstheme="minorHAnsi"/>
          <w:color w:val="auto"/>
          <w:sz w:val="22"/>
          <w:szCs w:val="22"/>
          <w:lang w:val="en-US"/>
        </w:rPr>
        <w:t xml:space="preserve"> </w:t>
      </w:r>
      <w:commentRangeStart w:id="32"/>
      <w:r w:rsidR="009221FF">
        <w:rPr>
          <w:rFonts w:asciiTheme="minorHAnsi" w:eastAsiaTheme="minorHAnsi" w:hAnsiTheme="minorHAnsi" w:cstheme="minorHAnsi"/>
          <w:color w:val="auto"/>
          <w:sz w:val="22"/>
          <w:szCs w:val="22"/>
          <w:lang w:val="en-US"/>
        </w:rPr>
        <w:t>package</w:t>
      </w:r>
      <w:commentRangeEnd w:id="32"/>
      <w:r w:rsidR="009221FF">
        <w:rPr>
          <w:rStyle w:val="Refdecomentario"/>
          <w:rFonts w:asciiTheme="minorHAnsi" w:eastAsiaTheme="minorHAnsi" w:hAnsiTheme="minorHAnsi" w:cstheme="minorBidi"/>
          <w:color w:val="auto"/>
        </w:rPr>
        <w:commentReference w:id="32"/>
      </w:r>
      <w:r w:rsidR="009221FF">
        <w:rPr>
          <w:rFonts w:asciiTheme="minorHAnsi" w:eastAsiaTheme="minorHAnsi" w:hAnsiTheme="minorHAnsi" w:cstheme="minorHAnsi"/>
          <w:color w:val="auto"/>
          <w:sz w:val="22"/>
          <w:szCs w:val="22"/>
          <w:lang w:val="en-US"/>
        </w:rPr>
        <w:t xml:space="preserve">s </w:t>
      </w:r>
      <w:r w:rsidR="00F7375B" w:rsidRPr="0042434E">
        <w:rPr>
          <w:rFonts w:asciiTheme="minorHAnsi" w:eastAsiaTheme="minorHAnsi" w:hAnsiTheme="minorHAnsi" w:cstheme="minorHAnsi"/>
          <w:color w:val="auto"/>
          <w:sz w:val="22"/>
          <w:szCs w:val="22"/>
          <w:lang w:val="en-US"/>
        </w:rPr>
        <w:t>ggplot</w:t>
      </w:r>
      <w:r w:rsidR="00910C3F">
        <w:rPr>
          <w:rFonts w:asciiTheme="minorHAnsi" w:eastAsiaTheme="minorHAnsi" w:hAnsiTheme="minorHAnsi" w:cstheme="minorHAnsi"/>
          <w:color w:val="auto"/>
          <w:sz w:val="22"/>
          <w:szCs w:val="22"/>
          <w:lang w:val="en-US"/>
        </w:rPr>
        <w:t>2</w:t>
      </w:r>
      <w:r w:rsidR="00F7375B" w:rsidRPr="0042434E">
        <w:rPr>
          <w:rFonts w:asciiTheme="minorHAnsi" w:eastAsiaTheme="minorHAnsi" w:hAnsiTheme="minorHAnsi" w:cstheme="minorHAnsi"/>
          <w:color w:val="auto"/>
          <w:sz w:val="22"/>
          <w:szCs w:val="22"/>
          <w:lang w:val="en-US"/>
        </w:rPr>
        <w:t xml:space="preserve"> (</w:t>
      </w:r>
      <w:commentRangeStart w:id="33"/>
      <w:r w:rsidR="00910C3F" w:rsidRPr="0098581D">
        <w:rPr>
          <w:rFonts w:asciiTheme="minorHAnsi" w:eastAsiaTheme="minorHAnsi" w:hAnsiTheme="minorHAnsi" w:cstheme="minorHAnsi"/>
          <w:color w:val="auto"/>
          <w:sz w:val="22"/>
          <w:szCs w:val="22"/>
          <w:highlight w:val="yellow"/>
          <w:lang w:val="en-US"/>
        </w:rPr>
        <w:t>Wi</w:t>
      </w:r>
      <w:r w:rsidR="0098581D" w:rsidRPr="0098581D">
        <w:rPr>
          <w:rFonts w:asciiTheme="minorHAnsi" w:eastAsiaTheme="minorHAnsi" w:hAnsiTheme="minorHAnsi" w:cstheme="minorHAnsi"/>
          <w:color w:val="auto"/>
          <w:sz w:val="22"/>
          <w:szCs w:val="22"/>
          <w:highlight w:val="yellow"/>
          <w:lang w:val="en-US"/>
        </w:rPr>
        <w:t>ckham, 2016</w:t>
      </w:r>
      <w:commentRangeEnd w:id="33"/>
      <w:r w:rsidR="00AE4B7E">
        <w:rPr>
          <w:rStyle w:val="Refdecomentario"/>
          <w:rFonts w:asciiTheme="minorHAnsi" w:eastAsiaTheme="minorHAnsi" w:hAnsiTheme="minorHAnsi" w:cstheme="minorBidi"/>
          <w:color w:val="auto"/>
        </w:rPr>
        <w:commentReference w:id="33"/>
      </w:r>
      <w:r w:rsidR="00F7375B" w:rsidRPr="0042434E">
        <w:rPr>
          <w:rFonts w:asciiTheme="minorHAnsi" w:eastAsiaTheme="minorHAnsi" w:hAnsiTheme="minorHAnsi" w:cstheme="minorHAnsi"/>
          <w:color w:val="auto"/>
          <w:sz w:val="22"/>
          <w:szCs w:val="22"/>
          <w:lang w:val="en-US"/>
        </w:rPr>
        <w:t>)</w:t>
      </w:r>
      <w:r w:rsidR="007B1808">
        <w:rPr>
          <w:rFonts w:asciiTheme="minorHAnsi" w:eastAsiaTheme="minorHAnsi" w:hAnsiTheme="minorHAnsi" w:cstheme="minorHAnsi"/>
          <w:color w:val="auto"/>
          <w:sz w:val="22"/>
          <w:szCs w:val="22"/>
          <w:lang w:val="en-US"/>
        </w:rPr>
        <w:t xml:space="preserve"> and</w:t>
      </w:r>
      <w:r w:rsidR="00AE4B7E">
        <w:rPr>
          <w:rFonts w:asciiTheme="minorHAnsi" w:eastAsiaTheme="minorHAnsi" w:hAnsiTheme="minorHAnsi" w:cstheme="minorHAnsi"/>
          <w:color w:val="auto"/>
          <w:sz w:val="22"/>
          <w:szCs w:val="22"/>
          <w:lang w:val="en-US"/>
        </w:rPr>
        <w:t xml:space="preserve"> patchwork (</w:t>
      </w:r>
      <w:r w:rsidR="00455E8D">
        <w:rPr>
          <w:rFonts w:asciiTheme="minorHAnsi" w:eastAsiaTheme="minorHAnsi" w:hAnsiTheme="minorHAnsi" w:cstheme="minorHAnsi"/>
          <w:color w:val="auto"/>
          <w:sz w:val="22"/>
          <w:szCs w:val="22"/>
          <w:lang w:val="en-US"/>
        </w:rPr>
        <w:t>Pedersen 2023</w:t>
      </w:r>
      <w:r w:rsidR="00AE4B7E">
        <w:rPr>
          <w:rFonts w:asciiTheme="minorHAnsi" w:eastAsiaTheme="minorHAnsi" w:hAnsiTheme="minorHAnsi" w:cstheme="minorHAnsi"/>
          <w:color w:val="auto"/>
          <w:sz w:val="22"/>
          <w:szCs w:val="22"/>
          <w:lang w:val="en-US"/>
        </w:rPr>
        <w:t xml:space="preserve">) </w:t>
      </w:r>
      <w:r w:rsidR="002B5387">
        <w:rPr>
          <w:rFonts w:asciiTheme="minorHAnsi" w:eastAsiaTheme="minorHAnsi" w:hAnsiTheme="minorHAnsi" w:cstheme="minorHAnsi"/>
          <w:color w:val="auto"/>
          <w:sz w:val="22"/>
          <w:szCs w:val="22"/>
          <w:lang w:val="en-US"/>
        </w:rPr>
        <w:t xml:space="preserve">with </w:t>
      </w:r>
      <w:r w:rsidR="004F2FA9">
        <w:rPr>
          <w:rFonts w:asciiTheme="minorHAnsi" w:eastAsiaTheme="minorHAnsi" w:hAnsiTheme="minorHAnsi" w:cstheme="minorHAnsi"/>
          <w:color w:val="auto"/>
          <w:sz w:val="22"/>
          <w:szCs w:val="22"/>
          <w:lang w:val="en-US"/>
        </w:rPr>
        <w:t xml:space="preserve">the </w:t>
      </w:r>
      <w:proofErr w:type="spellStart"/>
      <w:r w:rsidR="00223348">
        <w:rPr>
          <w:rFonts w:asciiTheme="minorHAnsi" w:eastAsiaTheme="minorHAnsi" w:hAnsiTheme="minorHAnsi" w:cstheme="minorHAnsi"/>
          <w:color w:val="auto"/>
          <w:sz w:val="22"/>
          <w:szCs w:val="22"/>
          <w:lang w:val="en-US"/>
        </w:rPr>
        <w:t>wesanderson</w:t>
      </w:r>
      <w:proofErr w:type="spellEnd"/>
      <w:r w:rsidR="00223348">
        <w:rPr>
          <w:rFonts w:asciiTheme="minorHAnsi" w:eastAsiaTheme="minorHAnsi" w:hAnsiTheme="minorHAnsi" w:cstheme="minorHAnsi"/>
          <w:color w:val="auto"/>
          <w:sz w:val="22"/>
          <w:szCs w:val="22"/>
          <w:lang w:val="en-US"/>
        </w:rPr>
        <w:t xml:space="preserve"> palette</w:t>
      </w:r>
      <w:r w:rsidR="00A62FB6">
        <w:rPr>
          <w:rFonts w:asciiTheme="minorHAnsi" w:eastAsiaTheme="minorHAnsi" w:hAnsiTheme="minorHAnsi" w:cstheme="minorHAnsi"/>
          <w:color w:val="auto"/>
          <w:sz w:val="22"/>
          <w:szCs w:val="22"/>
          <w:lang w:val="en-US"/>
        </w:rPr>
        <w:t xml:space="preserve"> (</w:t>
      </w:r>
      <w:commentRangeStart w:id="34"/>
      <w:r w:rsidR="00A62FB6">
        <w:rPr>
          <w:rFonts w:asciiTheme="minorHAnsi" w:eastAsiaTheme="minorHAnsi" w:hAnsiTheme="minorHAnsi" w:cstheme="minorHAnsi"/>
          <w:color w:val="auto"/>
          <w:sz w:val="22"/>
          <w:szCs w:val="22"/>
          <w:lang w:val="en-US"/>
        </w:rPr>
        <w:t xml:space="preserve">Ram and </w:t>
      </w:r>
      <w:r w:rsidR="00FA6817">
        <w:rPr>
          <w:rFonts w:asciiTheme="minorHAnsi" w:eastAsiaTheme="minorHAnsi" w:hAnsiTheme="minorHAnsi" w:cstheme="minorHAnsi"/>
          <w:color w:val="auto"/>
          <w:sz w:val="22"/>
          <w:szCs w:val="22"/>
          <w:lang w:val="en-US"/>
        </w:rPr>
        <w:t>Wickham</w:t>
      </w:r>
      <w:r w:rsidR="00A62FB6">
        <w:rPr>
          <w:rFonts w:asciiTheme="minorHAnsi" w:eastAsiaTheme="minorHAnsi" w:hAnsiTheme="minorHAnsi" w:cstheme="minorHAnsi"/>
          <w:color w:val="auto"/>
          <w:sz w:val="22"/>
          <w:szCs w:val="22"/>
          <w:lang w:val="en-US"/>
        </w:rPr>
        <w:t xml:space="preserve"> 2023</w:t>
      </w:r>
      <w:commentRangeEnd w:id="34"/>
      <w:r w:rsidR="007B1808">
        <w:rPr>
          <w:rStyle w:val="Refdecomentario"/>
          <w:rFonts w:asciiTheme="minorHAnsi" w:eastAsiaTheme="minorHAnsi" w:hAnsiTheme="minorHAnsi" w:cstheme="minorBidi"/>
          <w:color w:val="auto"/>
        </w:rPr>
        <w:commentReference w:id="34"/>
      </w:r>
      <w:r w:rsidR="00A62FB6">
        <w:rPr>
          <w:rFonts w:asciiTheme="minorHAnsi" w:eastAsiaTheme="minorHAnsi" w:hAnsiTheme="minorHAnsi" w:cstheme="minorHAnsi"/>
          <w:color w:val="auto"/>
          <w:sz w:val="22"/>
          <w:szCs w:val="22"/>
          <w:lang w:val="en-US"/>
        </w:rPr>
        <w:t>)</w:t>
      </w:r>
      <w:r w:rsidR="00221957">
        <w:rPr>
          <w:rFonts w:asciiTheme="minorHAnsi" w:eastAsiaTheme="minorHAnsi" w:hAnsiTheme="minorHAnsi" w:cstheme="minorHAnsi"/>
          <w:color w:val="auto"/>
          <w:sz w:val="22"/>
          <w:szCs w:val="22"/>
          <w:lang w:val="en-US"/>
        </w:rPr>
        <w:t>.</w:t>
      </w:r>
    </w:p>
    <w:p w14:paraId="1039D999" w14:textId="01384A1C" w:rsidR="00221957" w:rsidRPr="00221957" w:rsidRDefault="00540F03" w:rsidP="00136DFB">
      <w:pPr>
        <w:spacing w:line="360" w:lineRule="auto"/>
        <w:ind w:firstLine="709"/>
        <w:jc w:val="both"/>
        <w:rPr>
          <w:rFonts w:cstheme="minorHAnsi"/>
          <w:lang w:val="en-US"/>
        </w:rPr>
      </w:pPr>
      <w:r>
        <w:rPr>
          <w:rFonts w:cstheme="minorHAnsi"/>
          <w:lang w:val="en-US"/>
        </w:rPr>
        <w:t xml:space="preserve">To </w:t>
      </w:r>
      <w:r w:rsidR="00636A4A">
        <w:rPr>
          <w:rFonts w:cstheme="minorHAnsi"/>
          <w:lang w:val="en-US"/>
        </w:rPr>
        <w:t xml:space="preserve">test if </w:t>
      </w:r>
      <w:r>
        <w:rPr>
          <w:rFonts w:cstheme="minorHAnsi"/>
          <w:lang w:val="en-US"/>
        </w:rPr>
        <w:t>final germination</w:t>
      </w:r>
      <w:r w:rsidR="00F5610C">
        <w:rPr>
          <w:rFonts w:cstheme="minorHAnsi"/>
          <w:lang w:val="en-US"/>
        </w:rPr>
        <w:t xml:space="preserve"> </w:t>
      </w:r>
      <w:r w:rsidR="00636A4A">
        <w:rPr>
          <w:rFonts w:cstheme="minorHAnsi"/>
          <w:lang w:val="en-US"/>
        </w:rPr>
        <w:t xml:space="preserve">varied as a function of </w:t>
      </w:r>
      <w:r w:rsidR="0064096D">
        <w:rPr>
          <w:rFonts w:cstheme="minorHAnsi"/>
          <w:lang w:val="en-US"/>
        </w:rPr>
        <w:t>water potential and storage time</w:t>
      </w:r>
      <w:r w:rsidR="00F5610C">
        <w:rPr>
          <w:rFonts w:cstheme="minorHAnsi"/>
          <w:lang w:val="en-US"/>
        </w:rPr>
        <w:t>,</w:t>
      </w:r>
      <w:r>
        <w:rPr>
          <w:rFonts w:cstheme="minorHAnsi"/>
          <w:lang w:val="en-US"/>
        </w:rPr>
        <w:t xml:space="preserve"> w</w:t>
      </w:r>
      <w:r w:rsidR="00221957" w:rsidRPr="00221957">
        <w:rPr>
          <w:rFonts w:cstheme="minorHAnsi"/>
          <w:lang w:val="en-US"/>
        </w:rPr>
        <w:t xml:space="preserve">e </w:t>
      </w:r>
      <w:r w:rsidR="00F9002E">
        <w:rPr>
          <w:rFonts w:cstheme="minorHAnsi"/>
          <w:lang w:val="en-US"/>
        </w:rPr>
        <w:t>fitted</w:t>
      </w:r>
      <w:r w:rsidR="00F9002E" w:rsidRPr="00221957">
        <w:rPr>
          <w:rFonts w:cstheme="minorHAnsi"/>
          <w:lang w:val="en-US"/>
        </w:rPr>
        <w:t xml:space="preserve"> </w:t>
      </w:r>
      <w:r w:rsidR="00F33E5D">
        <w:rPr>
          <w:rFonts w:cstheme="minorHAnsi"/>
          <w:lang w:val="en-US"/>
        </w:rPr>
        <w:t>GLMMs</w:t>
      </w:r>
      <w:r w:rsidRPr="00221957">
        <w:rPr>
          <w:rFonts w:cstheme="minorHAnsi"/>
          <w:lang w:val="en-US"/>
        </w:rPr>
        <w:t xml:space="preserve"> </w:t>
      </w:r>
      <w:r w:rsidR="0064096D" w:rsidRPr="00221957">
        <w:rPr>
          <w:rFonts w:cstheme="minorHAnsi"/>
          <w:lang w:val="en-US"/>
        </w:rPr>
        <w:t xml:space="preserve">with binomial </w:t>
      </w:r>
      <w:r w:rsidR="0064096D">
        <w:rPr>
          <w:rFonts w:cstheme="minorHAnsi"/>
          <w:lang w:val="en-US"/>
        </w:rPr>
        <w:t>distribution</w:t>
      </w:r>
      <w:r w:rsidR="00993CC8">
        <w:rPr>
          <w:rFonts w:cstheme="minorHAnsi"/>
          <w:lang w:val="en-US"/>
        </w:rPr>
        <w:t>. Final germination proportion was the response variable</w:t>
      </w:r>
      <w:r w:rsidR="00221957" w:rsidRPr="00221957">
        <w:rPr>
          <w:rFonts w:cstheme="minorHAnsi"/>
          <w:lang w:val="en-US"/>
        </w:rPr>
        <w:t xml:space="preserve">. Explanatory fixed factors were </w:t>
      </w:r>
      <w:r w:rsidR="00F9002E">
        <w:rPr>
          <w:rFonts w:cstheme="minorHAnsi"/>
          <w:lang w:val="en-US"/>
        </w:rPr>
        <w:t>the storage</w:t>
      </w:r>
      <w:r w:rsidR="00221957" w:rsidRPr="00221957">
        <w:rPr>
          <w:rFonts w:cstheme="minorHAnsi"/>
          <w:lang w:val="en-US"/>
        </w:rPr>
        <w:t xml:space="preserve"> and water potential treatments</w:t>
      </w:r>
      <w:r w:rsidR="002B4D4F">
        <w:rPr>
          <w:rFonts w:cstheme="minorHAnsi"/>
          <w:lang w:val="en-US"/>
        </w:rPr>
        <w:t>. Random factors included</w:t>
      </w:r>
      <w:r w:rsidR="00221957" w:rsidRPr="00221957">
        <w:rPr>
          <w:rFonts w:cstheme="minorHAnsi"/>
          <w:lang w:val="en-US"/>
        </w:rPr>
        <w:t xml:space="preserve"> </w:t>
      </w:r>
      <w:r w:rsidR="009034F4">
        <w:rPr>
          <w:rFonts w:cstheme="minorHAnsi"/>
          <w:lang w:val="en-US"/>
        </w:rPr>
        <w:t>subpopulation</w:t>
      </w:r>
      <w:r w:rsidR="009034F4" w:rsidRPr="00221957">
        <w:rPr>
          <w:rFonts w:cstheme="minorHAnsi"/>
          <w:lang w:val="en-US"/>
        </w:rPr>
        <w:t xml:space="preserve"> nested within </w:t>
      </w:r>
      <w:r w:rsidR="005E2483">
        <w:rPr>
          <w:rFonts w:cstheme="minorHAnsi"/>
          <w:lang w:val="en-US"/>
        </w:rPr>
        <w:t>summit</w:t>
      </w:r>
      <w:r w:rsidR="002B4D4F">
        <w:rPr>
          <w:rFonts w:cstheme="minorHAnsi"/>
          <w:lang w:val="en-US"/>
        </w:rPr>
        <w:t>.</w:t>
      </w:r>
      <w:r w:rsidR="009034F4">
        <w:rPr>
          <w:rFonts w:cstheme="minorHAnsi"/>
          <w:lang w:val="en-US"/>
        </w:rPr>
        <w:t xml:space="preserve"> </w:t>
      </w:r>
      <w:r w:rsidR="002B4D4F">
        <w:rPr>
          <w:rFonts w:cstheme="minorHAnsi"/>
          <w:lang w:val="en-US"/>
        </w:rPr>
        <w:t>M</w:t>
      </w:r>
      <w:r>
        <w:rPr>
          <w:rFonts w:cstheme="minorHAnsi"/>
          <w:lang w:val="en-US"/>
        </w:rPr>
        <w:t xml:space="preserve">odel </w:t>
      </w:r>
      <w:r w:rsidR="002B4D4F">
        <w:rPr>
          <w:rFonts w:cstheme="minorHAnsi"/>
          <w:lang w:val="en-US"/>
        </w:rPr>
        <w:t>formula</w:t>
      </w:r>
      <w:r>
        <w:rPr>
          <w:rFonts w:cstheme="minorHAnsi"/>
          <w:lang w:val="en-US"/>
        </w:rPr>
        <w:t xml:space="preserve">: </w:t>
      </w:r>
      <w:r w:rsidR="00221957" w:rsidRPr="00221957">
        <w:rPr>
          <w:rFonts w:cstheme="minorHAnsi"/>
          <w:lang w:val="en-US"/>
        </w:rPr>
        <w:t>Final germination</w:t>
      </w:r>
      <w:r w:rsidR="00722EEC">
        <w:rPr>
          <w:rFonts w:cstheme="minorHAnsi"/>
          <w:lang w:val="en-US"/>
        </w:rPr>
        <w:t xml:space="preserve"> (germinated, viable - germinated)</w:t>
      </w:r>
      <w:r w:rsidR="00221957" w:rsidRPr="00221957">
        <w:rPr>
          <w:rFonts w:cstheme="minorHAnsi"/>
          <w:lang w:val="en-US"/>
        </w:rPr>
        <w:t xml:space="preserve"> ~ </w:t>
      </w:r>
      <w:r w:rsidR="00C313D3">
        <w:rPr>
          <w:rFonts w:cstheme="minorHAnsi"/>
          <w:lang w:val="en-US"/>
        </w:rPr>
        <w:t xml:space="preserve">storage </w:t>
      </w:r>
      <w:r w:rsidR="00221957" w:rsidRPr="00221957">
        <w:rPr>
          <w:rFonts w:cstheme="minorHAnsi"/>
          <w:lang w:val="en-US"/>
        </w:rPr>
        <w:t xml:space="preserve">* water potential + </w:t>
      </w:r>
      <w:r w:rsidR="00A71C6F">
        <w:rPr>
          <w:rFonts w:cstheme="minorHAnsi"/>
          <w:lang w:val="en-US"/>
        </w:rPr>
        <w:t>(</w:t>
      </w:r>
      <w:r w:rsidR="00221957" w:rsidRPr="00221957">
        <w:rPr>
          <w:rFonts w:cstheme="minorHAnsi"/>
          <w:lang w:val="en-US"/>
        </w:rPr>
        <w:t>1|</w:t>
      </w:r>
      <w:r w:rsidR="005E2483">
        <w:rPr>
          <w:rFonts w:cstheme="minorHAnsi"/>
          <w:lang w:val="en-US"/>
        </w:rPr>
        <w:t>summit</w:t>
      </w:r>
      <w:commentRangeStart w:id="35"/>
      <w:commentRangeStart w:id="36"/>
      <w:r w:rsidR="00221957" w:rsidRPr="00221957">
        <w:rPr>
          <w:rFonts w:cstheme="minorHAnsi"/>
          <w:lang w:val="en-US"/>
        </w:rPr>
        <w:t>/</w:t>
      </w:r>
      <w:r w:rsidR="00C313D3">
        <w:rPr>
          <w:rFonts w:cstheme="minorHAnsi"/>
          <w:lang w:val="en-US"/>
        </w:rPr>
        <w:t>subpopulation</w:t>
      </w:r>
      <w:commentRangeEnd w:id="35"/>
      <w:r w:rsidR="00C313D3">
        <w:rPr>
          <w:rStyle w:val="Refdecomentario"/>
        </w:rPr>
        <w:commentReference w:id="35"/>
      </w:r>
      <w:commentRangeEnd w:id="36"/>
      <w:r w:rsidR="00716D42">
        <w:rPr>
          <w:rStyle w:val="Refdecomentario"/>
        </w:rPr>
        <w:commentReference w:id="36"/>
      </w:r>
      <w:r w:rsidR="00A71C6F">
        <w:rPr>
          <w:rFonts w:cstheme="minorHAnsi"/>
          <w:lang w:val="en-US"/>
        </w:rPr>
        <w:t>)</w:t>
      </w:r>
      <w:r w:rsidR="00221957" w:rsidRPr="00221957">
        <w:rPr>
          <w:rFonts w:cstheme="minorHAnsi"/>
          <w:lang w:val="en-US"/>
        </w:rPr>
        <w:t>, family = binomial.</w:t>
      </w:r>
      <w:r w:rsidR="001A76C4">
        <w:rPr>
          <w:rFonts w:cstheme="minorHAnsi"/>
          <w:lang w:val="en-US"/>
        </w:rPr>
        <w:t xml:space="preserve"> </w:t>
      </w:r>
      <w:r w:rsidR="00482DC9">
        <w:rPr>
          <w:rFonts w:cstheme="minorHAnsi"/>
          <w:lang w:val="en-US"/>
        </w:rPr>
        <w:t>To calculate the</w:t>
      </w:r>
      <w:r w:rsidR="00482DC9" w:rsidRPr="00221957">
        <w:rPr>
          <w:rFonts w:cstheme="minorHAnsi"/>
          <w:lang w:val="en-US"/>
        </w:rPr>
        <w:t xml:space="preserve"> </w:t>
      </w:r>
      <w:r w:rsidR="00221957" w:rsidRPr="00221957">
        <w:rPr>
          <w:rFonts w:cstheme="minorHAnsi"/>
          <w:lang w:val="en-US"/>
        </w:rPr>
        <w:t>water potential</w:t>
      </w:r>
      <w:r w:rsidR="00482DC9">
        <w:rPr>
          <w:rFonts w:cstheme="minorHAnsi"/>
          <w:lang w:val="en-US"/>
        </w:rPr>
        <w:t xml:space="preserve"> germination thresholds of each subpopulation, we fitted </w:t>
      </w:r>
      <w:proofErr w:type="spellStart"/>
      <w:r w:rsidR="00482DC9">
        <w:rPr>
          <w:rFonts w:cstheme="minorHAnsi"/>
          <w:lang w:val="en-US"/>
        </w:rPr>
        <w:t>hydrotime</w:t>
      </w:r>
      <w:proofErr w:type="spellEnd"/>
      <w:r w:rsidR="00482DC9">
        <w:rPr>
          <w:rFonts w:cstheme="minorHAnsi"/>
          <w:lang w:val="en-US"/>
        </w:rPr>
        <w:t xml:space="preserve"> models</w:t>
      </w:r>
      <w:r w:rsidR="002A1A53">
        <w:rPr>
          <w:rFonts w:cstheme="minorHAnsi"/>
          <w:lang w:val="en-US"/>
        </w:rPr>
        <w:t xml:space="preserve"> with </w:t>
      </w:r>
      <w:proofErr w:type="spellStart"/>
      <w:r w:rsidR="002A1A53">
        <w:rPr>
          <w:rFonts w:cstheme="minorHAnsi"/>
          <w:lang w:val="en-US"/>
        </w:rPr>
        <w:t>seedr</w:t>
      </w:r>
      <w:proofErr w:type="spellEnd"/>
      <w:r w:rsidR="002A1A53">
        <w:rPr>
          <w:rFonts w:cstheme="minorHAnsi"/>
          <w:lang w:val="en-US"/>
        </w:rPr>
        <w:t xml:space="preserve"> package</w:t>
      </w:r>
      <w:r w:rsidR="00D07DE2">
        <w:rPr>
          <w:rFonts w:cstheme="minorHAnsi"/>
          <w:lang w:val="en-US"/>
        </w:rPr>
        <w:t>.</w:t>
      </w:r>
      <w:r w:rsidR="00221957" w:rsidRPr="00221957">
        <w:rPr>
          <w:rFonts w:cstheme="minorHAnsi"/>
          <w:lang w:val="en-US"/>
        </w:rPr>
        <w:t xml:space="preserve"> </w:t>
      </w:r>
      <w:r w:rsidR="00BD39BE">
        <w:rPr>
          <w:rFonts w:cstheme="minorHAnsi"/>
          <w:lang w:val="en-US"/>
        </w:rPr>
        <w:t>For each subpopulation, the model return</w:t>
      </w:r>
      <w:r w:rsidR="006E59F6">
        <w:rPr>
          <w:rFonts w:cstheme="minorHAnsi"/>
          <w:lang w:val="en-US"/>
        </w:rPr>
        <w:t>ed</w:t>
      </w:r>
      <w:r w:rsidR="00BD39BE">
        <w:rPr>
          <w:rFonts w:cstheme="minorHAnsi"/>
          <w:lang w:val="en-US"/>
        </w:rPr>
        <w:t xml:space="preserve"> the base water potential</w:t>
      </w:r>
      <w:r w:rsidR="00356B00">
        <w:rPr>
          <w:rFonts w:cstheme="minorHAnsi"/>
          <w:lang w:val="en-US"/>
        </w:rPr>
        <w:t xml:space="preserve"> (</w:t>
      </w:r>
      <w:proofErr w:type="spellStart"/>
      <w:r w:rsidR="00C313D3" w:rsidRPr="00C313D3">
        <w:rPr>
          <w:rFonts w:cstheme="minorHAnsi"/>
          <w:lang w:val="en-US"/>
        </w:rPr>
        <w:t>ψ</w:t>
      </w:r>
      <w:r w:rsidR="00C313D3" w:rsidRPr="0038254B">
        <w:rPr>
          <w:rFonts w:cstheme="minorHAnsi"/>
          <w:vertAlign w:val="subscript"/>
          <w:lang w:val="en-US"/>
        </w:rPr>
        <w:t>b</w:t>
      </w:r>
      <w:proofErr w:type="spellEnd"/>
      <w:r w:rsidR="00356B00">
        <w:rPr>
          <w:rFonts w:cstheme="minorHAnsi"/>
          <w:lang w:val="en-US"/>
        </w:rPr>
        <w:t>)</w:t>
      </w:r>
      <w:r w:rsidR="00BD39BE">
        <w:rPr>
          <w:rFonts w:cstheme="minorHAnsi"/>
          <w:lang w:val="en-US"/>
        </w:rPr>
        <w:t xml:space="preserve">, i.e. the lower water </w:t>
      </w:r>
      <w:r w:rsidR="00D6230A">
        <w:rPr>
          <w:rFonts w:cstheme="minorHAnsi"/>
          <w:lang w:val="en-US"/>
        </w:rPr>
        <w:t>potential</w:t>
      </w:r>
      <w:r w:rsidR="00BD39BE">
        <w:rPr>
          <w:rFonts w:cstheme="minorHAnsi"/>
          <w:lang w:val="en-US"/>
        </w:rPr>
        <w:t xml:space="preserve"> threshold beyond</w:t>
      </w:r>
      <w:r w:rsidR="006E59F6">
        <w:rPr>
          <w:rFonts w:cstheme="minorHAnsi"/>
          <w:lang w:val="en-US"/>
        </w:rPr>
        <w:t xml:space="preserve"> </w:t>
      </w:r>
      <w:r w:rsidR="00BD39BE">
        <w:rPr>
          <w:rFonts w:cstheme="minorHAnsi"/>
          <w:lang w:val="en-US"/>
        </w:rPr>
        <w:t xml:space="preserve">which no germination is possible. </w:t>
      </w:r>
      <w:r w:rsidR="00512EB4">
        <w:rPr>
          <w:rFonts w:cstheme="minorHAnsi"/>
          <w:lang w:val="en-US"/>
        </w:rPr>
        <w:t>T</w:t>
      </w:r>
      <w:r w:rsidR="00221957" w:rsidRPr="00221957">
        <w:rPr>
          <w:rFonts w:cstheme="minorHAnsi"/>
          <w:lang w:val="en-US"/>
        </w:rPr>
        <w:t>hen</w:t>
      </w:r>
      <w:r w:rsidR="00512EB4">
        <w:rPr>
          <w:rFonts w:cstheme="minorHAnsi"/>
          <w:lang w:val="en-US"/>
        </w:rPr>
        <w:t>, we</w:t>
      </w:r>
      <w:r w:rsidR="00691754">
        <w:rPr>
          <w:rFonts w:cstheme="minorHAnsi"/>
          <w:lang w:val="en-US"/>
        </w:rPr>
        <w:t xml:space="preserve"> modelled base water potential as a function of the subpopulation’s microclimate (measured as GDD, </w:t>
      </w:r>
      <w:r w:rsidR="0038254B">
        <w:rPr>
          <w:rFonts w:cstheme="minorHAnsi"/>
          <w:lang w:val="en-US"/>
        </w:rPr>
        <w:t xml:space="preserve">see </w:t>
      </w:r>
      <w:r w:rsidR="00691754">
        <w:rPr>
          <w:rFonts w:cstheme="minorHAnsi"/>
          <w:lang w:val="en-US"/>
        </w:rPr>
        <w:t>above)</w:t>
      </w:r>
      <w:r w:rsidR="00BD39BE">
        <w:rPr>
          <w:rFonts w:cstheme="minorHAnsi"/>
          <w:lang w:val="en-US"/>
        </w:rPr>
        <w:t xml:space="preserve"> using GLMMs</w:t>
      </w:r>
      <w:r w:rsidR="00221957" w:rsidRPr="00221957">
        <w:rPr>
          <w:rFonts w:cstheme="minorHAnsi"/>
          <w:lang w:val="en-US"/>
        </w:rPr>
        <w:t xml:space="preserve"> with Gaussian </w:t>
      </w:r>
      <w:r w:rsidR="00BD39BE">
        <w:rPr>
          <w:rFonts w:cstheme="minorHAnsi"/>
          <w:lang w:val="en-US"/>
        </w:rPr>
        <w:t>distribution</w:t>
      </w:r>
      <w:r w:rsidR="00221957" w:rsidRPr="00221957">
        <w:rPr>
          <w:rFonts w:cstheme="minorHAnsi"/>
          <w:lang w:val="en-US"/>
        </w:rPr>
        <w:t xml:space="preserve">. Explanatory fixed factors were </w:t>
      </w:r>
      <w:r w:rsidR="000569F8">
        <w:rPr>
          <w:rFonts w:cstheme="minorHAnsi"/>
          <w:lang w:val="en-US"/>
        </w:rPr>
        <w:t>the storage treatment</w:t>
      </w:r>
      <w:r w:rsidR="00221957" w:rsidRPr="00221957">
        <w:rPr>
          <w:rFonts w:cstheme="minorHAnsi"/>
          <w:lang w:val="en-US"/>
        </w:rPr>
        <w:t xml:space="preserve"> and </w:t>
      </w:r>
      <w:r w:rsidR="000569F8">
        <w:rPr>
          <w:rFonts w:cstheme="minorHAnsi"/>
          <w:lang w:val="en-US"/>
        </w:rPr>
        <w:t xml:space="preserve">the subpopulation’s </w:t>
      </w:r>
      <w:r w:rsidR="00D6230A">
        <w:rPr>
          <w:rFonts w:cstheme="minorHAnsi"/>
          <w:lang w:val="en-US"/>
        </w:rPr>
        <w:t xml:space="preserve">specific </w:t>
      </w:r>
      <w:r w:rsidR="000569F8">
        <w:rPr>
          <w:rFonts w:cstheme="minorHAnsi"/>
          <w:lang w:val="en-US"/>
        </w:rPr>
        <w:t>GDD</w:t>
      </w:r>
      <w:r w:rsidR="00086BDC">
        <w:rPr>
          <w:rFonts w:cstheme="minorHAnsi"/>
          <w:lang w:val="en-US"/>
        </w:rPr>
        <w:t xml:space="preserve">. </w:t>
      </w:r>
      <w:r w:rsidR="00BA3781">
        <w:rPr>
          <w:rFonts w:cstheme="minorHAnsi"/>
          <w:lang w:val="en-US"/>
        </w:rPr>
        <w:t>The</w:t>
      </w:r>
      <w:r w:rsidR="00086BDC">
        <w:rPr>
          <w:rFonts w:cstheme="minorHAnsi"/>
          <w:lang w:val="en-US"/>
        </w:rPr>
        <w:t xml:space="preserve"> </w:t>
      </w:r>
      <w:r w:rsidR="005E2483">
        <w:rPr>
          <w:rFonts w:cstheme="minorHAnsi"/>
          <w:lang w:val="en-US"/>
        </w:rPr>
        <w:t>summit</w:t>
      </w:r>
      <w:r w:rsidR="00BA3781">
        <w:rPr>
          <w:rFonts w:cstheme="minorHAnsi"/>
          <w:lang w:val="en-US"/>
        </w:rPr>
        <w:t xml:space="preserve"> was included as a random factor (and not subpopulation, as before, since in this case each subpopulation provided one data point for the model)</w:t>
      </w:r>
      <w:r w:rsidR="00086BDC">
        <w:rPr>
          <w:rFonts w:cstheme="minorHAnsi"/>
          <w:lang w:val="en-US"/>
        </w:rPr>
        <w:t>.</w:t>
      </w:r>
      <w:r w:rsidR="00221957" w:rsidRPr="00221957">
        <w:rPr>
          <w:rFonts w:cstheme="minorHAnsi"/>
          <w:lang w:val="en-US"/>
        </w:rPr>
        <w:t xml:space="preserve"> </w:t>
      </w:r>
      <w:r w:rsidR="00086BDC">
        <w:rPr>
          <w:rFonts w:cstheme="minorHAnsi"/>
          <w:lang w:val="en-US"/>
        </w:rPr>
        <w:t xml:space="preserve">Model formula: </w:t>
      </w:r>
      <w:r w:rsidR="00C313D3" w:rsidRPr="00C313D3">
        <w:rPr>
          <w:rFonts w:cstheme="minorHAnsi"/>
          <w:lang w:val="en-US"/>
        </w:rPr>
        <w:t xml:space="preserve"> </w:t>
      </w:r>
      <w:proofErr w:type="spellStart"/>
      <w:r w:rsidR="00C313D3" w:rsidRPr="00C313D3">
        <w:rPr>
          <w:rFonts w:cstheme="minorHAnsi"/>
          <w:lang w:val="en-US"/>
        </w:rPr>
        <w:t>ψ</w:t>
      </w:r>
      <w:r w:rsidR="00C313D3" w:rsidRPr="001D393D">
        <w:rPr>
          <w:rFonts w:cstheme="minorHAnsi"/>
          <w:vertAlign w:val="subscript"/>
          <w:lang w:val="en-US"/>
        </w:rPr>
        <w:t>b</w:t>
      </w:r>
      <w:proofErr w:type="spellEnd"/>
      <w:r w:rsidR="00221957" w:rsidRPr="00221957">
        <w:rPr>
          <w:rFonts w:cstheme="minorHAnsi"/>
          <w:lang w:val="en-US"/>
        </w:rPr>
        <w:t xml:space="preserve"> ~ </w:t>
      </w:r>
      <w:r w:rsidR="00086BDC">
        <w:rPr>
          <w:rFonts w:cstheme="minorHAnsi"/>
          <w:lang w:val="en-US"/>
        </w:rPr>
        <w:t xml:space="preserve">storage </w:t>
      </w:r>
      <w:r w:rsidR="00221957" w:rsidRPr="00221957">
        <w:rPr>
          <w:rFonts w:cstheme="minorHAnsi"/>
          <w:lang w:val="en-US"/>
        </w:rPr>
        <w:t xml:space="preserve">* </w:t>
      </w:r>
      <w:r w:rsidR="00BA3781">
        <w:rPr>
          <w:rFonts w:cstheme="minorHAnsi"/>
          <w:lang w:val="en-US"/>
        </w:rPr>
        <w:t>GDD</w:t>
      </w:r>
      <w:r w:rsidR="00221957" w:rsidRPr="00221957">
        <w:rPr>
          <w:rFonts w:cstheme="minorHAnsi"/>
          <w:lang w:val="en-US"/>
        </w:rPr>
        <w:t xml:space="preserve"> + </w:t>
      </w:r>
      <w:r w:rsidR="00A71C6F">
        <w:rPr>
          <w:rFonts w:cstheme="minorHAnsi"/>
          <w:lang w:val="en-US"/>
        </w:rPr>
        <w:t>(</w:t>
      </w:r>
      <w:r w:rsidR="00221957" w:rsidRPr="00221957">
        <w:rPr>
          <w:rFonts w:cstheme="minorHAnsi"/>
          <w:lang w:val="en-US"/>
        </w:rPr>
        <w:t>1|</w:t>
      </w:r>
      <w:r w:rsidR="005E2483">
        <w:rPr>
          <w:rFonts w:cstheme="minorHAnsi"/>
          <w:lang w:val="en-US"/>
        </w:rPr>
        <w:t>summit</w:t>
      </w:r>
      <w:r w:rsidR="00A71C6F">
        <w:rPr>
          <w:rFonts w:cstheme="minorHAnsi"/>
          <w:lang w:val="en-US"/>
        </w:rPr>
        <w:t>)</w:t>
      </w:r>
      <w:r w:rsidR="00221957" w:rsidRPr="00221957">
        <w:rPr>
          <w:rFonts w:cstheme="minorHAnsi"/>
          <w:lang w:val="en-US"/>
        </w:rPr>
        <w:t>, family = Gaussian</w:t>
      </w:r>
      <w:r w:rsidR="00820154">
        <w:rPr>
          <w:rFonts w:cstheme="minorHAnsi"/>
          <w:lang w:val="en-US"/>
        </w:rPr>
        <w:t xml:space="preserve">. </w:t>
      </w:r>
      <w:r w:rsidR="00722EEC">
        <w:rPr>
          <w:rFonts w:cstheme="minorHAnsi"/>
          <w:lang w:val="en-US"/>
        </w:rPr>
        <w:t xml:space="preserve">We found a significant interaction </w:t>
      </w:r>
      <w:r w:rsidR="00FD77B8">
        <w:rPr>
          <w:rFonts w:cstheme="minorHAnsi"/>
          <w:lang w:val="en-US"/>
        </w:rPr>
        <w:t>storage * GDD</w:t>
      </w:r>
      <w:r w:rsidR="00722EEC">
        <w:rPr>
          <w:rFonts w:cstheme="minorHAnsi"/>
          <w:lang w:val="en-US"/>
        </w:rPr>
        <w:t>, thus consequently, w</w:t>
      </w:r>
      <w:r w:rsidR="00221957">
        <w:rPr>
          <w:rFonts w:cstheme="minorHAnsi"/>
          <w:lang w:val="en-US"/>
        </w:rPr>
        <w:t xml:space="preserve">e </w:t>
      </w:r>
      <w:r w:rsidR="00FE33CE">
        <w:rPr>
          <w:rFonts w:cstheme="minorHAnsi"/>
          <w:lang w:val="en-US"/>
        </w:rPr>
        <w:t xml:space="preserve">tested </w:t>
      </w:r>
      <w:r w:rsidR="00221957">
        <w:rPr>
          <w:rFonts w:cstheme="minorHAnsi"/>
          <w:lang w:val="en-US"/>
        </w:rPr>
        <w:t xml:space="preserve">each </w:t>
      </w:r>
      <w:r w:rsidR="00FD77B8">
        <w:rPr>
          <w:rFonts w:cstheme="minorHAnsi"/>
          <w:lang w:val="en-US"/>
        </w:rPr>
        <w:t>storage treatment</w:t>
      </w:r>
      <w:r w:rsidR="00221957">
        <w:rPr>
          <w:rFonts w:cstheme="minorHAnsi"/>
          <w:lang w:val="en-US"/>
        </w:rPr>
        <w:t xml:space="preserve"> separately </w:t>
      </w:r>
      <w:r w:rsidR="00722EEC">
        <w:rPr>
          <w:rFonts w:cstheme="minorHAnsi"/>
          <w:lang w:val="en-US"/>
        </w:rPr>
        <w:t xml:space="preserve">to check if </w:t>
      </w:r>
      <w:r w:rsidR="00FD77B8">
        <w:rPr>
          <w:rFonts w:cstheme="minorHAnsi"/>
          <w:lang w:val="en-US"/>
        </w:rPr>
        <w:t xml:space="preserve">base </w:t>
      </w:r>
      <w:r w:rsidR="00221957">
        <w:rPr>
          <w:rFonts w:cstheme="minorHAnsi"/>
          <w:lang w:val="en-US"/>
        </w:rPr>
        <w:t xml:space="preserve">water potential </w:t>
      </w:r>
      <w:r w:rsidR="00722EEC">
        <w:rPr>
          <w:rFonts w:cstheme="minorHAnsi"/>
          <w:lang w:val="en-US"/>
        </w:rPr>
        <w:t>varied according to GDD</w:t>
      </w:r>
      <w:r w:rsidR="008E6816">
        <w:rPr>
          <w:rFonts w:cstheme="minorHAnsi"/>
          <w:lang w:val="en-US"/>
        </w:rPr>
        <w:t xml:space="preserve"> </w:t>
      </w:r>
      <w:r w:rsidR="00FD77B8">
        <w:rPr>
          <w:rFonts w:cstheme="minorHAnsi"/>
          <w:lang w:val="en-US"/>
        </w:rPr>
        <w:t xml:space="preserve">in fresh and </w:t>
      </w:r>
      <w:r w:rsidR="001374DE">
        <w:rPr>
          <w:rFonts w:cstheme="minorHAnsi"/>
          <w:lang w:val="en-US"/>
        </w:rPr>
        <w:t>after</w:t>
      </w:r>
      <w:r w:rsidR="00021590">
        <w:rPr>
          <w:rFonts w:cstheme="minorHAnsi"/>
          <w:lang w:val="en-US"/>
        </w:rPr>
        <w:t xml:space="preserve"> </w:t>
      </w:r>
      <w:r w:rsidR="001374DE">
        <w:rPr>
          <w:rFonts w:cstheme="minorHAnsi"/>
          <w:lang w:val="en-US"/>
        </w:rPr>
        <w:t xml:space="preserve">ripened </w:t>
      </w:r>
      <w:r w:rsidR="00716D42">
        <w:rPr>
          <w:rFonts w:cstheme="minorHAnsi"/>
          <w:lang w:val="en-US"/>
        </w:rPr>
        <w:t>see</w:t>
      </w:r>
      <w:r w:rsidR="001374DE">
        <w:rPr>
          <w:rFonts w:cstheme="minorHAnsi"/>
          <w:lang w:val="en-US"/>
        </w:rPr>
        <w:t xml:space="preserve">ds. </w:t>
      </w:r>
      <w:r w:rsidR="00722EEC">
        <w:rPr>
          <w:rFonts w:cstheme="minorHAnsi"/>
          <w:lang w:val="en-US"/>
        </w:rPr>
        <w:t xml:space="preserve">Model specification: </w:t>
      </w:r>
      <w:proofErr w:type="spellStart"/>
      <w:r w:rsidR="001374DE" w:rsidRPr="00C313D3">
        <w:rPr>
          <w:rFonts w:cstheme="minorHAnsi"/>
          <w:lang w:val="en-US"/>
        </w:rPr>
        <w:t>ψ</w:t>
      </w:r>
      <w:r w:rsidR="001374DE" w:rsidRPr="001D393D">
        <w:rPr>
          <w:rFonts w:cstheme="minorHAnsi"/>
          <w:vertAlign w:val="subscript"/>
          <w:lang w:val="en-US"/>
        </w:rPr>
        <w:t>b</w:t>
      </w:r>
      <w:proofErr w:type="spellEnd"/>
      <w:r w:rsidR="008E6816" w:rsidRPr="00221957">
        <w:rPr>
          <w:rFonts w:cstheme="minorHAnsi"/>
          <w:lang w:val="en-US"/>
        </w:rPr>
        <w:t xml:space="preserve"> ~ </w:t>
      </w:r>
      <w:r w:rsidR="008E6816">
        <w:rPr>
          <w:rFonts w:cstheme="minorHAnsi"/>
          <w:lang w:val="en-US"/>
        </w:rPr>
        <w:t>GDD</w:t>
      </w:r>
      <w:r w:rsidR="008E6816" w:rsidRPr="00221957">
        <w:rPr>
          <w:rFonts w:cstheme="minorHAnsi"/>
          <w:lang w:val="en-US"/>
        </w:rPr>
        <w:t xml:space="preserve"> + </w:t>
      </w:r>
      <w:r w:rsidR="00A71C6F">
        <w:rPr>
          <w:rFonts w:cstheme="minorHAnsi"/>
          <w:lang w:val="en-US"/>
        </w:rPr>
        <w:t>(</w:t>
      </w:r>
      <w:r w:rsidR="008E6816" w:rsidRPr="00221957">
        <w:rPr>
          <w:rFonts w:cstheme="minorHAnsi"/>
          <w:lang w:val="en-US"/>
        </w:rPr>
        <w:t>1|</w:t>
      </w:r>
      <w:r w:rsidR="005E2483">
        <w:rPr>
          <w:rFonts w:cstheme="minorHAnsi"/>
          <w:lang w:val="en-US"/>
        </w:rPr>
        <w:t>summit</w:t>
      </w:r>
      <w:r w:rsidR="00A71C6F">
        <w:rPr>
          <w:rFonts w:cstheme="minorHAnsi"/>
          <w:lang w:val="en-US"/>
        </w:rPr>
        <w:t>)</w:t>
      </w:r>
      <w:r w:rsidR="001374DE">
        <w:rPr>
          <w:rFonts w:cstheme="minorHAnsi"/>
          <w:lang w:val="en-US"/>
        </w:rPr>
        <w:t>,</w:t>
      </w:r>
      <w:r w:rsidR="008E6816" w:rsidRPr="00221957">
        <w:rPr>
          <w:rFonts w:cstheme="minorHAnsi"/>
          <w:lang w:val="en-US"/>
        </w:rPr>
        <w:t xml:space="preserve"> family = Gaussian</w:t>
      </w:r>
      <w:r w:rsidR="008E6816">
        <w:rPr>
          <w:rFonts w:cstheme="minorHAnsi"/>
          <w:lang w:val="en-US"/>
        </w:rPr>
        <w:t>.</w:t>
      </w:r>
    </w:p>
    <w:p w14:paraId="23EC93FD" w14:textId="180DCA35" w:rsidR="00221957" w:rsidRPr="00716D42" w:rsidRDefault="00221957" w:rsidP="002D07AE">
      <w:pPr>
        <w:spacing w:line="360" w:lineRule="auto"/>
        <w:ind w:firstLine="709"/>
        <w:jc w:val="both"/>
      </w:pPr>
      <w:r w:rsidRPr="00221957">
        <w:rPr>
          <w:rFonts w:cstheme="minorHAnsi"/>
          <w:lang w:val="en-US"/>
        </w:rPr>
        <w:t>Additional</w:t>
      </w:r>
      <w:r w:rsidR="00D4225A">
        <w:rPr>
          <w:rFonts w:cstheme="minorHAnsi"/>
          <w:lang w:val="en-US"/>
        </w:rPr>
        <w:t>ly, we checked if base water potential varied as a function of</w:t>
      </w:r>
      <w:r w:rsidR="00716D42">
        <w:rPr>
          <w:rFonts w:cstheme="minorHAnsi"/>
          <w:lang w:val="en-US"/>
        </w:rPr>
        <w:t xml:space="preserve"> </w:t>
      </w:r>
      <w:r w:rsidR="006D223E">
        <w:rPr>
          <w:rFonts w:cstheme="minorHAnsi"/>
          <w:lang w:val="en-US"/>
        </w:rPr>
        <w:t>seed</w:t>
      </w:r>
      <w:r w:rsidR="00716D42">
        <w:rPr>
          <w:rFonts w:cstheme="minorHAnsi"/>
          <w:lang w:val="en-US"/>
        </w:rPr>
        <w:t xml:space="preserve"> </w:t>
      </w:r>
      <w:r w:rsidR="00722EEC">
        <w:rPr>
          <w:rFonts w:cstheme="minorHAnsi"/>
          <w:lang w:val="en-US"/>
        </w:rPr>
        <w:t>mass</w:t>
      </w:r>
      <w:r w:rsidR="005D4588">
        <w:rPr>
          <w:rFonts w:cstheme="minorHAnsi"/>
          <w:lang w:val="en-US"/>
        </w:rPr>
        <w:t xml:space="preserve"> by fitting GLMMs with gamma distribution</w:t>
      </w:r>
      <w:r w:rsidR="00866305">
        <w:rPr>
          <w:rFonts w:cstheme="minorHAnsi"/>
          <w:lang w:val="en-US"/>
        </w:rPr>
        <w:t xml:space="preserve"> (since the model did not fulfil Gaussian assumptions)</w:t>
      </w:r>
      <w:r w:rsidR="000B1A2A">
        <w:rPr>
          <w:rFonts w:cstheme="minorHAnsi"/>
          <w:lang w:val="en-US"/>
        </w:rPr>
        <w:t xml:space="preserve">. Base </w:t>
      </w:r>
      <w:r w:rsidR="00BF33CE">
        <w:rPr>
          <w:rFonts w:cstheme="minorHAnsi"/>
          <w:lang w:val="en-US"/>
        </w:rPr>
        <w:t xml:space="preserve">water </w:t>
      </w:r>
      <w:r w:rsidR="000B1A2A">
        <w:rPr>
          <w:rFonts w:cstheme="minorHAnsi"/>
          <w:lang w:val="en-US"/>
        </w:rPr>
        <w:t xml:space="preserve">potential </w:t>
      </w:r>
      <w:r w:rsidR="00BF33CE">
        <w:rPr>
          <w:rFonts w:cstheme="minorHAnsi"/>
          <w:lang w:val="en-US"/>
        </w:rPr>
        <w:t xml:space="preserve">was </w:t>
      </w:r>
      <w:r w:rsidR="000B1A2A">
        <w:rPr>
          <w:rFonts w:cstheme="minorHAnsi"/>
          <w:lang w:val="en-US"/>
        </w:rPr>
        <w:t xml:space="preserve">used as </w:t>
      </w:r>
      <w:r w:rsidR="00BF33CE">
        <w:rPr>
          <w:rFonts w:cstheme="minorHAnsi"/>
          <w:lang w:val="en-US"/>
        </w:rPr>
        <w:t xml:space="preserve">the </w:t>
      </w:r>
      <w:r w:rsidR="000B1A2A">
        <w:rPr>
          <w:rFonts w:cstheme="minorHAnsi"/>
          <w:lang w:val="en-US"/>
        </w:rPr>
        <w:t>response variable and</w:t>
      </w:r>
      <w:r w:rsidR="00716D42">
        <w:rPr>
          <w:rFonts w:cstheme="minorHAnsi"/>
          <w:lang w:val="en-US"/>
        </w:rPr>
        <w:t xml:space="preserve"> </w:t>
      </w:r>
      <w:r w:rsidR="006D223E">
        <w:rPr>
          <w:rFonts w:cstheme="minorHAnsi"/>
          <w:lang w:val="en-US"/>
        </w:rPr>
        <w:t>seed</w:t>
      </w:r>
      <w:r w:rsidR="00716D42">
        <w:rPr>
          <w:rFonts w:cstheme="minorHAnsi"/>
          <w:lang w:val="en-US"/>
        </w:rPr>
        <w:t xml:space="preserve"> </w:t>
      </w:r>
      <w:r w:rsidR="00BF33CE">
        <w:rPr>
          <w:rFonts w:cstheme="minorHAnsi"/>
          <w:lang w:val="en-US"/>
        </w:rPr>
        <w:t>mass</w:t>
      </w:r>
      <w:r w:rsidR="00BF33CE" w:rsidDel="00BF33CE">
        <w:rPr>
          <w:rFonts w:cstheme="minorHAnsi"/>
          <w:lang w:val="en-US"/>
        </w:rPr>
        <w:t xml:space="preserve"> </w:t>
      </w:r>
      <w:r w:rsidR="000B1A2A">
        <w:rPr>
          <w:rFonts w:cstheme="minorHAnsi"/>
          <w:lang w:val="en-US"/>
        </w:rPr>
        <w:t xml:space="preserve">and </w:t>
      </w:r>
      <w:r w:rsidR="00BF33CE">
        <w:rPr>
          <w:rFonts w:cstheme="minorHAnsi"/>
          <w:lang w:val="en-US"/>
        </w:rPr>
        <w:t>storage treatment</w:t>
      </w:r>
      <w:r w:rsidR="000B1A2A">
        <w:rPr>
          <w:rFonts w:cstheme="minorHAnsi"/>
          <w:lang w:val="en-US"/>
        </w:rPr>
        <w:t xml:space="preserve"> as</w:t>
      </w:r>
      <w:r w:rsidR="00BF33CE">
        <w:rPr>
          <w:rFonts w:cstheme="minorHAnsi"/>
          <w:lang w:val="en-US"/>
        </w:rPr>
        <w:t xml:space="preserve"> the</w:t>
      </w:r>
      <w:r w:rsidR="000B1A2A">
        <w:rPr>
          <w:rFonts w:cstheme="minorHAnsi"/>
          <w:lang w:val="en-US"/>
        </w:rPr>
        <w:t xml:space="preserve"> explanatory variables. </w:t>
      </w:r>
      <w:r w:rsidR="005E2483">
        <w:rPr>
          <w:rFonts w:cstheme="minorHAnsi"/>
          <w:lang w:val="en-US"/>
        </w:rPr>
        <w:t>Summit</w:t>
      </w:r>
      <w:r w:rsidR="002B599C">
        <w:rPr>
          <w:rFonts w:cstheme="minorHAnsi"/>
          <w:lang w:val="en-US"/>
        </w:rPr>
        <w:t xml:space="preserve"> was included as </w:t>
      </w:r>
      <w:r w:rsidR="00C812B5">
        <w:rPr>
          <w:rFonts w:cstheme="minorHAnsi"/>
          <w:lang w:val="en-US"/>
        </w:rPr>
        <w:t xml:space="preserve">a </w:t>
      </w:r>
      <w:r w:rsidR="002B599C">
        <w:rPr>
          <w:rFonts w:cstheme="minorHAnsi"/>
          <w:lang w:val="en-US"/>
        </w:rPr>
        <w:t>random factor</w:t>
      </w:r>
      <w:r w:rsidR="00C812B5">
        <w:rPr>
          <w:rFonts w:cstheme="minorHAnsi"/>
          <w:lang w:val="en-US"/>
        </w:rPr>
        <w:t xml:space="preserve">. Model </w:t>
      </w:r>
      <w:r w:rsidR="00866305">
        <w:rPr>
          <w:rFonts w:cstheme="minorHAnsi"/>
          <w:lang w:val="en-US"/>
        </w:rPr>
        <w:t>formula</w:t>
      </w:r>
      <w:r w:rsidR="00C812B5">
        <w:rPr>
          <w:rFonts w:cstheme="minorHAnsi"/>
          <w:lang w:val="en-US"/>
        </w:rPr>
        <w:t xml:space="preserve">: </w:t>
      </w:r>
      <w:r w:rsidR="0088539A" w:rsidRPr="00221957">
        <w:rPr>
          <w:rFonts w:cstheme="minorHAnsi"/>
          <w:lang w:val="en-US"/>
        </w:rPr>
        <w:t xml:space="preserve"> </w:t>
      </w:r>
      <w:proofErr w:type="spellStart"/>
      <w:r w:rsidR="00866305" w:rsidRPr="00C313D3">
        <w:rPr>
          <w:rFonts w:cstheme="minorHAnsi"/>
          <w:lang w:val="en-US"/>
        </w:rPr>
        <w:t>ψ</w:t>
      </w:r>
      <w:r w:rsidR="00866305" w:rsidRPr="001D393D">
        <w:rPr>
          <w:rFonts w:cstheme="minorHAnsi"/>
          <w:vertAlign w:val="subscript"/>
          <w:lang w:val="en-US"/>
        </w:rPr>
        <w:t>b</w:t>
      </w:r>
      <w:proofErr w:type="spellEnd"/>
      <w:r w:rsidR="00A31D0B">
        <w:rPr>
          <w:rFonts w:cstheme="minorHAnsi"/>
          <w:lang w:val="en-US"/>
        </w:rPr>
        <w:t xml:space="preserve"> ~</w:t>
      </w:r>
      <w:r w:rsidR="00654BAB">
        <w:rPr>
          <w:rFonts w:cstheme="minorHAnsi"/>
          <w:lang w:val="en-US"/>
        </w:rPr>
        <w:t xml:space="preserve"> </w:t>
      </w:r>
      <w:r w:rsidR="006D223E">
        <w:rPr>
          <w:rFonts w:cstheme="minorHAnsi"/>
          <w:lang w:val="en-US"/>
        </w:rPr>
        <w:t>seed</w:t>
      </w:r>
      <w:r w:rsidR="00716D42">
        <w:rPr>
          <w:rFonts w:cstheme="minorHAnsi"/>
          <w:lang w:val="en-US"/>
        </w:rPr>
        <w:t xml:space="preserve"> </w:t>
      </w:r>
      <w:r w:rsidR="00A534E3">
        <w:rPr>
          <w:rFonts w:cstheme="minorHAnsi"/>
          <w:lang w:val="en-US"/>
        </w:rPr>
        <w:t xml:space="preserve">weight * </w:t>
      </w:r>
      <w:r w:rsidR="00866305">
        <w:rPr>
          <w:rFonts w:cstheme="minorHAnsi"/>
          <w:lang w:val="en-US"/>
        </w:rPr>
        <w:t>storage</w:t>
      </w:r>
      <w:r w:rsidR="00A534E3">
        <w:rPr>
          <w:rFonts w:cstheme="minorHAnsi"/>
          <w:lang w:val="en-US"/>
        </w:rPr>
        <w:t xml:space="preserve"> + </w:t>
      </w:r>
      <w:r w:rsidR="00A71C6F">
        <w:rPr>
          <w:rFonts w:cstheme="minorHAnsi"/>
          <w:lang w:val="en-US"/>
        </w:rPr>
        <w:t>(</w:t>
      </w:r>
      <w:r w:rsidR="00A534E3">
        <w:rPr>
          <w:rFonts w:cstheme="minorHAnsi"/>
          <w:lang w:val="en-US"/>
        </w:rPr>
        <w:t>1|</w:t>
      </w:r>
      <w:r w:rsidR="005E2483">
        <w:rPr>
          <w:rFonts w:cstheme="minorHAnsi"/>
          <w:lang w:val="en-US"/>
        </w:rPr>
        <w:t>summit</w:t>
      </w:r>
      <w:r w:rsidR="00A71C6F">
        <w:rPr>
          <w:rFonts w:cstheme="minorHAnsi"/>
          <w:lang w:val="en-US"/>
        </w:rPr>
        <w:t>)</w:t>
      </w:r>
      <w:r w:rsidR="00A534E3">
        <w:rPr>
          <w:rFonts w:cstheme="minorHAnsi"/>
          <w:lang w:val="en-US"/>
        </w:rPr>
        <w:t>, family = Gamma</w:t>
      </w:r>
      <w:r w:rsidR="005F1E59">
        <w:rPr>
          <w:rFonts w:cstheme="minorHAnsi"/>
          <w:lang w:val="en-US"/>
        </w:rPr>
        <w:t xml:space="preserve">. </w:t>
      </w:r>
      <w:commentRangeStart w:id="37"/>
      <w:r w:rsidR="00716D42">
        <w:t xml:space="preserve">We did find a marginally significant relationship when both storage treatments were analysed separately: </w:t>
      </w:r>
      <w:r w:rsidR="00FF6875">
        <w:t>only in</w:t>
      </w:r>
      <w:r w:rsidR="00716D42">
        <w:t xml:space="preserve"> after ripened seeds we found a </w:t>
      </w:r>
      <w:r w:rsidR="00716D42">
        <w:lastRenderedPageBreak/>
        <w:t>marginally significant negative relationship i.e. the heavier the seed the lower the base water potential for germination (details in Supplementary</w:t>
      </w:r>
      <w:r w:rsidR="00FF6875">
        <w:t xml:space="preserve"> xxx</w:t>
      </w:r>
      <w:r w:rsidR="00716D42">
        <w:t>).</w:t>
      </w:r>
      <w:r w:rsidR="00716D42" w:rsidRPr="002A7EB4">
        <w:rPr>
          <w:noProof/>
        </w:rPr>
        <w:t xml:space="preserve"> </w:t>
      </w:r>
      <w:commentRangeEnd w:id="37"/>
      <w:r w:rsidR="00716D42">
        <w:rPr>
          <w:rStyle w:val="Refdecomentario"/>
        </w:rPr>
        <w:commentReference w:id="37"/>
      </w:r>
    </w:p>
    <w:p w14:paraId="6AC9B9A2" w14:textId="0EC615AD" w:rsidR="00AF329C" w:rsidRDefault="0042434E" w:rsidP="002D07AE">
      <w:pPr>
        <w:pStyle w:val="Ttulo2"/>
        <w:spacing w:line="360" w:lineRule="auto"/>
        <w:jc w:val="both"/>
      </w:pPr>
      <w:r>
        <w:t xml:space="preserve">3. </w:t>
      </w:r>
      <w:commentRangeStart w:id="38"/>
      <w:r>
        <w:t>Results</w:t>
      </w:r>
      <w:commentRangeEnd w:id="38"/>
      <w:r w:rsidR="00B17EE1">
        <w:rPr>
          <w:rStyle w:val="Refdecomentario"/>
          <w:rFonts w:asciiTheme="minorHAnsi" w:eastAsiaTheme="minorHAnsi" w:hAnsiTheme="minorHAnsi" w:cstheme="minorBidi"/>
          <w:color w:val="auto"/>
        </w:rPr>
        <w:commentReference w:id="38"/>
      </w:r>
    </w:p>
    <w:p w14:paraId="5E9E6177" w14:textId="767E76A7" w:rsidR="00851EE8" w:rsidRPr="00E06E4A" w:rsidRDefault="00851EE8" w:rsidP="002D07AE">
      <w:pPr>
        <w:pStyle w:val="Ttulo3"/>
        <w:spacing w:line="360" w:lineRule="auto"/>
        <w:jc w:val="both"/>
      </w:pPr>
      <w:r>
        <w:t>3.</w:t>
      </w:r>
      <w:r w:rsidR="00031A1A">
        <w:t>1 Effect of storage treatment and water potential on final germination proportions</w:t>
      </w:r>
    </w:p>
    <w:p w14:paraId="2FB5F1E7" w14:textId="11D5093C" w:rsidR="00851EE8" w:rsidRDefault="00856CE6" w:rsidP="002D07AE">
      <w:pPr>
        <w:spacing w:line="360" w:lineRule="auto"/>
        <w:jc w:val="both"/>
      </w:pPr>
      <w:r>
        <w:t>Final g</w:t>
      </w:r>
      <w:r w:rsidR="00D94D39">
        <w:t xml:space="preserve">ermination was higher </w:t>
      </w:r>
      <w:r w:rsidR="002E576F">
        <w:t xml:space="preserve">in </w:t>
      </w:r>
      <w:r w:rsidR="00E02CDF">
        <w:t>after ripened</w:t>
      </w:r>
      <w:r w:rsidR="002E576F">
        <w:t xml:space="preserve"> </w:t>
      </w:r>
      <w:r>
        <w:t xml:space="preserve">than in fresh </w:t>
      </w:r>
      <w:r w:rsidR="0038254B">
        <w:t>see</w:t>
      </w:r>
      <w:r w:rsidR="002E576F">
        <w:t>ds</w:t>
      </w:r>
      <w:r w:rsidR="00716D42">
        <w:t xml:space="preserve"> (Fig 4</w:t>
      </w:r>
      <w:r w:rsidR="00D94D39">
        <w:t xml:space="preserve">A). </w:t>
      </w:r>
      <w:r w:rsidR="003460A9">
        <w:t>W</w:t>
      </w:r>
      <w:r w:rsidR="00FF6F68">
        <w:t>ith no water stress (i.e. distilled water</w:t>
      </w:r>
      <w:r w:rsidR="003460A9">
        <w:t xml:space="preserve"> treatment</w:t>
      </w:r>
      <w:r w:rsidR="00B46BBF">
        <w:t>, WP treatment = 0</w:t>
      </w:r>
      <w:r w:rsidR="00FF6F68">
        <w:t xml:space="preserve">) </w:t>
      </w:r>
      <w:r w:rsidR="00AE25C9">
        <w:t xml:space="preserve">fresh </w:t>
      </w:r>
      <w:r w:rsidR="0038254B">
        <w:t>see</w:t>
      </w:r>
      <w:r w:rsidR="00AE25C9">
        <w:t xml:space="preserve">ds only attained </w:t>
      </w:r>
      <w:r w:rsidR="00365485">
        <w:t xml:space="preserve">around </w:t>
      </w:r>
      <w:r w:rsidR="00AE25C9">
        <w:t>70% germination, while</w:t>
      </w:r>
      <w:r w:rsidR="00B375A2">
        <w:t xml:space="preserve"> germination of</w:t>
      </w:r>
      <w:r w:rsidR="00716D42">
        <w:t xml:space="preserve"> after </w:t>
      </w:r>
      <w:r w:rsidR="00AE25C9">
        <w:t xml:space="preserve">ripened </w:t>
      </w:r>
      <w:r w:rsidR="0038254B">
        <w:t>see</w:t>
      </w:r>
      <w:r w:rsidR="00AE25C9">
        <w:t>ds</w:t>
      </w:r>
      <w:r w:rsidR="00B375A2">
        <w:t xml:space="preserve"> was</w:t>
      </w:r>
      <w:r w:rsidR="00AE25C9">
        <w:t xml:space="preserve"> </w:t>
      </w:r>
      <w:r w:rsidR="005F7BAD">
        <w:t xml:space="preserve">almost 100%. </w:t>
      </w:r>
      <w:r>
        <w:t>With increasing water stress, g</w:t>
      </w:r>
      <w:r w:rsidR="00AC1FEB">
        <w:t>ermination</w:t>
      </w:r>
      <w:r w:rsidR="001829AF">
        <w:t xml:space="preserve"> dropped</w:t>
      </w:r>
      <w:r>
        <w:t xml:space="preserve"> below 50% </w:t>
      </w:r>
      <w:r w:rsidR="006364B6">
        <w:t>at</w:t>
      </w:r>
      <w:r w:rsidR="001829AF">
        <w:t xml:space="preserve"> -0.2</w:t>
      </w:r>
      <w:r w:rsidR="00365485">
        <w:t xml:space="preserve"> </w:t>
      </w:r>
      <w:r w:rsidR="001829AF">
        <w:t xml:space="preserve">MPa </w:t>
      </w:r>
      <w:r w:rsidR="00D94D39">
        <w:t xml:space="preserve">in </w:t>
      </w:r>
      <w:r w:rsidR="002E576F">
        <w:t xml:space="preserve">fresh </w:t>
      </w:r>
      <w:r w:rsidR="0038254B">
        <w:t>see</w:t>
      </w:r>
      <w:r w:rsidR="002E576F">
        <w:t>ds</w:t>
      </w:r>
      <w:r w:rsidR="00A50022">
        <w:t>,</w:t>
      </w:r>
      <w:r w:rsidR="00D94D39">
        <w:t xml:space="preserve"> </w:t>
      </w:r>
      <w:r w:rsidR="006364B6">
        <w:t xml:space="preserve">but </w:t>
      </w:r>
      <w:r w:rsidR="00D94D39">
        <w:t xml:space="preserve">at -0.6 </w:t>
      </w:r>
      <w:r w:rsidR="00086133">
        <w:t>MPa</w:t>
      </w:r>
      <w:r w:rsidR="006364B6">
        <w:t xml:space="preserve"> in after ripened </w:t>
      </w:r>
      <w:r w:rsidR="00086133">
        <w:t>see</w:t>
      </w:r>
      <w:r w:rsidR="006364B6">
        <w:t>ds</w:t>
      </w:r>
      <w:r w:rsidR="008967F6">
        <w:t xml:space="preserve">. </w:t>
      </w:r>
      <w:r w:rsidR="0014677D">
        <w:t>At -0.8</w:t>
      </w:r>
      <w:r w:rsidR="00365485">
        <w:t xml:space="preserve"> </w:t>
      </w:r>
      <w:r w:rsidR="0014677D">
        <w:t xml:space="preserve">MPa and below, germination was negligible in both fresh and after ripened </w:t>
      </w:r>
      <w:r w:rsidR="00086133">
        <w:t>see</w:t>
      </w:r>
      <w:r w:rsidR="0014677D">
        <w:t xml:space="preserve">ds. </w:t>
      </w:r>
      <w:r w:rsidR="008967F6">
        <w:t>Low</w:t>
      </w:r>
      <w:r w:rsidR="00D94D39">
        <w:t>er</w:t>
      </w:r>
      <w:r w:rsidR="008967F6">
        <w:t xml:space="preserve"> water </w:t>
      </w:r>
      <w:r w:rsidR="009C0BA3">
        <w:t xml:space="preserve">potential </w:t>
      </w:r>
      <w:r w:rsidR="008967F6">
        <w:t xml:space="preserve">also led to </w:t>
      </w:r>
      <w:r w:rsidR="009C0BA3">
        <w:t xml:space="preserve">slower </w:t>
      </w:r>
      <w:r w:rsidR="008967F6">
        <w:t xml:space="preserve">germination </w:t>
      </w:r>
      <w:r w:rsidR="009C0BA3">
        <w:t>(F</w:t>
      </w:r>
      <w:r w:rsidR="00086133">
        <w:t>ig 4</w:t>
      </w:r>
      <w:r w:rsidR="00D94D39">
        <w:t>B</w:t>
      </w:r>
      <w:r w:rsidR="009C0BA3">
        <w:t>)</w:t>
      </w:r>
      <w:r w:rsidR="00E06E4A">
        <w:t xml:space="preserve">. </w:t>
      </w:r>
      <w:r w:rsidR="009C0BA3">
        <w:t xml:space="preserve">GLMMs </w:t>
      </w:r>
      <w:r w:rsidR="00E06E4A">
        <w:t xml:space="preserve">confirmed that differences between </w:t>
      </w:r>
      <w:r w:rsidR="0068546B">
        <w:t xml:space="preserve">storage </w:t>
      </w:r>
      <w:r w:rsidR="00E06E4A">
        <w:t>and water potential treatments</w:t>
      </w:r>
      <w:r w:rsidR="00AE2CA0">
        <w:t xml:space="preserve"> </w:t>
      </w:r>
      <w:r w:rsidR="0068546B">
        <w:t xml:space="preserve">were statistically significant </w:t>
      </w:r>
      <w:r w:rsidR="00086133">
        <w:t>(</w:t>
      </w:r>
      <w:r w:rsidR="00DD4F33">
        <w:t>p-value &lt; 0.001</w:t>
      </w:r>
      <w:r w:rsidR="00914382">
        <w:t xml:space="preserve"> in both explanatory </w:t>
      </w:r>
      <w:r w:rsidR="00365485">
        <w:t xml:space="preserve">fixed </w:t>
      </w:r>
      <w:r w:rsidR="00914382">
        <w:t xml:space="preserve">factors and significant interaction, </w:t>
      </w:r>
      <w:r w:rsidR="00086133">
        <w:t>S</w:t>
      </w:r>
      <w:r w:rsidR="00AE2CA0">
        <w:t>upplementary table xx)</w:t>
      </w:r>
      <w:r w:rsidR="00E06E4A">
        <w:t>.</w:t>
      </w:r>
    </w:p>
    <w:p w14:paraId="02E436E2" w14:textId="24DDCFA3" w:rsidR="00851EE8" w:rsidRDefault="00851EE8" w:rsidP="002D07AE">
      <w:pPr>
        <w:pStyle w:val="Ttulo3"/>
        <w:spacing w:line="360" w:lineRule="auto"/>
        <w:jc w:val="both"/>
      </w:pPr>
      <w:r>
        <w:t>3.</w:t>
      </w:r>
      <w:r w:rsidR="00031A1A">
        <w:t xml:space="preserve">2 </w:t>
      </w:r>
      <w:r w:rsidR="00342986">
        <w:t xml:space="preserve">Germination base </w:t>
      </w:r>
      <w:r>
        <w:t>water potential</w:t>
      </w:r>
      <w:r w:rsidR="00342986">
        <w:t xml:space="preserve"> as a function of </w:t>
      </w:r>
      <w:r w:rsidR="00031A1A">
        <w:t>microclimate</w:t>
      </w:r>
    </w:p>
    <w:p w14:paraId="18D811D6" w14:textId="6CB8347A" w:rsidR="00AE2CA0" w:rsidRPr="00851EE8" w:rsidRDefault="00C849FF" w:rsidP="002D07AE">
      <w:pPr>
        <w:spacing w:line="360" w:lineRule="auto"/>
        <w:jc w:val="both"/>
      </w:pPr>
      <w:r>
        <w:t xml:space="preserve">We used Bradford’s </w:t>
      </w:r>
      <w:proofErr w:type="spellStart"/>
      <w:r>
        <w:t>hydrotime</w:t>
      </w:r>
      <w:proofErr w:type="spellEnd"/>
      <w:r>
        <w:t xml:space="preserve"> model to calculate the </w:t>
      </w:r>
      <w:proofErr w:type="spellStart"/>
      <w:r w:rsidR="00086133" w:rsidRPr="00C313D3">
        <w:rPr>
          <w:rFonts w:cstheme="minorHAnsi"/>
          <w:lang w:val="en-US"/>
        </w:rPr>
        <w:t>ψ</w:t>
      </w:r>
      <w:r w:rsidR="00086133" w:rsidRPr="001D393D">
        <w:rPr>
          <w:rFonts w:cstheme="minorHAnsi"/>
          <w:vertAlign w:val="subscript"/>
          <w:lang w:val="en-US"/>
        </w:rPr>
        <w:t>b</w:t>
      </w:r>
      <w:proofErr w:type="spellEnd"/>
      <w:r w:rsidR="00086133" w:rsidRPr="00221957">
        <w:rPr>
          <w:rFonts w:cstheme="minorHAnsi"/>
          <w:lang w:val="en-US"/>
        </w:rPr>
        <w:t xml:space="preserve"> </w:t>
      </w:r>
      <w:r>
        <w:t xml:space="preserve">for germination for </w:t>
      </w:r>
      <w:r w:rsidR="00A44E49">
        <w:t xml:space="preserve">the </w:t>
      </w:r>
      <w:r>
        <w:t xml:space="preserve">12 subpopulations in the fresh treatment and </w:t>
      </w:r>
      <w:r w:rsidR="00A44E49">
        <w:t xml:space="preserve">the </w:t>
      </w:r>
      <w:r>
        <w:t xml:space="preserve">12 populations in the </w:t>
      </w:r>
      <w:r w:rsidR="005E2483">
        <w:t>after ripened</w:t>
      </w:r>
      <w:r>
        <w:t xml:space="preserve"> treatment (</w:t>
      </w:r>
      <w:r w:rsidR="000A0222">
        <w:t>T</w:t>
      </w:r>
      <w:r w:rsidR="00851EE8">
        <w:t xml:space="preserve">able </w:t>
      </w:r>
      <w:r w:rsidR="000A0222">
        <w:t>1</w:t>
      </w:r>
      <w:r>
        <w:t>)</w:t>
      </w:r>
      <w:r w:rsidR="00851EE8">
        <w:t xml:space="preserve">. </w:t>
      </w:r>
      <w:r w:rsidR="00AE2CA0">
        <w:t>V</w:t>
      </w:r>
      <w:r w:rsidR="0070572A">
        <w:t xml:space="preserve">alues of </w:t>
      </w:r>
      <w:proofErr w:type="spellStart"/>
      <w:r w:rsidR="00086133" w:rsidRPr="00C313D3">
        <w:rPr>
          <w:rFonts w:cstheme="minorHAnsi"/>
          <w:lang w:val="en-US"/>
        </w:rPr>
        <w:t>ψ</w:t>
      </w:r>
      <w:r w:rsidR="00086133" w:rsidRPr="001D393D">
        <w:rPr>
          <w:rFonts w:cstheme="minorHAnsi"/>
          <w:vertAlign w:val="subscript"/>
          <w:lang w:val="en-US"/>
        </w:rPr>
        <w:t>b</w:t>
      </w:r>
      <w:proofErr w:type="spellEnd"/>
      <w:r w:rsidR="00086133" w:rsidRPr="00221957">
        <w:rPr>
          <w:rFonts w:cstheme="minorHAnsi"/>
          <w:lang w:val="en-US"/>
        </w:rPr>
        <w:t xml:space="preserve"> </w:t>
      </w:r>
      <w:r w:rsidR="00943A5A">
        <w:t xml:space="preserve">were </w:t>
      </w:r>
      <w:r w:rsidR="0070572A">
        <w:t xml:space="preserve">higher </w:t>
      </w:r>
      <w:r w:rsidR="0018357E">
        <w:t xml:space="preserve">(i.e. less water stress-tolerant) </w:t>
      </w:r>
      <w:r w:rsidR="0070572A">
        <w:t xml:space="preserve">in the </w:t>
      </w:r>
      <w:r w:rsidR="00943A5A">
        <w:t>fresh</w:t>
      </w:r>
      <w:r w:rsidR="0070572A">
        <w:t xml:space="preserve"> than in the after </w:t>
      </w:r>
      <w:r w:rsidR="00943A5A">
        <w:t xml:space="preserve">ripened </w:t>
      </w:r>
      <w:r w:rsidR="0038254B">
        <w:t>see</w:t>
      </w:r>
      <w:r w:rsidR="00943A5A">
        <w:t xml:space="preserve">ds (average </w:t>
      </w:r>
      <w:r w:rsidR="00086133">
        <w:t>-0.1</w:t>
      </w:r>
      <w:r w:rsidR="00943A5A">
        <w:t xml:space="preserve"> vs </w:t>
      </w:r>
      <w:r w:rsidR="00086133">
        <w:t>-0.4</w:t>
      </w:r>
      <w:r w:rsidR="008A20D0" w:rsidRPr="008A20D0">
        <w:t xml:space="preserve"> </w:t>
      </w:r>
      <w:r w:rsidR="008A20D0">
        <w:t>in those 6 subpopulations that were sown at both storage times</w:t>
      </w:r>
      <w:r w:rsidR="00943A5A">
        <w:t>)</w:t>
      </w:r>
      <w:r w:rsidR="00CC3A3D" w:rsidRPr="00CC3A3D">
        <w:t xml:space="preserve"> </w:t>
      </w:r>
      <w:r w:rsidR="00CC3A3D">
        <w:t>(Table 1).</w:t>
      </w:r>
    </w:p>
    <w:p w14:paraId="0093279C" w14:textId="14601C1F" w:rsidR="00141FD4" w:rsidRDefault="008A28BC" w:rsidP="002D07AE">
      <w:pPr>
        <w:spacing w:line="360" w:lineRule="auto"/>
        <w:jc w:val="both"/>
      </w:pPr>
      <w:r>
        <w:t xml:space="preserve">Given the significant </w:t>
      </w:r>
      <w:r w:rsidR="00363F85">
        <w:t xml:space="preserve">interaction between </w:t>
      </w:r>
      <w:commentRangeStart w:id="39"/>
      <w:commentRangeStart w:id="40"/>
      <w:r>
        <w:t xml:space="preserve">storage </w:t>
      </w:r>
      <w:r w:rsidR="00363F85">
        <w:t xml:space="preserve">treatment and </w:t>
      </w:r>
      <w:r w:rsidR="00B6261A">
        <w:t xml:space="preserve">microclimate </w:t>
      </w:r>
      <w:commentRangeEnd w:id="39"/>
      <w:r w:rsidR="00F050F6">
        <w:rPr>
          <w:rStyle w:val="Refdecomentario"/>
        </w:rPr>
        <w:commentReference w:id="39"/>
      </w:r>
      <w:commentRangeEnd w:id="40"/>
      <w:r w:rsidR="00066DF7">
        <w:rPr>
          <w:rStyle w:val="Refdecomentario"/>
        </w:rPr>
        <w:commentReference w:id="40"/>
      </w:r>
      <w:r w:rsidR="00B6261A">
        <w:t xml:space="preserve">(measured as GDD; </w:t>
      </w:r>
      <w:r w:rsidR="00CC3A3D">
        <w:t xml:space="preserve">model </w:t>
      </w:r>
      <w:r w:rsidR="00363F85">
        <w:t>z = 2.45, p</w:t>
      </w:r>
      <w:r w:rsidR="00A032B7">
        <w:t>-value</w:t>
      </w:r>
      <w:r w:rsidR="00B6261A">
        <w:t xml:space="preserve"> &lt; 0.05)</w:t>
      </w:r>
      <w:r>
        <w:t>, we analysed the relationship between base water potential and</w:t>
      </w:r>
      <w:r w:rsidR="00B6261A">
        <w:t xml:space="preserve"> GDD</w:t>
      </w:r>
      <w:r>
        <w:t xml:space="preserve"> separately for fresh and after ripened </w:t>
      </w:r>
      <w:r w:rsidR="00086133">
        <w:t>see</w:t>
      </w:r>
      <w:r>
        <w:t>ds</w:t>
      </w:r>
      <w:r w:rsidR="00851EE8">
        <w:t xml:space="preserve">. </w:t>
      </w:r>
      <w:r w:rsidR="0032516F">
        <w:t xml:space="preserve">For fresh </w:t>
      </w:r>
      <w:r w:rsidR="0038254B">
        <w:t>see</w:t>
      </w:r>
      <w:r w:rsidR="0032516F">
        <w:t>ds we found no significant relationship</w:t>
      </w:r>
      <w:r w:rsidR="00851EE8">
        <w:t xml:space="preserve"> (</w:t>
      </w:r>
      <w:r w:rsidR="008E1B8B">
        <w:t>F</w:t>
      </w:r>
      <w:r w:rsidR="00851EE8">
        <w:t>ig 4</w:t>
      </w:r>
      <w:r w:rsidR="008E1B8B">
        <w:t xml:space="preserve"> left panel</w:t>
      </w:r>
      <w:r w:rsidR="00851EE8">
        <w:t xml:space="preserve">). On the contrary, after </w:t>
      </w:r>
      <w:r w:rsidR="00007F66">
        <w:t xml:space="preserve">ripened </w:t>
      </w:r>
      <w:r w:rsidR="0038254B">
        <w:t>see</w:t>
      </w:r>
      <w:r w:rsidR="00007F66">
        <w:t xml:space="preserve">ds </w:t>
      </w:r>
      <w:r w:rsidR="00851EE8">
        <w:t>show</w:t>
      </w:r>
      <w:r w:rsidR="00007F66">
        <w:t>ed</w:t>
      </w:r>
      <w:r w:rsidR="00851EE8">
        <w:t xml:space="preserve"> a </w:t>
      </w:r>
      <w:commentRangeStart w:id="41"/>
      <w:r w:rsidR="00851EE8">
        <w:t xml:space="preserve">significant </w:t>
      </w:r>
      <w:commentRangeEnd w:id="41"/>
      <w:r w:rsidR="006B143D">
        <w:rPr>
          <w:rStyle w:val="Refdecomentario"/>
        </w:rPr>
        <w:commentReference w:id="41"/>
      </w:r>
      <w:r w:rsidR="00851EE8">
        <w:t>relationship</w:t>
      </w:r>
      <w:r w:rsidR="001D76B4">
        <w:t xml:space="preserve"> (z</w:t>
      </w:r>
      <w:r w:rsidR="00A032B7">
        <w:t xml:space="preserve"> </w:t>
      </w:r>
      <w:r w:rsidR="001D76B4">
        <w:t xml:space="preserve">= </w:t>
      </w:r>
      <w:r w:rsidR="00A032B7">
        <w:t>-1.99, p-value &lt;0.05)</w:t>
      </w:r>
      <w:r w:rsidR="00851EE8">
        <w:t xml:space="preserve"> of decreasing </w:t>
      </w:r>
      <w:proofErr w:type="spellStart"/>
      <w:r w:rsidR="00086133" w:rsidRPr="00C313D3">
        <w:rPr>
          <w:rFonts w:cstheme="minorHAnsi"/>
          <w:lang w:val="en-US"/>
        </w:rPr>
        <w:t>ψ</w:t>
      </w:r>
      <w:r w:rsidR="00086133" w:rsidRPr="001D393D">
        <w:rPr>
          <w:rFonts w:cstheme="minorHAnsi"/>
          <w:vertAlign w:val="subscript"/>
          <w:lang w:val="en-US"/>
        </w:rPr>
        <w:t>b</w:t>
      </w:r>
      <w:proofErr w:type="spellEnd"/>
      <w:r w:rsidR="00851EE8">
        <w:t xml:space="preserve"> </w:t>
      </w:r>
      <w:r w:rsidR="000C47F0">
        <w:t xml:space="preserve">in </w:t>
      </w:r>
      <w:r w:rsidR="001B4E9F">
        <w:t xml:space="preserve">subpopulations </w:t>
      </w:r>
      <w:r w:rsidR="000C47F0">
        <w:t>with higher</w:t>
      </w:r>
      <w:r w:rsidR="00851EE8">
        <w:t xml:space="preserve"> GDD (</w:t>
      </w:r>
      <w:r w:rsidR="000C47F0">
        <w:t>F</w:t>
      </w:r>
      <w:r w:rsidR="00851EE8">
        <w:t>ig 4</w:t>
      </w:r>
      <w:r w:rsidR="000C47F0">
        <w:t>, right panel</w:t>
      </w:r>
      <w:r w:rsidR="00851EE8">
        <w:t xml:space="preserve">). </w:t>
      </w:r>
    </w:p>
    <w:p w14:paraId="72415508" w14:textId="3E501828" w:rsidR="00AA47BB" w:rsidRDefault="00AF4FE8" w:rsidP="002D07AE">
      <w:pPr>
        <w:pStyle w:val="Ttulo3"/>
        <w:spacing w:line="360" w:lineRule="auto"/>
        <w:jc w:val="both"/>
      </w:pPr>
      <w:r>
        <w:t>4. Discussion</w:t>
      </w:r>
    </w:p>
    <w:p w14:paraId="2BB0CDEE" w14:textId="31220126" w:rsidR="00C75CE1" w:rsidRDefault="00197142" w:rsidP="00326D2D">
      <w:pPr>
        <w:spacing w:line="360" w:lineRule="auto"/>
        <w:ind w:firstLine="709"/>
        <w:jc w:val="both"/>
      </w:pPr>
      <w:r w:rsidRPr="00A96537">
        <w:t>Our study shows that wild populations of D. langeanus</w:t>
      </w:r>
      <w:r w:rsidR="00326D2D">
        <w:t xml:space="preserve">, </w:t>
      </w:r>
      <w:r w:rsidRPr="00A96537">
        <w:t>show significant subpopulation variation in germination as response to water stress at microscale level. To our knowledge is the first time that subpopulations variation at microscale level has been reported.</w:t>
      </w:r>
      <w:r w:rsidR="00730140">
        <w:t xml:space="preserve"> </w:t>
      </w:r>
      <w:r w:rsidR="00730140" w:rsidRPr="00730140">
        <w:t>One clear advantage of studying narrow endemic species is that biogeographical and historical influences are not substantial, and local adaptation can be assumed to have taken place in situ along the environmental gradient. (F-P 2013)</w:t>
      </w:r>
      <w:r w:rsidR="00C75CE1">
        <w:t>.</w:t>
      </w:r>
    </w:p>
    <w:p w14:paraId="3F275467" w14:textId="77777777" w:rsidR="000C1D5E" w:rsidRDefault="006F6D0A" w:rsidP="00E55567">
      <w:pPr>
        <w:spacing w:line="360" w:lineRule="auto"/>
        <w:jc w:val="both"/>
      </w:pPr>
      <w:r>
        <w:lastRenderedPageBreak/>
        <w:t xml:space="preserve">P1: </w:t>
      </w:r>
      <w:r w:rsidR="00E217EF">
        <w:t>Interpret</w:t>
      </w:r>
      <w:r w:rsidR="00833BF8">
        <w:t>ate</w:t>
      </w:r>
      <w:r w:rsidR="00E217EF">
        <w:t xml:space="preserve"> m</w:t>
      </w:r>
      <w:r>
        <w:t xml:space="preserve">ain results answering our </w:t>
      </w:r>
      <w:proofErr w:type="gramStart"/>
      <w:r>
        <w:t>questions</w:t>
      </w:r>
      <w:proofErr w:type="gramEnd"/>
      <w:r w:rsidR="00E217EF">
        <w:t xml:space="preserve"> </w:t>
      </w:r>
    </w:p>
    <w:p w14:paraId="5A138657" w14:textId="4E0F13E3" w:rsidR="000C1D5E" w:rsidRDefault="00AE1351" w:rsidP="00C75CE1">
      <w:pPr>
        <w:spacing w:line="360" w:lineRule="auto"/>
        <w:ind w:firstLine="709"/>
        <w:jc w:val="both"/>
      </w:pPr>
      <w:r>
        <w:t>The higher germination</w:t>
      </w:r>
      <w:r w:rsidR="00F94837">
        <w:t xml:space="preserve"> we observed</w:t>
      </w:r>
      <w:r w:rsidR="003224FB">
        <w:t xml:space="preserve"> </w:t>
      </w:r>
      <w:r w:rsidR="00185B4B">
        <w:t xml:space="preserve">in after-ripened seeds </w:t>
      </w:r>
      <w:r w:rsidR="00791C07">
        <w:t xml:space="preserve">across all WP treatments </w:t>
      </w:r>
      <w:r w:rsidR="003224FB">
        <w:t>confirm</w:t>
      </w:r>
      <w:r w:rsidR="00F94837">
        <w:t>s</w:t>
      </w:r>
      <w:r w:rsidR="003224FB">
        <w:t xml:space="preserve"> some level of dormancy in fresh </w:t>
      </w:r>
      <w:r w:rsidR="003224FB" w:rsidRPr="00AE1351">
        <w:rPr>
          <w:i/>
          <w:iCs/>
        </w:rPr>
        <w:t>D.</w:t>
      </w:r>
      <w:r w:rsidRPr="00AE1351">
        <w:rPr>
          <w:i/>
          <w:iCs/>
        </w:rPr>
        <w:t xml:space="preserve"> </w:t>
      </w:r>
      <w:r w:rsidR="003224FB" w:rsidRPr="00AE1351">
        <w:rPr>
          <w:i/>
          <w:iCs/>
        </w:rPr>
        <w:t>langeanus</w:t>
      </w:r>
      <w:r w:rsidR="003224FB">
        <w:t xml:space="preserve"> seeds that was efficiently alleviated by a short period of after-ripening (</w:t>
      </w:r>
      <w:r w:rsidR="00C67F63">
        <w:t>35 days).</w:t>
      </w:r>
      <w:r w:rsidR="00185B4B">
        <w:t xml:space="preserve"> </w:t>
      </w:r>
      <w:r w:rsidR="005F516D">
        <w:t xml:space="preserve">Seeds completely change their responses in a month difference, </w:t>
      </w:r>
      <w:r w:rsidR="00361028">
        <w:t xml:space="preserve">suggesting notable </w:t>
      </w:r>
      <w:r w:rsidR="005F516D">
        <w:t xml:space="preserve">ecological </w:t>
      </w:r>
      <w:r w:rsidR="00361028">
        <w:t>implica</w:t>
      </w:r>
      <w:r w:rsidR="004A27FC">
        <w:t>t</w:t>
      </w:r>
      <w:r w:rsidR="00361028">
        <w:t xml:space="preserve">ions of the timing </w:t>
      </w:r>
      <w:r w:rsidR="004A27FC">
        <w:t xml:space="preserve">of rainfall. If rain episodes </w:t>
      </w:r>
      <w:r w:rsidR="00D005DB">
        <w:t>occur</w:t>
      </w:r>
      <w:r w:rsidR="004A27FC">
        <w:t xml:space="preserve"> just after seeds dispersal overall reproductive success will be hindered by the </w:t>
      </w:r>
      <w:r w:rsidR="008B161B">
        <w:t xml:space="preserve">chaotic response </w:t>
      </w:r>
      <w:r w:rsidR="00171103">
        <w:t xml:space="preserve">probably due to dormancy or </w:t>
      </w:r>
      <w:r w:rsidR="00395FB8">
        <w:t>“</w:t>
      </w:r>
      <w:r w:rsidR="00C418D4">
        <w:t>immaturity</w:t>
      </w:r>
      <w:r w:rsidR="00395FB8">
        <w:t>”</w:t>
      </w:r>
      <w:r w:rsidR="00171103">
        <w:t xml:space="preserve"> that led to</w:t>
      </w:r>
      <w:r w:rsidR="00506C3C">
        <w:t xml:space="preserve"> an incorrect interpretation of the environmental cues. </w:t>
      </w:r>
      <w:r w:rsidR="008B161B">
        <w:t xml:space="preserve">If rain episodes happen </w:t>
      </w:r>
      <w:r w:rsidR="0070264E">
        <w:t>later</w:t>
      </w:r>
      <w:r w:rsidR="006E2E1B">
        <w:t xml:space="preserve">, when seeds </w:t>
      </w:r>
      <w:proofErr w:type="gramStart"/>
      <w:r w:rsidR="006E2E1B">
        <w:t>are able to</w:t>
      </w:r>
      <w:proofErr w:type="gramEnd"/>
      <w:r w:rsidR="006E2E1B">
        <w:t xml:space="preserve"> respond appropriately to soil water stress, reproductive success will be notably higher</w:t>
      </w:r>
      <w:r w:rsidR="00BF6328">
        <w:t xml:space="preserve">. </w:t>
      </w:r>
    </w:p>
    <w:p w14:paraId="56114EE4" w14:textId="1B8483DF" w:rsidR="002F3ECB" w:rsidRPr="00086133" w:rsidRDefault="00CB0DA0" w:rsidP="00C75CE1">
      <w:pPr>
        <w:spacing w:line="360" w:lineRule="auto"/>
        <w:ind w:firstLine="709"/>
        <w:jc w:val="both"/>
      </w:pPr>
      <w:r>
        <w:t>T</w:t>
      </w:r>
      <w:r w:rsidR="00BF6328">
        <w:t xml:space="preserve">he lower base water potential </w:t>
      </w:r>
      <w:r>
        <w:t xml:space="preserve">observed in after ripened seeds </w:t>
      </w:r>
      <w:r w:rsidR="00BF6328">
        <w:t xml:space="preserve">(i.e. </w:t>
      </w:r>
      <w:r w:rsidR="00026AC9">
        <w:t>able to</w:t>
      </w:r>
      <w:r w:rsidR="00BF6328">
        <w:t xml:space="preserve"> </w:t>
      </w:r>
      <w:r w:rsidR="00105464">
        <w:t>germination</w:t>
      </w:r>
      <w:r w:rsidR="00F5107A">
        <w:t xml:space="preserve"> </w:t>
      </w:r>
      <w:r w:rsidR="002A7637">
        <w:t>with less water available</w:t>
      </w:r>
      <w:r w:rsidR="00BF6328">
        <w:t>)</w:t>
      </w:r>
      <w:r w:rsidR="00105464">
        <w:t xml:space="preserve"> was significantly higher</w:t>
      </w:r>
      <w:r w:rsidR="003D7513">
        <w:t xml:space="preserve"> in</w:t>
      </w:r>
      <w:r w:rsidR="00105464">
        <w:t xml:space="preserve"> subpopulations from </w:t>
      </w:r>
      <w:r w:rsidR="005E2DD8">
        <w:t>warmer microclimatic</w:t>
      </w:r>
      <w:r w:rsidR="00FD3E6B">
        <w:t xml:space="preserve"> conditions</w:t>
      </w:r>
      <w:r w:rsidR="00F5107A">
        <w:t xml:space="preserve">. </w:t>
      </w:r>
      <w:r w:rsidR="005F516D">
        <w:t>Suggesting either a potential local adaptation or a wide phenotypic plasticity</w:t>
      </w:r>
      <w:r w:rsidR="003D7638">
        <w:t xml:space="preserve"> even at microscale (in some cases populations were only 10 m apart)</w:t>
      </w:r>
      <w:r w:rsidR="003259D6">
        <w:t>.</w:t>
      </w:r>
      <w:r w:rsidR="005E2DD8">
        <w:t xml:space="preserve"> </w:t>
      </w:r>
      <w:r w:rsidR="003D7638">
        <w:t xml:space="preserve"> </w:t>
      </w:r>
      <w:r w:rsidR="00FD3E6B">
        <w:t xml:space="preserve">In the </w:t>
      </w:r>
      <w:r w:rsidR="00FA10AB">
        <w:t xml:space="preserve">treatments with </w:t>
      </w:r>
      <w:r w:rsidR="00FD3E6B">
        <w:t>lower water potential w</w:t>
      </w:r>
      <w:r w:rsidR="00F5107A">
        <w:t xml:space="preserve">e could also </w:t>
      </w:r>
      <w:r w:rsidR="005F516D">
        <w:t>observe</w:t>
      </w:r>
      <w:r w:rsidR="00F5107A">
        <w:t xml:space="preserve"> a </w:t>
      </w:r>
      <w:r w:rsidR="00AE1351">
        <w:t>germination</w:t>
      </w:r>
      <w:r w:rsidR="00F5107A">
        <w:t xml:space="preserve"> delay </w:t>
      </w:r>
      <w:r w:rsidR="002F3ECB" w:rsidRPr="00AE2CA0">
        <w:rPr>
          <w:highlight w:val="yellow"/>
        </w:rPr>
        <w:t xml:space="preserve">confirming results by </w:t>
      </w:r>
      <w:commentRangeStart w:id="42"/>
      <w:r w:rsidR="004C441C">
        <w:rPr>
          <w:highlight w:val="yellow"/>
        </w:rPr>
        <w:t>Gya 2023</w:t>
      </w:r>
      <w:commentRangeEnd w:id="42"/>
      <w:r w:rsidR="004C441C">
        <w:rPr>
          <w:rStyle w:val="Refdecomentario"/>
        </w:rPr>
        <w:commentReference w:id="42"/>
      </w:r>
      <w:r w:rsidR="00151CC3">
        <w:rPr>
          <w:highlight w:val="yellow"/>
        </w:rPr>
        <w:t xml:space="preserve">; </w:t>
      </w:r>
      <w:r w:rsidR="00E55567" w:rsidRPr="001C1DE0">
        <w:rPr>
          <w:highlight w:val="yellow"/>
        </w:rPr>
        <w:t xml:space="preserve">Cochrane et al 2015, </w:t>
      </w:r>
      <w:commentRangeStart w:id="43"/>
      <w:r w:rsidR="00E55567" w:rsidRPr="001C1DE0">
        <w:rPr>
          <w:highlight w:val="yellow"/>
        </w:rPr>
        <w:t>Vázquez-Ramírez and Venn 2021</w:t>
      </w:r>
      <w:commentRangeEnd w:id="43"/>
      <w:r w:rsidR="00E55567">
        <w:rPr>
          <w:rStyle w:val="Refdecomentario"/>
        </w:rPr>
        <w:commentReference w:id="43"/>
      </w:r>
      <w:r w:rsidR="00E55567">
        <w:t>,)</w:t>
      </w:r>
      <w:r w:rsidR="00FD3E6B">
        <w:t xml:space="preserve"> suggesting a bet-hedging strategy to spread the risk of </w:t>
      </w:r>
      <w:r w:rsidR="004E297A">
        <w:t xml:space="preserve">non-successful germination across a wider time period “waiting” for an </w:t>
      </w:r>
      <w:r w:rsidR="004801BE">
        <w:t>water input</w:t>
      </w:r>
      <w:r w:rsidR="00DB18BA" w:rsidRPr="00DB18BA">
        <w:rPr>
          <w:highlight w:val="yellow"/>
        </w:rPr>
        <w:t xml:space="preserve"> </w:t>
      </w:r>
      <w:commentRangeStart w:id="44"/>
      <w:r w:rsidR="00DB18BA" w:rsidRPr="00B94696">
        <w:rPr>
          <w:highlight w:val="yellow"/>
        </w:rPr>
        <w:t>Simons, 2011</w:t>
      </w:r>
      <w:commentRangeEnd w:id="44"/>
      <w:r w:rsidR="00DB18BA" w:rsidRPr="00B94696">
        <w:rPr>
          <w:rStyle w:val="Refdecomentario"/>
          <w:highlight w:val="yellow"/>
        </w:rPr>
        <w:commentReference w:id="44"/>
      </w:r>
      <w:r w:rsidR="00DB18BA" w:rsidRPr="00B94696">
        <w:rPr>
          <w:highlight w:val="yellow"/>
        </w:rPr>
        <w:t xml:space="preserve">; </w:t>
      </w:r>
      <w:commentRangeStart w:id="45"/>
      <w:r w:rsidR="00DB18BA" w:rsidRPr="00B94696">
        <w:rPr>
          <w:highlight w:val="yellow"/>
        </w:rPr>
        <w:t>Venable, 2007</w:t>
      </w:r>
      <w:commentRangeEnd w:id="45"/>
      <w:r w:rsidR="00DB18BA" w:rsidRPr="00B94696">
        <w:rPr>
          <w:rStyle w:val="Refdecomentario"/>
          <w:highlight w:val="yellow"/>
        </w:rPr>
        <w:commentReference w:id="45"/>
      </w:r>
      <w:r w:rsidR="00DB18BA" w:rsidRPr="00B94696">
        <w:rPr>
          <w:highlight w:val="yellow"/>
        </w:rPr>
        <w:t>)</w:t>
      </w:r>
      <w:r w:rsidR="00310127">
        <w:t xml:space="preserve">, as it has been observed in other habitats with high climate variability </w:t>
      </w:r>
      <w:r w:rsidR="00E61BE8">
        <w:t xml:space="preserve">and advantageous during </w:t>
      </w:r>
      <w:r w:rsidR="00B60C32" w:rsidRPr="008D271F">
        <w:rPr>
          <w:highlight w:val="yellow"/>
        </w:rPr>
        <w:t>drought events (</w:t>
      </w:r>
      <w:commentRangeStart w:id="46"/>
      <w:r w:rsidR="00B60C32" w:rsidRPr="008D271F">
        <w:rPr>
          <w:highlight w:val="yellow"/>
        </w:rPr>
        <w:t>Evans and Dennehy, 2005</w:t>
      </w:r>
      <w:commentRangeEnd w:id="46"/>
      <w:r w:rsidR="00B60C32">
        <w:rPr>
          <w:rStyle w:val="Refdecomentario"/>
        </w:rPr>
        <w:commentReference w:id="46"/>
      </w:r>
      <w:r w:rsidR="00B60C32" w:rsidRPr="008D271F">
        <w:rPr>
          <w:highlight w:val="yellow"/>
        </w:rPr>
        <w:t xml:space="preserve">, </w:t>
      </w:r>
      <w:commentRangeStart w:id="47"/>
      <w:proofErr w:type="spellStart"/>
      <w:r w:rsidR="00B60C32" w:rsidRPr="008D271F">
        <w:rPr>
          <w:highlight w:val="yellow"/>
        </w:rPr>
        <w:t>Lampei</w:t>
      </w:r>
      <w:proofErr w:type="spellEnd"/>
      <w:r w:rsidR="00B60C32" w:rsidRPr="008D271F">
        <w:rPr>
          <w:highlight w:val="yellow"/>
        </w:rPr>
        <w:t xml:space="preserve"> et al 2017</w:t>
      </w:r>
      <w:commentRangeEnd w:id="47"/>
      <w:r w:rsidR="00B60C32">
        <w:rPr>
          <w:rStyle w:val="Refdecomentario"/>
        </w:rPr>
        <w:commentReference w:id="47"/>
      </w:r>
      <w:r w:rsidR="00B60C32" w:rsidRPr="008D271F">
        <w:rPr>
          <w:highlight w:val="yellow"/>
        </w:rPr>
        <w:t>).</w:t>
      </w:r>
    </w:p>
    <w:p w14:paraId="0C2FCEB2" w14:textId="19ABC569" w:rsidR="0099385C" w:rsidRPr="000D34CE" w:rsidRDefault="002F3ECB" w:rsidP="000D34CE">
      <w:pPr>
        <w:spacing w:line="360" w:lineRule="auto"/>
        <w:jc w:val="both"/>
      </w:pPr>
      <w:r>
        <w:t>P2: Relate interpretation of the results with literature</w:t>
      </w:r>
      <w:r w:rsidR="00A4356F">
        <w:t xml:space="preserve">. </w:t>
      </w:r>
    </w:p>
    <w:p w14:paraId="3C0E1A65" w14:textId="78B95FA5" w:rsidR="00A4356F" w:rsidRDefault="000D34CE" w:rsidP="002D07AE">
      <w:pPr>
        <w:spacing w:line="360" w:lineRule="auto"/>
        <w:jc w:val="both"/>
      </w:pPr>
      <w:r>
        <w:t>Our results highlight the i</w:t>
      </w:r>
      <w:r w:rsidR="00171170">
        <w:t xml:space="preserve">mportance of short after ripening </w:t>
      </w:r>
      <w:r>
        <w:t>period</w:t>
      </w:r>
      <w:r w:rsidR="00E37898">
        <w:t xml:space="preserve"> (30 days)</w:t>
      </w:r>
      <w:r w:rsidR="00171170">
        <w:t xml:space="preserve"> can have</w:t>
      </w:r>
      <w:r w:rsidR="00553545">
        <w:t xml:space="preserve"> major impact in seeds responses in the field</w:t>
      </w:r>
      <w:r w:rsidR="00234825">
        <w:t>.</w:t>
      </w:r>
      <w:r>
        <w:t xml:space="preserve"> Nevertheless</w:t>
      </w:r>
      <w:r w:rsidR="00963272">
        <w:t>,</w:t>
      </w:r>
      <w:r>
        <w:t xml:space="preserve"> we should be careful when </w:t>
      </w:r>
      <w:r w:rsidR="000F6852">
        <w:t xml:space="preserve">comparing </w:t>
      </w:r>
      <w:r w:rsidR="00963272">
        <w:t xml:space="preserve">laboratory results obtained by </w:t>
      </w:r>
      <w:r w:rsidR="000F6852">
        <w:t xml:space="preserve">PEG </w:t>
      </w:r>
      <w:r w:rsidR="00963272">
        <w:t>solutions</w:t>
      </w:r>
      <w:r w:rsidR="000F6852">
        <w:t xml:space="preserve"> to field </w:t>
      </w:r>
      <w:r>
        <w:t>behaviours</w:t>
      </w:r>
      <w:r w:rsidR="00963272">
        <w:t>.</w:t>
      </w:r>
      <w:r>
        <w:t xml:space="preserve"> </w:t>
      </w:r>
      <w:r w:rsidR="00963272">
        <w:t>In</w:t>
      </w:r>
      <w:r w:rsidR="00234825">
        <w:t xml:space="preserve"> the field</w:t>
      </w:r>
      <w:r w:rsidR="00963272">
        <w:t>, soil</w:t>
      </w:r>
      <w:r w:rsidR="00234825">
        <w:t xml:space="preserve"> water availability seems to be more </w:t>
      </w:r>
      <w:r w:rsidR="00FD274F">
        <w:t>related to soil hydraulic conductivity, which in time depends on soil textural properties (</w:t>
      </w:r>
      <w:r w:rsidR="000F6852">
        <w:t xml:space="preserve">Camacho </w:t>
      </w:r>
      <w:r w:rsidR="00E00553">
        <w:t>20</w:t>
      </w:r>
      <w:r w:rsidR="000F6852">
        <w:t>21</w:t>
      </w:r>
      <w:r w:rsidR="00FD274F">
        <w:t>)</w:t>
      </w:r>
      <w:r w:rsidR="00553545">
        <w:t xml:space="preserve">. </w:t>
      </w:r>
    </w:p>
    <w:p w14:paraId="520277D8" w14:textId="04D01D2A" w:rsidR="00A82F8F" w:rsidRDefault="00A82F8F" w:rsidP="00E907DD">
      <w:pPr>
        <w:spacing w:line="360" w:lineRule="auto"/>
        <w:jc w:val="both"/>
      </w:pPr>
      <w:r>
        <w:t xml:space="preserve">Intraspecific variation </w:t>
      </w:r>
      <w:r w:rsidR="00D9473C">
        <w:t xml:space="preserve">in base water potential values </w:t>
      </w:r>
      <w:r>
        <w:t xml:space="preserve">showed higher importance in </w:t>
      </w:r>
      <w:proofErr w:type="spellStart"/>
      <w:r>
        <w:t>oromediterraneous</w:t>
      </w:r>
      <w:proofErr w:type="spellEnd"/>
      <w:r>
        <w:t xml:space="preserve"> germination drivers (not considered in previous alpine research</w:t>
      </w:r>
      <w:r w:rsidR="00E04636">
        <w:t>, ref</w:t>
      </w:r>
      <w:r>
        <w:t xml:space="preserve">). </w:t>
      </w:r>
    </w:p>
    <w:p w14:paraId="5E51FB39" w14:textId="01D01CE0" w:rsidR="00C05FC9" w:rsidRDefault="00C05FC9" w:rsidP="00E907DD">
      <w:pPr>
        <w:spacing w:line="360" w:lineRule="auto"/>
        <w:jc w:val="both"/>
      </w:pPr>
      <w:r>
        <w:rPr>
          <w:rFonts w:ascii="AdvPS7C2E" w:hAnsi="AdvPS7C2E" w:cs="AdvPS7C2E"/>
          <w:kern w:val="0"/>
          <w:sz w:val="20"/>
          <w:szCs w:val="20"/>
          <w:lang w:val="en-US"/>
        </w:rPr>
        <w:t>This agrees with….</w:t>
      </w:r>
    </w:p>
    <w:p w14:paraId="08A8D51C" w14:textId="77777777" w:rsidR="00C75CE1" w:rsidRDefault="00C75CE1" w:rsidP="00C75CE1">
      <w:pPr>
        <w:spacing w:line="360" w:lineRule="auto"/>
        <w:jc w:val="both"/>
      </w:pPr>
      <w:r>
        <w:t>Unexpectedly, base water potential in D. langeanus was higher than expected but agrees with a</w:t>
      </w:r>
      <w:r w:rsidRPr="005805F7">
        <w:t xml:space="preserve"> study by Evans and Etherington (1990) </w:t>
      </w:r>
      <w:r>
        <w:t xml:space="preserve">who </w:t>
      </w:r>
      <w:r w:rsidRPr="005805F7">
        <w:t xml:space="preserve">found a sharp decrease in germination with water potentials between -0.57 and -0.7 </w:t>
      </w:r>
      <w:proofErr w:type="spellStart"/>
      <w:r w:rsidRPr="005805F7">
        <w:t>Mpa</w:t>
      </w:r>
      <w:proofErr w:type="spellEnd"/>
      <w:r>
        <w:t xml:space="preserve"> in species from Britain</w:t>
      </w:r>
      <w:r w:rsidRPr="005805F7">
        <w:t>.</w:t>
      </w:r>
    </w:p>
    <w:p w14:paraId="5A214E13" w14:textId="7B111B57" w:rsidR="00E907DD" w:rsidRDefault="00C75CE1" w:rsidP="00C75CE1">
      <w:pPr>
        <w:spacing w:line="360" w:lineRule="auto"/>
        <w:jc w:val="both"/>
      </w:pPr>
      <w:commentRangeStart w:id="48"/>
      <w:r w:rsidRPr="00A4517E">
        <w:lastRenderedPageBreak/>
        <w:t>Several studies in alpine areas suggest that local adaptation processes are taking place in the seed regeneration niche (</w:t>
      </w:r>
      <w:r w:rsidRPr="00A4517E">
        <w:rPr>
          <w:highlight w:val="yellow"/>
        </w:rPr>
        <w:t>Giménez-Benavides et al., 2007; Kim &amp; Donohue, 2013; Mondoni et al., 2009</w:t>
      </w:r>
      <w:r w:rsidRPr="00A4517E">
        <w:t>)</w:t>
      </w:r>
      <w:commentRangeEnd w:id="48"/>
      <w:r>
        <w:rPr>
          <w:rStyle w:val="Refdecomentario"/>
        </w:rPr>
        <w:commentReference w:id="48"/>
      </w:r>
      <w:r>
        <w:t xml:space="preserve">. </w:t>
      </w:r>
      <w:r w:rsidR="00E04636">
        <w:t xml:space="preserve">Other </w:t>
      </w:r>
      <w:proofErr w:type="gramStart"/>
      <w:r w:rsidR="00E04636">
        <w:t>evidences</w:t>
      </w:r>
      <w:proofErr w:type="gramEnd"/>
      <w:r w:rsidR="00E04636">
        <w:t xml:space="preserve"> of </w:t>
      </w:r>
      <w:r w:rsidR="00FD7FE4" w:rsidRPr="00FD7FE4">
        <w:t xml:space="preserve">local adaptation was found </w:t>
      </w:r>
      <w:commentRangeStart w:id="49"/>
      <w:r w:rsidR="006D1D20" w:rsidRPr="00FD7FE4">
        <w:t xml:space="preserve">Bernau 2020 </w:t>
      </w:r>
      <w:commentRangeEnd w:id="49"/>
      <w:r w:rsidR="00527C9C">
        <w:rPr>
          <w:rStyle w:val="Refdecomentario"/>
        </w:rPr>
        <w:commentReference w:id="49"/>
      </w:r>
      <w:r w:rsidR="006D1D20" w:rsidRPr="00FD7FE4">
        <w:t>in Chile peppers</w:t>
      </w:r>
      <w:r w:rsidR="00D152BB" w:rsidRPr="00FD7FE4">
        <w:t>, but in this study seeds from drier ecotones had slower a lower germination t</w:t>
      </w:r>
      <w:r w:rsidR="00843195" w:rsidRPr="00FD7FE4">
        <w:t>han landraces from wetter environments</w:t>
      </w:r>
      <w:r w:rsidR="00A27181">
        <w:t xml:space="preserve">. As opposite to our results where seed from drier/warmer subpopulations </w:t>
      </w:r>
      <w:r w:rsidR="009A0102">
        <w:t xml:space="preserve">had faster germination. </w:t>
      </w:r>
      <w:r w:rsidRPr="00E37898">
        <w:t xml:space="preserve">It must be </w:t>
      </w:r>
      <w:proofErr w:type="gramStart"/>
      <w:r w:rsidRPr="00E37898">
        <w:t>taken into account</w:t>
      </w:r>
      <w:proofErr w:type="gramEnd"/>
      <w:r w:rsidRPr="00E37898">
        <w:t xml:space="preserve"> that the variation we have detected in this study cannot be attributed to a specific cause (</w:t>
      </w:r>
      <w:proofErr w:type="spellStart"/>
      <w:r w:rsidRPr="00E37898">
        <w:t>phenotipyc</w:t>
      </w:r>
      <w:proofErr w:type="spellEnd"/>
      <w:r w:rsidRPr="00E37898">
        <w:t xml:space="preserve"> </w:t>
      </w:r>
      <w:proofErr w:type="spellStart"/>
      <w:r w:rsidRPr="00E37898">
        <w:t>platicity</w:t>
      </w:r>
      <w:proofErr w:type="spellEnd"/>
      <w:r w:rsidRPr="00E37898">
        <w:t xml:space="preserve"> vs local adaptation), more experiments specially a common garden </w:t>
      </w:r>
      <w:r>
        <w:t xml:space="preserve">or </w:t>
      </w:r>
      <w:proofErr w:type="spellStart"/>
      <w:r>
        <w:t>transcipocal</w:t>
      </w:r>
      <w:proofErr w:type="spellEnd"/>
      <w:r>
        <w:t xml:space="preserve"> transplants </w:t>
      </w:r>
      <w:r w:rsidRPr="00E37898">
        <w:t xml:space="preserve">study are needed in order to disentangle </w:t>
      </w:r>
      <w:r>
        <w:t>the cause of variation</w:t>
      </w:r>
      <w:r w:rsidRPr="00E37898">
        <w:t xml:space="preserve">. Nevertheless, differences do not follow a random pattern. </w:t>
      </w:r>
    </w:p>
    <w:p w14:paraId="2E1796C4" w14:textId="77777777" w:rsidR="00417D2E" w:rsidRDefault="00417D2E" w:rsidP="0033151F">
      <w:pPr>
        <w:autoSpaceDE w:val="0"/>
        <w:autoSpaceDN w:val="0"/>
        <w:adjustRightInd w:val="0"/>
        <w:spacing w:after="0" w:line="240" w:lineRule="auto"/>
        <w:rPr>
          <w:rFonts w:ascii="AdvPS7C2E" w:hAnsi="AdvPS7C2E" w:cs="AdvPS7C2E"/>
          <w:kern w:val="0"/>
          <w:sz w:val="20"/>
          <w:szCs w:val="20"/>
          <w:lang w:val="en-US"/>
        </w:rPr>
      </w:pPr>
    </w:p>
    <w:p w14:paraId="2DD81FD1" w14:textId="6C0DF146" w:rsidR="00417D2E" w:rsidRPr="002C33F4" w:rsidRDefault="00417D2E" w:rsidP="0033151F">
      <w:pPr>
        <w:autoSpaceDE w:val="0"/>
        <w:autoSpaceDN w:val="0"/>
        <w:adjustRightInd w:val="0"/>
        <w:spacing w:after="0" w:line="240" w:lineRule="auto"/>
        <w:rPr>
          <w:rFonts w:ascii="AdvPS7C2E" w:hAnsi="AdvPS7C2E" w:cs="AdvPS7C2E"/>
          <w:kern w:val="0"/>
          <w:sz w:val="20"/>
          <w:szCs w:val="20"/>
          <w:lang w:val="en-US"/>
        </w:rPr>
      </w:pPr>
      <w:r>
        <w:rPr>
          <w:rFonts w:ascii="AdvPS7C2E" w:hAnsi="AdvPS7C2E" w:cs="AdvPS7C2E"/>
          <w:kern w:val="0"/>
          <w:sz w:val="20"/>
          <w:szCs w:val="20"/>
          <w:lang w:val="en-US"/>
        </w:rPr>
        <w:t>Local adaptation vs plastic pheno</w:t>
      </w:r>
      <w:r w:rsidR="008871CC">
        <w:rPr>
          <w:rFonts w:ascii="AdvPS7C2E" w:hAnsi="AdvPS7C2E" w:cs="AdvPS7C2E"/>
          <w:kern w:val="0"/>
          <w:sz w:val="20"/>
          <w:szCs w:val="20"/>
          <w:lang w:val="en-US"/>
        </w:rPr>
        <w:t>types</w:t>
      </w:r>
    </w:p>
    <w:p w14:paraId="6C1B8087" w14:textId="77777777" w:rsidR="00B81DE9" w:rsidRPr="009267F9" w:rsidRDefault="00B81DE9" w:rsidP="00B81DE9">
      <w:pPr>
        <w:autoSpaceDE w:val="0"/>
        <w:autoSpaceDN w:val="0"/>
        <w:adjustRightInd w:val="0"/>
        <w:spacing w:after="0" w:line="240" w:lineRule="auto"/>
        <w:rPr>
          <w:rFonts w:ascii="Garamond-Book" w:hAnsi="Garamond-Book" w:cs="Garamond-Book"/>
          <w:kern w:val="0"/>
          <w:sz w:val="20"/>
          <w:szCs w:val="20"/>
          <w:lang w:val="en-US"/>
        </w:rPr>
      </w:pPr>
      <w:r w:rsidRPr="00B36BC6">
        <w:rPr>
          <w:rFonts w:ascii="Garamond-Book" w:hAnsi="Garamond-Book" w:cs="Garamond-Book"/>
          <w:kern w:val="0"/>
          <w:sz w:val="20"/>
          <w:szCs w:val="20"/>
          <w:highlight w:val="yellow"/>
          <w:lang w:val="en-US"/>
        </w:rPr>
        <w:t xml:space="preserve">The persistence of populations and species in the face of environmental change is ultimately shaped by dynamic and often complex </w:t>
      </w:r>
      <w:proofErr w:type="gramStart"/>
      <w:r w:rsidRPr="00B36BC6">
        <w:rPr>
          <w:rFonts w:ascii="Garamond-Book" w:hAnsi="Garamond-Book" w:cs="Garamond-Book"/>
          <w:kern w:val="0"/>
          <w:sz w:val="20"/>
          <w:szCs w:val="20"/>
          <w:highlight w:val="yellow"/>
          <w:lang w:val="en-US"/>
        </w:rPr>
        <w:t>feedbacks</w:t>
      </w:r>
      <w:proofErr w:type="gramEnd"/>
      <w:r w:rsidRPr="00B36BC6">
        <w:rPr>
          <w:rFonts w:ascii="Garamond-Book" w:hAnsi="Garamond-Book" w:cs="Garamond-Book"/>
          <w:kern w:val="0"/>
          <w:sz w:val="20"/>
          <w:szCs w:val="20"/>
          <w:highlight w:val="yellow"/>
          <w:lang w:val="en-US"/>
        </w:rPr>
        <w:t xml:space="preserve"> between ecology and evolution (</w:t>
      </w:r>
      <w:commentRangeStart w:id="50"/>
      <w:r w:rsidRPr="00B36BC6">
        <w:rPr>
          <w:rFonts w:ascii="Garamond-Book" w:hAnsi="Garamond-Book" w:cs="Garamond-Book"/>
          <w:kern w:val="0"/>
          <w:sz w:val="20"/>
          <w:szCs w:val="20"/>
          <w:highlight w:val="yellow"/>
          <w:lang w:val="en-US"/>
        </w:rPr>
        <w:t>Kinnison &amp; Hairston 2007</w:t>
      </w:r>
      <w:commentRangeEnd w:id="50"/>
      <w:r w:rsidRPr="00B36BC6">
        <w:rPr>
          <w:rStyle w:val="Refdecomentario"/>
          <w:highlight w:val="yellow"/>
        </w:rPr>
        <w:commentReference w:id="50"/>
      </w:r>
      <w:r w:rsidRPr="00B36BC6">
        <w:rPr>
          <w:rFonts w:ascii="Garamond-Book" w:hAnsi="Garamond-Book" w:cs="Garamond-Book"/>
          <w:kern w:val="0"/>
          <w:sz w:val="20"/>
          <w:szCs w:val="20"/>
          <w:highlight w:val="yellow"/>
          <w:lang w:val="en-US"/>
        </w:rPr>
        <w:t>).</w:t>
      </w:r>
    </w:p>
    <w:p w14:paraId="761EB326" w14:textId="77777777" w:rsidR="00B81DE9" w:rsidRPr="00672093" w:rsidRDefault="00B81DE9" w:rsidP="00B81DE9">
      <w:pPr>
        <w:spacing w:line="360" w:lineRule="auto"/>
        <w:jc w:val="both"/>
        <w:rPr>
          <w:lang w:val="en-US"/>
        </w:rPr>
      </w:pPr>
      <w:r w:rsidRPr="00701244">
        <w:rPr>
          <w:rFonts w:ascii="Garamond-Book" w:hAnsi="Garamond-Book" w:cs="Garamond-Book"/>
          <w:kern w:val="0"/>
          <w:sz w:val="20"/>
          <w:szCs w:val="20"/>
          <w:lang w:val="en-US"/>
        </w:rPr>
        <w:t>Typically,</w:t>
      </w:r>
      <w:r>
        <w:rPr>
          <w:rFonts w:ascii="Garamond-Book" w:hAnsi="Garamond-Book" w:cs="Garamond-Book"/>
          <w:kern w:val="0"/>
          <w:sz w:val="20"/>
          <w:szCs w:val="20"/>
          <w:lang w:val="en-US"/>
        </w:rPr>
        <w:t xml:space="preserve"> </w:t>
      </w:r>
      <w:proofErr w:type="gramStart"/>
      <w:r w:rsidRPr="00701244">
        <w:rPr>
          <w:rFonts w:ascii="Garamond-Book" w:hAnsi="Garamond-Book" w:cs="Garamond-Book"/>
          <w:kern w:val="0"/>
          <w:sz w:val="20"/>
          <w:szCs w:val="20"/>
          <w:lang w:val="en-US"/>
        </w:rPr>
        <w:t>ecological</w:t>
      </w:r>
      <w:proofErr w:type="gramEnd"/>
      <w:r w:rsidRPr="00701244">
        <w:rPr>
          <w:rFonts w:ascii="Garamond-Book" w:hAnsi="Garamond-Book" w:cs="Garamond-Book"/>
          <w:kern w:val="0"/>
          <w:sz w:val="20"/>
          <w:szCs w:val="20"/>
          <w:lang w:val="en-US"/>
        </w:rPr>
        <w:t xml:space="preserve"> and evolutionary responses to environmental</w:t>
      </w:r>
      <w:r>
        <w:rPr>
          <w:rFonts w:ascii="Garamond-Book" w:hAnsi="Garamond-Book" w:cs="Garamond-Book"/>
          <w:kern w:val="0"/>
          <w:sz w:val="20"/>
          <w:szCs w:val="20"/>
          <w:lang w:val="en-US"/>
        </w:rPr>
        <w:t xml:space="preserve"> </w:t>
      </w:r>
      <w:r w:rsidRPr="00701244">
        <w:rPr>
          <w:rFonts w:ascii="Garamond-Book" w:hAnsi="Garamond-Book" w:cs="Garamond-Book"/>
          <w:kern w:val="0"/>
          <w:sz w:val="20"/>
          <w:szCs w:val="20"/>
          <w:lang w:val="en-US"/>
        </w:rPr>
        <w:t>change are considered separately (</w:t>
      </w:r>
      <w:proofErr w:type="spellStart"/>
      <w:r w:rsidRPr="00701244">
        <w:rPr>
          <w:rFonts w:ascii="Garamond-Book" w:hAnsi="Garamond-Book" w:cs="Garamond-Book"/>
          <w:kern w:val="0"/>
          <w:sz w:val="20"/>
          <w:szCs w:val="20"/>
          <w:lang w:val="en-US"/>
        </w:rPr>
        <w:t>Ferri`ere</w:t>
      </w:r>
      <w:proofErr w:type="spellEnd"/>
      <w:r w:rsidRPr="00701244">
        <w:rPr>
          <w:rFonts w:ascii="Garamond-Book" w:hAnsi="Garamond-Book" w:cs="Garamond-Book"/>
          <w:kern w:val="0"/>
          <w:sz w:val="20"/>
          <w:szCs w:val="20"/>
          <w:lang w:val="en-US"/>
        </w:rPr>
        <w:t xml:space="preserve"> et al. 2004;</w:t>
      </w:r>
      <w:r>
        <w:rPr>
          <w:rFonts w:ascii="Garamond-Book" w:hAnsi="Garamond-Book" w:cs="Garamond-Book"/>
          <w:kern w:val="0"/>
          <w:sz w:val="20"/>
          <w:szCs w:val="20"/>
          <w:lang w:val="en-US"/>
        </w:rPr>
        <w:t xml:space="preserve"> </w:t>
      </w:r>
      <w:r w:rsidRPr="009267F9">
        <w:rPr>
          <w:rFonts w:ascii="Garamond-Book" w:hAnsi="Garamond-Book" w:cs="Garamond-Book"/>
          <w:kern w:val="0"/>
          <w:sz w:val="20"/>
          <w:szCs w:val="20"/>
          <w:lang w:val="en-US"/>
        </w:rPr>
        <w:t>Kokko &amp; Lopez-</w:t>
      </w:r>
      <w:proofErr w:type="spellStart"/>
      <w:r w:rsidRPr="009267F9">
        <w:rPr>
          <w:rFonts w:ascii="Garamond-Book" w:hAnsi="Garamond-Book" w:cs="Garamond-Book"/>
          <w:kern w:val="0"/>
          <w:sz w:val="20"/>
          <w:szCs w:val="20"/>
          <w:lang w:val="en-US"/>
        </w:rPr>
        <w:t>Sepulcre</w:t>
      </w:r>
      <w:proofErr w:type="spellEnd"/>
      <w:r w:rsidRPr="009267F9">
        <w:rPr>
          <w:rFonts w:ascii="Garamond-Book" w:hAnsi="Garamond-Book" w:cs="Garamond-Book"/>
          <w:kern w:val="0"/>
          <w:sz w:val="20"/>
          <w:szCs w:val="20"/>
          <w:lang w:val="en-US"/>
        </w:rPr>
        <w:t xml:space="preserve"> 2007; Pelletier et al. 2009). </w:t>
      </w:r>
      <w:r w:rsidRPr="00701244">
        <w:rPr>
          <w:rFonts w:ascii="Garamond-Book" w:hAnsi="Garamond-Book" w:cs="Garamond-Book"/>
          <w:kern w:val="0"/>
          <w:sz w:val="20"/>
          <w:szCs w:val="20"/>
          <w:lang w:val="en-US"/>
        </w:rPr>
        <w:t>Evolution,</w:t>
      </w:r>
      <w:r>
        <w:rPr>
          <w:rFonts w:ascii="Garamond-Book" w:hAnsi="Garamond-Book" w:cs="Garamond-Book"/>
          <w:kern w:val="0"/>
          <w:sz w:val="20"/>
          <w:szCs w:val="20"/>
          <w:lang w:val="en-US"/>
        </w:rPr>
        <w:t xml:space="preserve"> </w:t>
      </w:r>
      <w:r w:rsidRPr="00701244">
        <w:rPr>
          <w:rFonts w:ascii="Garamond-Book" w:hAnsi="Garamond-Book" w:cs="Garamond-Book"/>
          <w:kern w:val="0"/>
          <w:sz w:val="20"/>
          <w:szCs w:val="20"/>
          <w:lang w:val="en-US"/>
        </w:rPr>
        <w:t>however, often occurs rapidly and can influence</w:t>
      </w:r>
      <w:r>
        <w:rPr>
          <w:rFonts w:ascii="Garamond-Book" w:hAnsi="Garamond-Book" w:cs="Garamond-Book"/>
          <w:kern w:val="0"/>
          <w:sz w:val="20"/>
          <w:szCs w:val="20"/>
          <w:lang w:val="en-US"/>
        </w:rPr>
        <w:t xml:space="preserve"> </w:t>
      </w:r>
      <w:r w:rsidRPr="00701244">
        <w:rPr>
          <w:rFonts w:ascii="Garamond-Book" w:hAnsi="Garamond-Book" w:cs="Garamond-Book"/>
          <w:kern w:val="0"/>
          <w:sz w:val="20"/>
          <w:szCs w:val="20"/>
          <w:lang w:val="en-US"/>
        </w:rPr>
        <w:t>contemporaneous ecological dynamics (</w:t>
      </w:r>
      <w:commentRangeStart w:id="51"/>
      <w:r w:rsidRPr="00701244">
        <w:rPr>
          <w:rFonts w:ascii="Garamond-Book" w:hAnsi="Garamond-Book" w:cs="Garamond-Book"/>
          <w:kern w:val="0"/>
          <w:sz w:val="20"/>
          <w:szCs w:val="20"/>
          <w:lang w:val="en-US"/>
        </w:rPr>
        <w:t>Hairston et al.</w:t>
      </w:r>
      <w:r>
        <w:rPr>
          <w:rFonts w:ascii="Garamond-Book" w:hAnsi="Garamond-Book" w:cs="Garamond-Book"/>
          <w:kern w:val="0"/>
          <w:sz w:val="20"/>
          <w:szCs w:val="20"/>
          <w:lang w:val="en-US"/>
        </w:rPr>
        <w:t xml:space="preserve"> </w:t>
      </w:r>
      <w:r w:rsidRPr="00701244">
        <w:rPr>
          <w:rFonts w:ascii="Garamond-Book" w:hAnsi="Garamond-Book" w:cs="Garamond-Book"/>
          <w:kern w:val="0"/>
          <w:sz w:val="20"/>
          <w:szCs w:val="20"/>
          <w:lang w:val="en-US"/>
        </w:rPr>
        <w:t>2005</w:t>
      </w:r>
      <w:commentRangeEnd w:id="51"/>
      <w:r>
        <w:rPr>
          <w:rStyle w:val="Refdecomentario"/>
        </w:rPr>
        <w:commentReference w:id="51"/>
      </w:r>
      <w:r w:rsidRPr="00701244">
        <w:rPr>
          <w:rFonts w:ascii="Garamond-Book" w:hAnsi="Garamond-Book" w:cs="Garamond-Book"/>
          <w:kern w:val="0"/>
          <w:sz w:val="20"/>
          <w:szCs w:val="20"/>
          <w:lang w:val="en-US"/>
        </w:rPr>
        <w:t>).</w:t>
      </w:r>
    </w:p>
    <w:p w14:paraId="642BFC0F" w14:textId="77777777" w:rsidR="00672093" w:rsidRDefault="00672093" w:rsidP="00672093">
      <w:pPr>
        <w:autoSpaceDE w:val="0"/>
        <w:autoSpaceDN w:val="0"/>
        <w:adjustRightInd w:val="0"/>
        <w:spacing w:after="0" w:line="240" w:lineRule="auto"/>
        <w:rPr>
          <w:rFonts w:ascii="Garamond-Book" w:hAnsi="Garamond-Book" w:cs="Garamond-Book"/>
          <w:kern w:val="0"/>
          <w:sz w:val="20"/>
          <w:szCs w:val="20"/>
          <w:lang w:val="en-US"/>
        </w:rPr>
      </w:pPr>
      <w:r w:rsidRPr="00906804">
        <w:rPr>
          <w:rFonts w:ascii="Garamond-Book" w:hAnsi="Garamond-Book" w:cs="Garamond-Book"/>
          <w:kern w:val="0"/>
          <w:sz w:val="20"/>
          <w:szCs w:val="20"/>
          <w:lang w:val="en-US"/>
        </w:rPr>
        <w:t>Plastic and evolutionary</w:t>
      </w:r>
      <w:r>
        <w:rPr>
          <w:rFonts w:ascii="Garamond-Book" w:hAnsi="Garamond-Book" w:cs="Garamond-Book"/>
          <w:kern w:val="0"/>
          <w:sz w:val="20"/>
          <w:szCs w:val="20"/>
          <w:lang w:val="en-US"/>
        </w:rPr>
        <w:t xml:space="preserve"> </w:t>
      </w:r>
      <w:r w:rsidRPr="00906804">
        <w:rPr>
          <w:rFonts w:ascii="Garamond-Book" w:hAnsi="Garamond-Book" w:cs="Garamond-Book"/>
          <w:kern w:val="0"/>
          <w:sz w:val="20"/>
          <w:szCs w:val="20"/>
          <w:lang w:val="en-US"/>
        </w:rPr>
        <w:t>responses to the resulting artificial selection</w:t>
      </w:r>
      <w:r>
        <w:rPr>
          <w:rFonts w:ascii="Garamond-Book" w:hAnsi="Garamond-Book" w:cs="Garamond-Book"/>
          <w:kern w:val="0"/>
          <w:sz w:val="20"/>
          <w:szCs w:val="20"/>
          <w:lang w:val="en-US"/>
        </w:rPr>
        <w:t xml:space="preserve"> </w:t>
      </w:r>
      <w:r w:rsidRPr="00906804">
        <w:rPr>
          <w:rFonts w:ascii="Garamond-Book" w:hAnsi="Garamond-Book" w:cs="Garamond-Book"/>
          <w:kern w:val="0"/>
          <w:sz w:val="20"/>
          <w:szCs w:val="20"/>
          <w:lang w:val="en-US"/>
        </w:rPr>
        <w:t>can be determined statistically with reciprocal-transplant</w:t>
      </w:r>
      <w:r>
        <w:rPr>
          <w:rFonts w:ascii="Garamond-Book" w:hAnsi="Garamond-Book" w:cs="Garamond-Book"/>
          <w:kern w:val="0"/>
          <w:sz w:val="20"/>
          <w:szCs w:val="20"/>
          <w:lang w:val="en-US"/>
        </w:rPr>
        <w:t xml:space="preserve"> </w:t>
      </w:r>
      <w:r w:rsidRPr="00906804">
        <w:rPr>
          <w:rFonts w:ascii="Garamond-Book" w:hAnsi="Garamond-Book" w:cs="Garamond-Book"/>
          <w:kern w:val="0"/>
          <w:sz w:val="20"/>
          <w:szCs w:val="20"/>
          <w:lang w:val="en-US"/>
        </w:rPr>
        <w:t xml:space="preserve">experiments (e.g., </w:t>
      </w:r>
      <w:commentRangeStart w:id="52"/>
      <w:r w:rsidRPr="00906804">
        <w:rPr>
          <w:rFonts w:ascii="Garamond-Book" w:hAnsi="Garamond-Book" w:cs="Garamond-Book"/>
          <w:kern w:val="0"/>
          <w:sz w:val="20"/>
          <w:szCs w:val="20"/>
          <w:lang w:val="en-US"/>
        </w:rPr>
        <w:t>Potvin &amp; Tousignant 1996</w:t>
      </w:r>
      <w:commentRangeEnd w:id="52"/>
      <w:r>
        <w:rPr>
          <w:rStyle w:val="Refdecomentario"/>
        </w:rPr>
        <w:commentReference w:id="52"/>
      </w:r>
      <w:r w:rsidRPr="00906804">
        <w:rPr>
          <w:rFonts w:ascii="Garamond-Book" w:hAnsi="Garamond-Book" w:cs="Garamond-Book"/>
          <w:kern w:val="0"/>
          <w:sz w:val="20"/>
          <w:szCs w:val="20"/>
          <w:lang w:val="en-US"/>
        </w:rPr>
        <w:t>)</w:t>
      </w:r>
    </w:p>
    <w:p w14:paraId="0671C68F" w14:textId="77777777" w:rsidR="00672093" w:rsidRDefault="00672093" w:rsidP="00672093">
      <w:pPr>
        <w:autoSpaceDE w:val="0"/>
        <w:autoSpaceDN w:val="0"/>
        <w:adjustRightInd w:val="0"/>
        <w:spacing w:after="0" w:line="240" w:lineRule="auto"/>
        <w:rPr>
          <w:rFonts w:ascii="Garamond-Book" w:hAnsi="Garamond-Book" w:cs="Garamond-Book"/>
          <w:kern w:val="0"/>
          <w:sz w:val="20"/>
          <w:szCs w:val="20"/>
          <w:lang w:val="en-US"/>
        </w:rPr>
      </w:pPr>
      <w:r w:rsidRPr="007E4875">
        <w:rPr>
          <w:rFonts w:ascii="Garamond-Book" w:hAnsi="Garamond-Book" w:cs="Garamond-Book"/>
          <w:kern w:val="0"/>
          <w:sz w:val="20"/>
          <w:szCs w:val="20"/>
          <w:lang w:val="en-US"/>
        </w:rPr>
        <w:t>Nevertheless, if plasticity entails</w:t>
      </w:r>
      <w:r>
        <w:rPr>
          <w:rFonts w:ascii="Garamond-Book" w:hAnsi="Garamond-Book" w:cs="Garamond-Book"/>
          <w:kern w:val="0"/>
          <w:sz w:val="20"/>
          <w:szCs w:val="20"/>
          <w:lang w:val="en-US"/>
        </w:rPr>
        <w:t xml:space="preserve"> </w:t>
      </w:r>
      <w:r w:rsidRPr="007E4875">
        <w:rPr>
          <w:rFonts w:ascii="Garamond-Book" w:hAnsi="Garamond-Book" w:cs="Garamond-Book"/>
          <w:kern w:val="0"/>
          <w:sz w:val="20"/>
          <w:szCs w:val="20"/>
          <w:lang w:val="en-US"/>
        </w:rPr>
        <w:t>substantial energetic costs that reduce fitness, selection</w:t>
      </w:r>
      <w:r>
        <w:rPr>
          <w:rFonts w:ascii="Garamond-Book" w:hAnsi="Garamond-Book" w:cs="Garamond-Book"/>
          <w:kern w:val="0"/>
          <w:sz w:val="20"/>
          <w:szCs w:val="20"/>
          <w:lang w:val="en-US"/>
        </w:rPr>
        <w:t xml:space="preserve"> </w:t>
      </w:r>
      <w:r w:rsidRPr="007E4875">
        <w:rPr>
          <w:rFonts w:ascii="Garamond-Book" w:hAnsi="Garamond-Book" w:cs="Garamond-Book"/>
          <w:kern w:val="0"/>
          <w:sz w:val="20"/>
          <w:szCs w:val="20"/>
          <w:lang w:val="en-US"/>
        </w:rPr>
        <w:t>is expected to favor generalist (high plasticity) strategies</w:t>
      </w:r>
      <w:r>
        <w:rPr>
          <w:rFonts w:ascii="Garamond-Book" w:hAnsi="Garamond-Book" w:cs="Garamond-Book"/>
          <w:kern w:val="0"/>
          <w:sz w:val="20"/>
          <w:szCs w:val="20"/>
          <w:lang w:val="en-US"/>
        </w:rPr>
        <w:t xml:space="preserve"> </w:t>
      </w:r>
      <w:r w:rsidRPr="007E4875">
        <w:rPr>
          <w:rFonts w:ascii="Garamond-Book" w:hAnsi="Garamond-Book" w:cs="Garamond-Book"/>
          <w:kern w:val="0"/>
          <w:sz w:val="20"/>
          <w:szCs w:val="20"/>
          <w:lang w:val="en-US"/>
        </w:rPr>
        <w:t>only when ecological dynamics are highly variable or</w:t>
      </w:r>
      <w:r>
        <w:rPr>
          <w:rFonts w:ascii="Garamond-Book" w:hAnsi="Garamond-Book" w:cs="Garamond-Book"/>
          <w:kern w:val="0"/>
          <w:sz w:val="20"/>
          <w:szCs w:val="20"/>
          <w:lang w:val="en-US"/>
        </w:rPr>
        <w:t xml:space="preserve"> </w:t>
      </w:r>
      <w:r w:rsidRPr="007E4875">
        <w:rPr>
          <w:rFonts w:ascii="Garamond-Book" w:hAnsi="Garamond-Book" w:cs="Garamond-Book"/>
          <w:kern w:val="0"/>
          <w:sz w:val="20"/>
          <w:szCs w:val="20"/>
          <w:lang w:val="en-US"/>
        </w:rPr>
        <w:t>cyclic. Otherwise, selection should favor low-cost specialist</w:t>
      </w:r>
      <w:r>
        <w:rPr>
          <w:rFonts w:ascii="Garamond-Book" w:hAnsi="Garamond-Book" w:cs="Garamond-Book"/>
          <w:kern w:val="0"/>
          <w:sz w:val="20"/>
          <w:szCs w:val="20"/>
          <w:lang w:val="en-US"/>
        </w:rPr>
        <w:t xml:space="preserve"> </w:t>
      </w:r>
      <w:r w:rsidRPr="007E4875">
        <w:rPr>
          <w:rFonts w:ascii="Garamond-Book" w:hAnsi="Garamond-Book" w:cs="Garamond-Book"/>
          <w:kern w:val="0"/>
          <w:sz w:val="20"/>
          <w:szCs w:val="20"/>
          <w:lang w:val="en-US"/>
        </w:rPr>
        <w:t>(low plasticity) strategies (</w:t>
      </w:r>
      <w:proofErr w:type="spellStart"/>
      <w:r w:rsidRPr="007E4875">
        <w:rPr>
          <w:rFonts w:ascii="Garamond-Book" w:hAnsi="Garamond-Book" w:cs="Garamond-Book"/>
          <w:kern w:val="0"/>
          <w:sz w:val="20"/>
          <w:szCs w:val="20"/>
          <w:lang w:val="en-US"/>
        </w:rPr>
        <w:t>Svanb¨ack</w:t>
      </w:r>
      <w:proofErr w:type="spellEnd"/>
      <w:r w:rsidRPr="007E4875">
        <w:rPr>
          <w:rFonts w:ascii="Garamond-Book" w:hAnsi="Garamond-Book" w:cs="Garamond-Book"/>
          <w:kern w:val="0"/>
          <w:sz w:val="20"/>
          <w:szCs w:val="20"/>
          <w:lang w:val="en-US"/>
        </w:rPr>
        <w:t xml:space="preserve"> et al. 2009).</w:t>
      </w:r>
    </w:p>
    <w:p w14:paraId="7A419224" w14:textId="77777777" w:rsidR="0099385C" w:rsidRDefault="0099385C" w:rsidP="00B430D4">
      <w:pPr>
        <w:spacing w:line="360" w:lineRule="auto"/>
        <w:jc w:val="both"/>
      </w:pPr>
    </w:p>
    <w:p w14:paraId="2CAB29CA" w14:textId="2083C5A2" w:rsidR="00B430D4" w:rsidRDefault="00B430D4" w:rsidP="00B430D4">
      <w:pPr>
        <w:spacing w:line="360" w:lineRule="auto"/>
        <w:jc w:val="both"/>
      </w:pPr>
      <w:r>
        <w:t xml:space="preserve">Comment seed mass vs WP </w:t>
      </w:r>
    </w:p>
    <w:p w14:paraId="0C9FB49F" w14:textId="215D80C1" w:rsidR="00C63C78" w:rsidRDefault="009955A3" w:rsidP="00C75CE1">
      <w:pPr>
        <w:spacing w:line="360" w:lineRule="auto"/>
        <w:ind w:firstLine="709"/>
        <w:jc w:val="both"/>
      </w:pPr>
      <w:r>
        <w:t xml:space="preserve">Seed mass has been </w:t>
      </w:r>
      <w:r w:rsidR="00EA6C48">
        <w:t xml:space="preserve">previously associated with responses to drought. Nevertheless, </w:t>
      </w:r>
      <w:r w:rsidR="00BF4B5F">
        <w:t>there are contradictory evidence: some studies found that small seeds responded better to water stress (</w:t>
      </w:r>
      <w:commentRangeStart w:id="53"/>
      <w:proofErr w:type="spellStart"/>
      <w:r w:rsidR="009374DB" w:rsidRPr="002C52AC">
        <w:rPr>
          <w:highlight w:val="yellow"/>
        </w:rPr>
        <w:t>Kikuzawa</w:t>
      </w:r>
      <w:proofErr w:type="spellEnd"/>
      <w:r w:rsidR="009374DB" w:rsidRPr="002C52AC">
        <w:rPr>
          <w:highlight w:val="yellow"/>
        </w:rPr>
        <w:t xml:space="preserve"> &amp;</w:t>
      </w:r>
      <w:proofErr w:type="spellStart"/>
      <w:r w:rsidR="009374DB" w:rsidRPr="002C52AC">
        <w:rPr>
          <w:highlight w:val="yellow"/>
        </w:rPr>
        <w:t>Koyoma</w:t>
      </w:r>
      <w:proofErr w:type="spellEnd"/>
      <w:r w:rsidR="009374DB" w:rsidRPr="002C52AC">
        <w:rPr>
          <w:highlight w:val="yellow"/>
        </w:rPr>
        <w:t xml:space="preserve"> 1999</w:t>
      </w:r>
      <w:commentRangeEnd w:id="53"/>
      <w:r w:rsidR="009374DB" w:rsidRPr="002C52AC">
        <w:rPr>
          <w:rStyle w:val="Refdecomentario"/>
          <w:highlight w:val="yellow"/>
        </w:rPr>
        <w:commentReference w:id="53"/>
      </w:r>
      <w:r w:rsidR="009374DB">
        <w:t xml:space="preserve">, </w:t>
      </w:r>
      <w:commentRangeStart w:id="54"/>
      <w:r w:rsidR="00FD06D9" w:rsidRPr="002C52AC">
        <w:rPr>
          <w:highlight w:val="yellow"/>
        </w:rPr>
        <w:t>Merino-Martín et al. (2017</w:t>
      </w:r>
      <w:commentRangeEnd w:id="54"/>
      <w:r w:rsidR="00FD06D9" w:rsidRPr="002C52AC">
        <w:rPr>
          <w:rStyle w:val="Refdecomentario"/>
          <w:highlight w:val="yellow"/>
        </w:rPr>
        <w:commentReference w:id="54"/>
      </w:r>
      <w:r w:rsidR="00135BCD">
        <w:t>, Gya 2023</w:t>
      </w:r>
      <w:r w:rsidR="00BF4B5F">
        <w:t>) while others found the opposite results with large seeds being</w:t>
      </w:r>
      <w:r w:rsidR="00187601">
        <w:t xml:space="preserve"> more </w:t>
      </w:r>
      <w:r w:rsidR="00731F4F">
        <w:t>successful</w:t>
      </w:r>
      <w:r w:rsidR="00187601">
        <w:t xml:space="preserve"> at germination in water stress (</w:t>
      </w:r>
      <w:commentRangeStart w:id="55"/>
      <w:r w:rsidR="0038277F" w:rsidRPr="002C52AC">
        <w:rPr>
          <w:highlight w:val="yellow"/>
        </w:rPr>
        <w:t>Kidson &amp; Westoby (2000</w:t>
      </w:r>
      <w:commentRangeEnd w:id="55"/>
      <w:r w:rsidR="0038277F" w:rsidRPr="002C52AC">
        <w:rPr>
          <w:rStyle w:val="Refdecomentario"/>
          <w:highlight w:val="yellow"/>
        </w:rPr>
        <w:commentReference w:id="55"/>
      </w:r>
      <w:r w:rsidR="00D17C61">
        <w:t xml:space="preserve">, </w:t>
      </w:r>
      <w:proofErr w:type="spellStart"/>
      <w:r w:rsidR="00D17C61" w:rsidRPr="002C52AC">
        <w:rPr>
          <w:highlight w:val="yellow"/>
        </w:rPr>
        <w:t>Gelviz</w:t>
      </w:r>
      <w:proofErr w:type="spellEnd"/>
      <w:r w:rsidR="00D17C61" w:rsidRPr="002C52AC">
        <w:rPr>
          <w:highlight w:val="yellow"/>
        </w:rPr>
        <w:t>-Gelvez, 2020</w:t>
      </w:r>
      <w:r w:rsidR="00187601">
        <w:t>)</w:t>
      </w:r>
      <w:r w:rsidR="00AD320D">
        <w:t xml:space="preserve"> or no differences (</w:t>
      </w:r>
      <w:commentRangeStart w:id="56"/>
      <w:r w:rsidR="00135BCD" w:rsidRPr="004F7FD2">
        <w:t xml:space="preserve">Gya </w:t>
      </w:r>
      <w:r w:rsidR="00135BCD">
        <w:t>et al., 2023</w:t>
      </w:r>
      <w:r w:rsidR="007557D5">
        <w:t xml:space="preserve">, </w:t>
      </w:r>
      <w:r w:rsidR="007557D5" w:rsidRPr="00A66D8B">
        <w:rPr>
          <w:highlight w:val="yellow"/>
        </w:rPr>
        <w:t xml:space="preserve">Yi 2019 </w:t>
      </w:r>
      <w:r w:rsidR="00135BCD">
        <w:t xml:space="preserve"> </w:t>
      </w:r>
      <w:commentRangeEnd w:id="56"/>
      <w:r w:rsidR="00135BCD">
        <w:rPr>
          <w:rStyle w:val="Refdecomentario"/>
        </w:rPr>
        <w:commentReference w:id="56"/>
      </w:r>
      <w:r w:rsidR="00135BCD">
        <w:t>)</w:t>
      </w:r>
      <w:r w:rsidR="00E34B65">
        <w:t>. More research is needed to disentangle if there is a general role of seed si</w:t>
      </w:r>
      <w:r w:rsidR="00731F4F">
        <w:t>ze as a response to drought or if is species specific</w:t>
      </w:r>
      <w:r w:rsidR="00610560">
        <w:t xml:space="preserve"> </w:t>
      </w:r>
      <w:r w:rsidR="00E34B65" w:rsidRPr="002C52AC">
        <w:rPr>
          <w:highlight w:val="yellow"/>
        </w:rPr>
        <w:t>(</w:t>
      </w:r>
      <w:proofErr w:type="spellStart"/>
      <w:r w:rsidR="00E34B65" w:rsidRPr="002C52AC">
        <w:rPr>
          <w:highlight w:val="yellow"/>
        </w:rPr>
        <w:t>Gelviz</w:t>
      </w:r>
      <w:proofErr w:type="spellEnd"/>
      <w:r w:rsidR="00E34B65" w:rsidRPr="002C52AC">
        <w:rPr>
          <w:highlight w:val="yellow"/>
        </w:rPr>
        <w:t>-Gelvez, 2020)</w:t>
      </w:r>
      <w:r w:rsidR="007557D5">
        <w:t xml:space="preserve">, even that relationships between seed size and germination under water stress might differ among </w:t>
      </w:r>
      <w:r w:rsidR="007B5D3C">
        <w:t>ecosystems (Yi, 2019)</w:t>
      </w:r>
      <w:r w:rsidR="00C034CD">
        <w:t>. Our results from D</w:t>
      </w:r>
      <w:r w:rsidR="00114B8D">
        <w:t>. langeanus indicate differential trends depending on seeds storage time</w:t>
      </w:r>
      <w:r w:rsidR="00CF30A1">
        <w:t>, wi</w:t>
      </w:r>
      <w:r w:rsidR="00114B8D">
        <w:t>th fresh seeds</w:t>
      </w:r>
      <w:r w:rsidR="00C9386F">
        <w:t xml:space="preserve"> </w:t>
      </w:r>
      <w:r w:rsidR="00CF30A1">
        <w:t>no trend was detected but in after ripened seeds,</w:t>
      </w:r>
      <w:r w:rsidR="00407BDE">
        <w:t xml:space="preserve"> subpopulations with heavier seeds showed lower base water potentials, corroborating results by (</w:t>
      </w:r>
      <w:commentRangeStart w:id="57"/>
      <w:r w:rsidR="00407BDE" w:rsidRPr="002C52AC">
        <w:rPr>
          <w:highlight w:val="yellow"/>
        </w:rPr>
        <w:t>Kidson &amp; Westoby (2000</w:t>
      </w:r>
      <w:commentRangeEnd w:id="57"/>
      <w:r w:rsidR="00407BDE" w:rsidRPr="002C52AC">
        <w:rPr>
          <w:rStyle w:val="Refdecomentario"/>
          <w:highlight w:val="yellow"/>
        </w:rPr>
        <w:commentReference w:id="57"/>
      </w:r>
      <w:r w:rsidR="00407BDE">
        <w:t xml:space="preserve">, </w:t>
      </w:r>
      <w:proofErr w:type="spellStart"/>
      <w:r w:rsidR="00407BDE" w:rsidRPr="002C52AC">
        <w:rPr>
          <w:highlight w:val="yellow"/>
        </w:rPr>
        <w:t>Gelviz</w:t>
      </w:r>
      <w:proofErr w:type="spellEnd"/>
      <w:r w:rsidR="00407BDE" w:rsidRPr="002C52AC">
        <w:rPr>
          <w:highlight w:val="yellow"/>
        </w:rPr>
        <w:t>-Gelvez, 2020</w:t>
      </w:r>
      <w:r w:rsidR="00407BDE">
        <w:t>)</w:t>
      </w:r>
      <w:r w:rsidR="00C9386F">
        <w:t xml:space="preserve"> </w:t>
      </w:r>
    </w:p>
    <w:p w14:paraId="3FFEAEE7" w14:textId="23A44ED1" w:rsidR="00683900" w:rsidRDefault="00683900" w:rsidP="002D07AE">
      <w:pPr>
        <w:spacing w:line="360" w:lineRule="auto"/>
        <w:jc w:val="both"/>
      </w:pPr>
      <w:r>
        <w:t>P3: Limitations of the study:</w:t>
      </w:r>
    </w:p>
    <w:p w14:paraId="2E26E052" w14:textId="77777777" w:rsidR="00786EB6" w:rsidRDefault="00786EB6" w:rsidP="00786EB6">
      <w:pPr>
        <w:autoSpaceDE w:val="0"/>
        <w:autoSpaceDN w:val="0"/>
        <w:adjustRightInd w:val="0"/>
        <w:spacing w:after="0" w:line="240" w:lineRule="auto"/>
        <w:rPr>
          <w:rFonts w:ascii="AdvPS7C2E" w:hAnsi="AdvPS7C2E" w:cs="AdvPS7C2E"/>
          <w:kern w:val="0"/>
          <w:sz w:val="20"/>
          <w:szCs w:val="20"/>
          <w:lang w:val="en-US"/>
        </w:rPr>
      </w:pPr>
      <w:proofErr w:type="gramStart"/>
      <w:r>
        <w:rPr>
          <w:rFonts w:ascii="AdvPS7C2E" w:hAnsi="AdvPS7C2E" w:cs="AdvPS7C2E"/>
          <w:kern w:val="0"/>
          <w:sz w:val="20"/>
          <w:szCs w:val="20"/>
          <w:lang w:val="en-US"/>
        </w:rPr>
        <w:t>We  note</w:t>
      </w:r>
      <w:proofErr w:type="gramEnd"/>
      <w:r>
        <w:rPr>
          <w:rFonts w:ascii="AdvPS7C2E" w:hAnsi="AdvPS7C2E" w:cs="AdvPS7C2E"/>
          <w:kern w:val="0"/>
          <w:sz w:val="20"/>
          <w:szCs w:val="20"/>
          <w:lang w:val="en-US"/>
        </w:rPr>
        <w:t xml:space="preserve"> that the loggers are different, T data from different year than seed </w:t>
      </w:r>
      <w:proofErr w:type="spellStart"/>
      <w:r>
        <w:rPr>
          <w:rFonts w:ascii="AdvPS7C2E" w:hAnsi="AdvPS7C2E" w:cs="AdvPS7C2E"/>
          <w:kern w:val="0"/>
          <w:sz w:val="20"/>
          <w:szCs w:val="20"/>
          <w:lang w:val="en-US"/>
        </w:rPr>
        <w:t>collection..nonetheless</w:t>
      </w:r>
      <w:proofErr w:type="spellEnd"/>
      <w:r>
        <w:rPr>
          <w:rFonts w:ascii="AdvPS7C2E" w:hAnsi="AdvPS7C2E" w:cs="AdvPS7C2E"/>
          <w:kern w:val="0"/>
          <w:sz w:val="20"/>
          <w:szCs w:val="20"/>
          <w:lang w:val="en-US"/>
        </w:rPr>
        <w:t xml:space="preserve"> we assume that relative temperature differences between subpopulations remain constant across years.</w:t>
      </w:r>
    </w:p>
    <w:p w14:paraId="3E97012C" w14:textId="77777777" w:rsidR="00786EB6" w:rsidRPr="00786EB6" w:rsidRDefault="00786EB6" w:rsidP="002D07AE">
      <w:pPr>
        <w:spacing w:line="360" w:lineRule="auto"/>
        <w:jc w:val="both"/>
        <w:rPr>
          <w:lang w:val="en-US"/>
        </w:rPr>
      </w:pPr>
    </w:p>
    <w:p w14:paraId="10BBA9AD" w14:textId="1A024573" w:rsidR="00683900" w:rsidRDefault="00683900" w:rsidP="002D07AE">
      <w:pPr>
        <w:pStyle w:val="Prrafodelista"/>
        <w:numPr>
          <w:ilvl w:val="0"/>
          <w:numId w:val="6"/>
        </w:numPr>
        <w:spacing w:line="360" w:lineRule="auto"/>
        <w:jc w:val="both"/>
      </w:pPr>
      <w:r>
        <w:t xml:space="preserve">Limited populations, clearer results if we could have tested more </w:t>
      </w:r>
      <w:proofErr w:type="gramStart"/>
      <w:r>
        <w:t>subpopulations</w:t>
      </w:r>
      <w:proofErr w:type="gramEnd"/>
      <w:r>
        <w:t xml:space="preserve"> </w:t>
      </w:r>
    </w:p>
    <w:p w14:paraId="590CF040" w14:textId="63676814" w:rsidR="00707B65" w:rsidRDefault="00707B65" w:rsidP="002D07AE">
      <w:pPr>
        <w:pStyle w:val="Prrafodelista"/>
        <w:numPr>
          <w:ilvl w:val="0"/>
          <w:numId w:val="6"/>
        </w:numPr>
        <w:spacing w:line="360" w:lineRule="auto"/>
        <w:jc w:val="both"/>
      </w:pPr>
      <w:r>
        <w:t>Experimental conditions (constant T and 12h light) not realistic in the field</w:t>
      </w:r>
      <w:r w:rsidR="000F6852">
        <w:t>. Camacho 21</w:t>
      </w:r>
      <w:r w:rsidR="007E00B8">
        <w:t>. Also add info from germination drivers exp</w:t>
      </w:r>
    </w:p>
    <w:p w14:paraId="6C122E87" w14:textId="0DE75232" w:rsidR="000F6852" w:rsidRDefault="00DF5899" w:rsidP="002D07AE">
      <w:pPr>
        <w:pStyle w:val="Prrafodelista"/>
        <w:numPr>
          <w:ilvl w:val="0"/>
          <w:numId w:val="6"/>
        </w:numPr>
        <w:spacing w:line="360" w:lineRule="auto"/>
        <w:jc w:val="both"/>
      </w:pPr>
      <w:proofErr w:type="spellStart"/>
      <w:r>
        <w:t>Wp</w:t>
      </w:r>
      <w:proofErr w:type="spellEnd"/>
      <w:r>
        <w:t xml:space="preserve"> data limited to fewer plots, use of different </w:t>
      </w:r>
      <w:proofErr w:type="gramStart"/>
      <w:r>
        <w:t>loggers</w:t>
      </w:r>
      <w:proofErr w:type="gramEnd"/>
    </w:p>
    <w:p w14:paraId="55C7B52F" w14:textId="41A965E8" w:rsidR="00DF5899" w:rsidRDefault="00DF5899" w:rsidP="002D07AE">
      <w:pPr>
        <w:pStyle w:val="Prrafodelista"/>
        <w:numPr>
          <w:ilvl w:val="0"/>
          <w:numId w:val="6"/>
        </w:numPr>
        <w:spacing w:line="360" w:lineRule="auto"/>
        <w:jc w:val="both"/>
      </w:pPr>
      <w:proofErr w:type="spellStart"/>
      <w:r>
        <w:t>iButtons</w:t>
      </w:r>
      <w:proofErr w:type="spellEnd"/>
      <w:r>
        <w:t xml:space="preserve"> data from 21-22 but seed collected </w:t>
      </w:r>
      <w:proofErr w:type="gramStart"/>
      <w:r>
        <w:t>23</w:t>
      </w:r>
      <w:proofErr w:type="gramEnd"/>
    </w:p>
    <w:p w14:paraId="7CBEE4E5" w14:textId="5851FE03" w:rsidR="00BC7FE7" w:rsidRDefault="00BC7FE7" w:rsidP="002D07AE">
      <w:pPr>
        <w:pStyle w:val="Prrafodelista"/>
        <w:numPr>
          <w:ilvl w:val="0"/>
          <w:numId w:val="6"/>
        </w:numPr>
        <w:spacing w:line="360" w:lineRule="auto"/>
        <w:jc w:val="both"/>
      </w:pPr>
      <w:r>
        <w:t>No field data/observations yet (although maybe we can incorporate some</w:t>
      </w:r>
      <w:r w:rsidR="007E00B8">
        <w:t xml:space="preserve"> info about persistence exp</w:t>
      </w:r>
    </w:p>
    <w:p w14:paraId="1B5C4ABB" w14:textId="2DA4DC73" w:rsidR="00673918" w:rsidRDefault="00673918" w:rsidP="002D07AE">
      <w:pPr>
        <w:spacing w:line="360" w:lineRule="auto"/>
        <w:jc w:val="both"/>
      </w:pPr>
      <w:r>
        <w:t>P4: future directions:</w:t>
      </w:r>
    </w:p>
    <w:p w14:paraId="663C6A0B" w14:textId="387D45FB" w:rsidR="00673918" w:rsidRDefault="00673918" w:rsidP="002D07AE">
      <w:pPr>
        <w:pStyle w:val="Prrafodelista"/>
        <w:numPr>
          <w:ilvl w:val="0"/>
          <w:numId w:val="6"/>
        </w:numPr>
        <w:spacing w:line="360" w:lineRule="auto"/>
        <w:jc w:val="both"/>
      </w:pPr>
      <w:r>
        <w:t xml:space="preserve">Study more </w:t>
      </w:r>
      <w:proofErr w:type="spellStart"/>
      <w:r>
        <w:t>oromediterranean</w:t>
      </w:r>
      <w:proofErr w:type="spellEnd"/>
      <w:r>
        <w:t xml:space="preserve"> species responses to WP (germination drivers exp)</w:t>
      </w:r>
    </w:p>
    <w:p w14:paraId="152B70D7" w14:textId="0367CDDA" w:rsidR="00673918" w:rsidRDefault="00A97611" w:rsidP="002D07AE">
      <w:pPr>
        <w:pStyle w:val="Prrafodelista"/>
        <w:numPr>
          <w:ilvl w:val="0"/>
          <w:numId w:val="6"/>
        </w:numPr>
        <w:spacing w:line="360" w:lineRule="auto"/>
        <w:jc w:val="both"/>
      </w:pPr>
      <w:r>
        <w:t xml:space="preserve">Needed field information about field germination and seedling </w:t>
      </w:r>
      <w:proofErr w:type="gramStart"/>
      <w:r>
        <w:t>stress</w:t>
      </w:r>
      <w:proofErr w:type="gramEnd"/>
    </w:p>
    <w:p w14:paraId="302FA861" w14:textId="09FEA5EE" w:rsidR="00A97611" w:rsidRDefault="00A97611" w:rsidP="002D07AE">
      <w:pPr>
        <w:pStyle w:val="Prrafodelista"/>
        <w:numPr>
          <w:ilvl w:val="0"/>
          <w:numId w:val="6"/>
        </w:numPr>
        <w:spacing w:line="360" w:lineRule="auto"/>
        <w:jc w:val="both"/>
      </w:pPr>
      <w:r>
        <w:t>Potential of local adaptation to climatic changes</w:t>
      </w:r>
    </w:p>
    <w:p w14:paraId="4EF58DF4" w14:textId="1BEB0749" w:rsidR="00A97611" w:rsidRPr="006F6D0A" w:rsidRDefault="00A97611" w:rsidP="002D07AE">
      <w:pPr>
        <w:pStyle w:val="Prrafodelista"/>
        <w:numPr>
          <w:ilvl w:val="0"/>
          <w:numId w:val="6"/>
        </w:numPr>
        <w:spacing w:line="360" w:lineRule="auto"/>
        <w:jc w:val="both"/>
      </w:pPr>
      <w:r>
        <w:t xml:space="preserve">Local adaptation vs phenological </w:t>
      </w:r>
      <w:proofErr w:type="gramStart"/>
      <w:r>
        <w:t>plasticity(</w:t>
      </w:r>
      <w:proofErr w:type="gramEnd"/>
      <w:r>
        <w:t>need for a common garden experiment)</w:t>
      </w:r>
    </w:p>
    <w:p w14:paraId="1E5DFFF5" w14:textId="74D0A00D" w:rsidR="00B5475D" w:rsidRDefault="004F1435" w:rsidP="002D07AE">
      <w:pPr>
        <w:autoSpaceDE w:val="0"/>
        <w:autoSpaceDN w:val="0"/>
        <w:adjustRightInd w:val="0"/>
        <w:spacing w:after="0" w:line="360" w:lineRule="auto"/>
        <w:jc w:val="both"/>
      </w:pPr>
      <w:r w:rsidRPr="00A66D8B">
        <w:rPr>
          <w:highlight w:val="yellow"/>
        </w:rPr>
        <w:t xml:space="preserve">Thus, the predicted warmer and dryer climate will </w:t>
      </w:r>
      <w:proofErr w:type="spellStart"/>
      <w:r w:rsidRPr="00A66D8B">
        <w:rPr>
          <w:highlight w:val="yellow"/>
        </w:rPr>
        <w:t>favor</w:t>
      </w:r>
      <w:proofErr w:type="spellEnd"/>
      <w:r w:rsidRPr="00A66D8B">
        <w:rPr>
          <w:highlight w:val="yellow"/>
        </w:rPr>
        <w:t xml:space="preserve"> germination of drought-tolerant species</w:t>
      </w:r>
      <w:r w:rsidR="005A1B26">
        <w:rPr>
          <w:highlight w:val="yellow"/>
        </w:rPr>
        <w:t xml:space="preserve">. </w:t>
      </w:r>
      <w:r w:rsidR="00C51909" w:rsidRPr="00A66D8B">
        <w:rPr>
          <w:highlight w:val="yellow"/>
        </w:rPr>
        <w:t xml:space="preserve">Our results suggest that the species-specific germination responses to environmental conditions are important in structuring the desert steppe community and have implications for predicting community structure under climate change. </w:t>
      </w:r>
      <w:commentRangeStart w:id="58"/>
      <w:r w:rsidR="0092121A" w:rsidRPr="00A66D8B">
        <w:rPr>
          <w:highlight w:val="yellow"/>
        </w:rPr>
        <w:t>Yi 2019 (desert species</w:t>
      </w:r>
      <w:commentRangeEnd w:id="58"/>
      <w:r w:rsidR="0092121A" w:rsidRPr="00A66D8B">
        <w:rPr>
          <w:rStyle w:val="Refdecomentario"/>
          <w:highlight w:val="yellow"/>
        </w:rPr>
        <w:commentReference w:id="58"/>
      </w:r>
      <w:r w:rsidR="0092121A">
        <w:t xml:space="preserve"> </w:t>
      </w:r>
    </w:p>
    <w:p w14:paraId="1F563E6C" w14:textId="20BE8453" w:rsidR="00B5475D" w:rsidRDefault="00B5475D" w:rsidP="002D07AE">
      <w:pPr>
        <w:autoSpaceDE w:val="0"/>
        <w:autoSpaceDN w:val="0"/>
        <w:adjustRightInd w:val="0"/>
        <w:spacing w:after="0" w:line="360" w:lineRule="auto"/>
        <w:jc w:val="both"/>
        <w:rPr>
          <w:rFonts w:ascii="Courier New" w:hAnsi="Courier New" w:cs="Courier New"/>
          <w:color w:val="4E565F"/>
          <w:sz w:val="21"/>
          <w:szCs w:val="21"/>
          <w:shd w:val="clear" w:color="auto" w:fill="FFFFFF"/>
        </w:rPr>
      </w:pPr>
      <w:r>
        <w:rPr>
          <w:rFonts w:ascii="Courier New" w:hAnsi="Courier New" w:cs="Courier New"/>
          <w:color w:val="4E565F"/>
          <w:sz w:val="21"/>
          <w:szCs w:val="21"/>
          <w:shd w:val="clear" w:color="auto" w:fill="FFFFFF"/>
        </w:rPr>
        <w:t xml:space="preserve">GBIF.org (24 November 2023) GBIF Occurrence Download </w:t>
      </w:r>
      <w:hyperlink r:id="rId10" w:history="1">
        <w:r w:rsidR="00E86B57" w:rsidRPr="00C101BF">
          <w:rPr>
            <w:rStyle w:val="Hipervnculo"/>
            <w:rFonts w:ascii="Courier New" w:hAnsi="Courier New" w:cs="Courier New"/>
            <w:sz w:val="21"/>
            <w:szCs w:val="21"/>
            <w:shd w:val="clear" w:color="auto" w:fill="FFFFFF"/>
          </w:rPr>
          <w:t>https://doi.org/10.15468/dl.d2zyk2</w:t>
        </w:r>
      </w:hyperlink>
    </w:p>
    <w:p w14:paraId="5FDEFE91" w14:textId="77777777" w:rsidR="00E86B57" w:rsidRPr="00DE31D9" w:rsidRDefault="00E86B57" w:rsidP="002D07AE">
      <w:pPr>
        <w:autoSpaceDE w:val="0"/>
        <w:autoSpaceDN w:val="0"/>
        <w:adjustRightInd w:val="0"/>
        <w:spacing w:after="0" w:line="360" w:lineRule="auto"/>
        <w:jc w:val="both"/>
      </w:pPr>
    </w:p>
    <w:p w14:paraId="7DED688A" w14:textId="3403CC08" w:rsidR="00CA0E0D" w:rsidRPr="00CA0E0D" w:rsidRDefault="0049360F" w:rsidP="002D07AE">
      <w:pPr>
        <w:pStyle w:val="Ttulo2"/>
        <w:spacing w:line="360" w:lineRule="auto"/>
        <w:jc w:val="both"/>
        <w:rPr>
          <w:lang w:val="en-US"/>
        </w:rPr>
      </w:pPr>
      <w:r>
        <w:rPr>
          <w:lang w:val="en-US"/>
        </w:rPr>
        <w:t>5. References</w:t>
      </w:r>
    </w:p>
    <w:p w14:paraId="6C82213C" w14:textId="3AB6BE88" w:rsidR="0049360F" w:rsidRDefault="001C407B" w:rsidP="002D07AE">
      <w:pPr>
        <w:spacing w:line="360" w:lineRule="auto"/>
        <w:jc w:val="both"/>
        <w:rPr>
          <w:lang w:val="en-US"/>
        </w:rPr>
      </w:pPr>
      <w:r>
        <w:rPr>
          <w:lang w:val="en-US"/>
        </w:rPr>
        <w:t>R Core Team (2022). R: A language and environment for statistical computing. R Foundation for Statistical Computing</w:t>
      </w:r>
      <w:r w:rsidR="004D0CB8">
        <w:rPr>
          <w:lang w:val="en-US"/>
        </w:rPr>
        <w:t xml:space="preserve">, Vienna, Austria. URL </w:t>
      </w:r>
      <w:hyperlink r:id="rId11" w:history="1">
        <w:r w:rsidR="00D6256B" w:rsidRPr="002C3E99">
          <w:rPr>
            <w:rStyle w:val="Hipervnculo"/>
            <w:lang w:val="en-US"/>
          </w:rPr>
          <w:t>https://www.R-project.org/</w:t>
        </w:r>
      </w:hyperlink>
      <w:r w:rsidR="004D0CB8">
        <w:rPr>
          <w:lang w:val="en-US"/>
        </w:rPr>
        <w:t>.</w:t>
      </w:r>
    </w:p>
    <w:p w14:paraId="153FC29C" w14:textId="1F8DC785" w:rsidR="00D6256B" w:rsidRPr="00BC6FBD" w:rsidRDefault="00D6256B" w:rsidP="002D07AE">
      <w:pPr>
        <w:pStyle w:val="HTMLconformatoprevio"/>
        <w:wordWrap w:val="0"/>
        <w:spacing w:line="360" w:lineRule="auto"/>
        <w:jc w:val="both"/>
        <w:rPr>
          <w:rFonts w:asciiTheme="minorHAnsi" w:eastAsiaTheme="minorHAnsi" w:hAnsiTheme="minorHAnsi" w:cstheme="minorBidi"/>
          <w:color w:val="000000" w:themeColor="text1"/>
          <w:kern w:val="2"/>
          <w:sz w:val="22"/>
          <w:szCs w:val="22"/>
          <w:lang w:val="en-US" w:eastAsia="en-US"/>
          <w14:ligatures w14:val="standardContextual"/>
        </w:rPr>
      </w:pPr>
      <w:r w:rsidRPr="00BC6FBD">
        <w:rPr>
          <w:rFonts w:asciiTheme="minorHAnsi" w:eastAsiaTheme="minorHAnsi" w:hAnsiTheme="minorHAnsi" w:cstheme="minorBidi"/>
          <w:color w:val="000000" w:themeColor="text1"/>
          <w:kern w:val="2"/>
          <w:sz w:val="22"/>
          <w:szCs w:val="22"/>
          <w:lang w:val="en-US" w:eastAsia="en-US"/>
          <w14:ligatures w14:val="standardContextual"/>
        </w:rPr>
        <w:t xml:space="preserve">Fernández-Pascual Eduardo and González-Rodríguez Gil (2020). </w:t>
      </w:r>
      <w:proofErr w:type="spellStart"/>
      <w:r w:rsidRPr="00BC6FBD">
        <w:rPr>
          <w:rFonts w:asciiTheme="minorHAnsi" w:eastAsiaTheme="minorHAnsi" w:hAnsiTheme="minorHAnsi" w:cstheme="minorBidi"/>
          <w:color w:val="000000" w:themeColor="text1"/>
          <w:kern w:val="2"/>
          <w:sz w:val="22"/>
          <w:szCs w:val="22"/>
          <w:lang w:val="en-US" w:eastAsia="en-US"/>
          <w14:ligatures w14:val="standardContextual"/>
        </w:rPr>
        <w:t>dr</w:t>
      </w:r>
      <w:proofErr w:type="spellEnd"/>
      <w:r w:rsidRPr="00BC6FBD">
        <w:rPr>
          <w:rFonts w:asciiTheme="minorHAnsi" w:eastAsiaTheme="minorHAnsi" w:hAnsiTheme="minorHAnsi" w:cstheme="minorBidi"/>
          <w:color w:val="000000" w:themeColor="text1"/>
          <w:kern w:val="2"/>
          <w:sz w:val="22"/>
          <w:szCs w:val="22"/>
          <w:lang w:val="en-US" w:eastAsia="en-US"/>
          <w14:ligatures w14:val="standardContextual"/>
        </w:rPr>
        <w:t>: Hydro and Thermal Time</w:t>
      </w:r>
      <w:r w:rsidR="0000629B">
        <w:rPr>
          <w:rFonts w:asciiTheme="minorHAnsi" w:eastAsiaTheme="minorHAnsi" w:hAnsiTheme="minorHAnsi" w:cstheme="minorBidi"/>
          <w:color w:val="000000" w:themeColor="text1"/>
          <w:kern w:val="2"/>
          <w:sz w:val="22"/>
          <w:szCs w:val="22"/>
          <w:lang w:val="en-US" w:eastAsia="en-US"/>
          <w14:ligatures w14:val="standardContextual"/>
        </w:rPr>
        <w:t xml:space="preserve"> seed </w:t>
      </w:r>
      <w:r w:rsidRPr="00BC6FBD">
        <w:rPr>
          <w:rFonts w:asciiTheme="minorHAnsi" w:eastAsiaTheme="minorHAnsi" w:hAnsiTheme="minorHAnsi" w:cstheme="minorBidi"/>
          <w:color w:val="000000" w:themeColor="text1"/>
          <w:kern w:val="2"/>
          <w:sz w:val="22"/>
          <w:szCs w:val="22"/>
          <w:lang w:val="en-US" w:eastAsia="en-US"/>
          <w14:ligatures w14:val="standardContextual"/>
        </w:rPr>
        <w:t>Germination Models</w:t>
      </w:r>
      <w:r w:rsidR="00512A9D">
        <w:rPr>
          <w:rFonts w:asciiTheme="minorHAnsi" w:eastAsiaTheme="minorHAnsi" w:hAnsiTheme="minorHAnsi" w:cstheme="minorBidi"/>
          <w:color w:val="000000" w:themeColor="text1"/>
          <w:kern w:val="2"/>
          <w:sz w:val="22"/>
          <w:szCs w:val="22"/>
          <w:lang w:val="en-US" w:eastAsia="en-US"/>
          <w14:ligatures w14:val="standardContextual"/>
        </w:rPr>
        <w:t xml:space="preserve"> </w:t>
      </w:r>
      <w:r w:rsidRPr="00BC6FBD">
        <w:rPr>
          <w:rFonts w:asciiTheme="minorHAnsi" w:eastAsiaTheme="minorHAnsi" w:hAnsiTheme="minorHAnsi" w:cstheme="minorBidi"/>
          <w:color w:val="000000" w:themeColor="text1"/>
          <w:kern w:val="2"/>
          <w:sz w:val="22"/>
          <w:szCs w:val="22"/>
          <w:lang w:val="en-US" w:eastAsia="en-US"/>
          <w14:ligatures w14:val="standardContextual"/>
        </w:rPr>
        <w:t>in R. R package version 0.3.0. https://CRAN.R-project.org/package=dr</w:t>
      </w:r>
    </w:p>
    <w:p w14:paraId="218C57E8" w14:textId="5BB954A8" w:rsidR="00D6256B" w:rsidRPr="009A1DF7" w:rsidRDefault="00BC6FBD" w:rsidP="002D07AE">
      <w:pPr>
        <w:pStyle w:val="HTMLconformatoprevio"/>
        <w:wordWrap w:val="0"/>
        <w:spacing w:line="360" w:lineRule="auto"/>
        <w:jc w:val="both"/>
        <w:rPr>
          <w:rFonts w:asciiTheme="minorHAnsi" w:eastAsiaTheme="minorHAnsi" w:hAnsiTheme="minorHAnsi" w:cstheme="minorBidi"/>
          <w:color w:val="000000" w:themeColor="text1"/>
          <w:kern w:val="2"/>
          <w:sz w:val="22"/>
          <w:szCs w:val="22"/>
          <w:lang w:val="en-US" w:eastAsia="en-US"/>
          <w14:ligatures w14:val="standardContextual"/>
        </w:rPr>
      </w:pPr>
      <w:r w:rsidRPr="009A1DF7">
        <w:rPr>
          <w:rFonts w:asciiTheme="minorHAnsi" w:eastAsiaTheme="minorHAnsi" w:hAnsiTheme="minorHAnsi" w:cstheme="minorBidi"/>
          <w:color w:val="000000" w:themeColor="text1"/>
          <w:kern w:val="2"/>
          <w:sz w:val="22"/>
          <w:szCs w:val="22"/>
          <w:lang w:eastAsia="en-US"/>
          <w14:ligatures w14:val="standardContextual"/>
        </w:rPr>
        <w:t xml:space="preserve">Lozano-Isla, F, Benites-Alfaro, OE, </w:t>
      </w:r>
      <w:proofErr w:type="spellStart"/>
      <w:r w:rsidRPr="009A1DF7">
        <w:rPr>
          <w:rFonts w:asciiTheme="minorHAnsi" w:eastAsiaTheme="minorHAnsi" w:hAnsiTheme="minorHAnsi" w:cstheme="minorBidi"/>
          <w:color w:val="000000" w:themeColor="text1"/>
          <w:kern w:val="2"/>
          <w:sz w:val="22"/>
          <w:szCs w:val="22"/>
          <w:lang w:eastAsia="en-US"/>
          <w14:ligatures w14:val="standardContextual"/>
        </w:rPr>
        <w:t>Pompelli</w:t>
      </w:r>
      <w:proofErr w:type="spellEnd"/>
      <w:r w:rsidRPr="009A1DF7">
        <w:rPr>
          <w:rFonts w:asciiTheme="minorHAnsi" w:eastAsiaTheme="minorHAnsi" w:hAnsiTheme="minorHAnsi" w:cstheme="minorBidi"/>
          <w:color w:val="000000" w:themeColor="text1"/>
          <w:kern w:val="2"/>
          <w:sz w:val="22"/>
          <w:szCs w:val="22"/>
          <w:lang w:eastAsia="en-US"/>
          <w14:ligatures w14:val="standardContextual"/>
        </w:rPr>
        <w:t xml:space="preserve">, MF. </w:t>
      </w:r>
      <w:r w:rsidRPr="00BC6FBD">
        <w:rPr>
          <w:rFonts w:asciiTheme="minorHAnsi" w:eastAsiaTheme="minorHAnsi" w:hAnsiTheme="minorHAnsi" w:cstheme="minorBidi"/>
          <w:color w:val="000000" w:themeColor="text1"/>
          <w:kern w:val="2"/>
          <w:sz w:val="22"/>
          <w:szCs w:val="22"/>
          <w:lang w:val="en-US" w:eastAsia="en-US"/>
          <w14:ligatures w14:val="standardContextual"/>
        </w:rPr>
        <w:t xml:space="preserve">(2019). </w:t>
      </w:r>
      <w:proofErr w:type="spellStart"/>
      <w:r w:rsidRPr="00BC6FBD">
        <w:rPr>
          <w:rFonts w:asciiTheme="minorHAnsi" w:eastAsiaTheme="minorHAnsi" w:hAnsiTheme="minorHAnsi" w:cstheme="minorBidi"/>
          <w:color w:val="000000" w:themeColor="text1"/>
          <w:kern w:val="2"/>
          <w:sz w:val="22"/>
          <w:szCs w:val="22"/>
          <w:lang w:val="en-US" w:eastAsia="en-US"/>
          <w14:ligatures w14:val="standardContextual"/>
        </w:rPr>
        <w:t>GerminaR</w:t>
      </w:r>
      <w:proofErr w:type="spellEnd"/>
      <w:r w:rsidRPr="00BC6FBD">
        <w:rPr>
          <w:rFonts w:asciiTheme="minorHAnsi" w:eastAsiaTheme="minorHAnsi" w:hAnsiTheme="minorHAnsi" w:cstheme="minorBidi"/>
          <w:color w:val="000000" w:themeColor="text1"/>
          <w:kern w:val="2"/>
          <w:sz w:val="22"/>
          <w:szCs w:val="22"/>
          <w:lang w:val="en-US" w:eastAsia="en-US"/>
          <w14:ligatures w14:val="standardContextual"/>
        </w:rPr>
        <w:t>: An R package for germinati</w:t>
      </w:r>
      <w:r w:rsidR="00512A9D">
        <w:rPr>
          <w:rFonts w:asciiTheme="minorHAnsi" w:eastAsiaTheme="minorHAnsi" w:hAnsiTheme="minorHAnsi" w:cstheme="minorBidi"/>
          <w:color w:val="000000" w:themeColor="text1"/>
          <w:kern w:val="2"/>
          <w:sz w:val="22"/>
          <w:szCs w:val="22"/>
          <w:lang w:val="en-US" w:eastAsia="en-US"/>
          <w14:ligatures w14:val="standardContextual"/>
        </w:rPr>
        <w:t>o</w:t>
      </w:r>
      <w:r w:rsidRPr="00BC6FBD">
        <w:rPr>
          <w:rFonts w:asciiTheme="minorHAnsi" w:eastAsiaTheme="minorHAnsi" w:hAnsiTheme="minorHAnsi" w:cstheme="minorBidi"/>
          <w:color w:val="000000" w:themeColor="text1"/>
          <w:kern w:val="2"/>
          <w:sz w:val="22"/>
          <w:szCs w:val="22"/>
          <w:lang w:val="en-US" w:eastAsia="en-US"/>
          <w14:ligatures w14:val="standardContextual"/>
        </w:rPr>
        <w:t>n analysis with the</w:t>
      </w:r>
      <w:r w:rsidR="00512A9D">
        <w:rPr>
          <w:rFonts w:asciiTheme="minorHAnsi" w:eastAsiaTheme="minorHAnsi" w:hAnsiTheme="minorHAnsi" w:cstheme="minorBidi"/>
          <w:color w:val="000000" w:themeColor="text1"/>
          <w:kern w:val="2"/>
          <w:sz w:val="22"/>
          <w:szCs w:val="22"/>
          <w:lang w:val="en-US" w:eastAsia="en-US"/>
          <w14:ligatures w14:val="standardContextual"/>
        </w:rPr>
        <w:t xml:space="preserve"> </w:t>
      </w:r>
      <w:r w:rsidRPr="00BC6FBD">
        <w:rPr>
          <w:rFonts w:asciiTheme="minorHAnsi" w:eastAsiaTheme="minorHAnsi" w:hAnsiTheme="minorHAnsi" w:cstheme="minorBidi"/>
          <w:color w:val="000000" w:themeColor="text1"/>
          <w:kern w:val="2"/>
          <w:sz w:val="22"/>
          <w:szCs w:val="22"/>
          <w:lang w:val="en-US" w:eastAsia="en-US"/>
          <w14:ligatures w14:val="standardContextual"/>
        </w:rPr>
        <w:t>interactive web application “</w:t>
      </w:r>
      <w:proofErr w:type="spellStart"/>
      <w:r w:rsidRPr="00BC6FBD">
        <w:rPr>
          <w:rFonts w:asciiTheme="minorHAnsi" w:eastAsiaTheme="minorHAnsi" w:hAnsiTheme="minorHAnsi" w:cstheme="minorBidi"/>
          <w:color w:val="000000" w:themeColor="text1"/>
          <w:kern w:val="2"/>
          <w:sz w:val="22"/>
          <w:szCs w:val="22"/>
          <w:lang w:val="en-US" w:eastAsia="en-US"/>
          <w14:ligatures w14:val="standardContextual"/>
        </w:rPr>
        <w:t>GerminaQuant</w:t>
      </w:r>
      <w:proofErr w:type="spellEnd"/>
      <w:r w:rsidRPr="00BC6FBD">
        <w:rPr>
          <w:rFonts w:asciiTheme="minorHAnsi" w:eastAsiaTheme="minorHAnsi" w:hAnsiTheme="minorHAnsi" w:cstheme="minorBidi"/>
          <w:color w:val="000000" w:themeColor="text1"/>
          <w:kern w:val="2"/>
          <w:sz w:val="22"/>
          <w:szCs w:val="22"/>
          <w:lang w:val="en-US" w:eastAsia="en-US"/>
          <w14:ligatures w14:val="standardContextual"/>
        </w:rPr>
        <w:t xml:space="preserve"> for R.” Ecological Research, 34(2), 339-346. URL https://doi.org/10.1111/1440-1703.1275.</w:t>
      </w:r>
    </w:p>
    <w:p w14:paraId="160D6023" w14:textId="2BC3C2FB" w:rsidR="006D223E" w:rsidRDefault="0098581D" w:rsidP="002D07AE">
      <w:pPr>
        <w:spacing w:line="360" w:lineRule="auto"/>
        <w:jc w:val="both"/>
        <w:rPr>
          <w:lang w:val="en-US"/>
        </w:rPr>
      </w:pPr>
      <w:r>
        <w:rPr>
          <w:lang w:val="en-US"/>
        </w:rPr>
        <w:t>Wickham, H. 2016. Ggplot2: elegant Graphics for Data Analysis. Springer-Verlag New York</w:t>
      </w:r>
      <w:r w:rsidR="00143588">
        <w:rPr>
          <w:lang w:val="en-US"/>
        </w:rPr>
        <w:t>. URL https:// ggplot2.tidyverse.org</w:t>
      </w:r>
    </w:p>
    <w:p w14:paraId="242CA430" w14:textId="77777777" w:rsidR="006D223E" w:rsidRDefault="006D223E" w:rsidP="002D07AE">
      <w:pPr>
        <w:spacing w:line="360" w:lineRule="auto"/>
        <w:jc w:val="both"/>
      </w:pPr>
      <w:r>
        <w:br w:type="page"/>
      </w:r>
    </w:p>
    <w:p w14:paraId="4E0801F4" w14:textId="7F9C2461" w:rsidR="006D223E" w:rsidRDefault="006D223E" w:rsidP="002D07AE">
      <w:pPr>
        <w:spacing w:line="360" w:lineRule="auto"/>
        <w:jc w:val="both"/>
      </w:pPr>
      <w:r>
        <w:lastRenderedPageBreak/>
        <w:t xml:space="preserve">Table 1. Bradford </w:t>
      </w:r>
      <w:proofErr w:type="spellStart"/>
      <w:r>
        <w:t>hydrotime</w:t>
      </w:r>
      <w:proofErr w:type="spellEnd"/>
      <w:r>
        <w:t xml:space="preserve"> model results from </w:t>
      </w:r>
      <w:proofErr w:type="spellStart"/>
      <w:r>
        <w:t>dr</w:t>
      </w:r>
      <w:proofErr w:type="spellEnd"/>
      <w:r>
        <w:t xml:space="preserve"> </w:t>
      </w:r>
      <w:proofErr w:type="spellStart"/>
      <w:r>
        <w:t>hydrotime</w:t>
      </w:r>
      <w:proofErr w:type="spellEnd"/>
      <w:r>
        <w:t xml:space="preserve"> function.</w:t>
      </w:r>
    </w:p>
    <w:tbl>
      <w:tblPr>
        <w:tblW w:w="8606" w:type="dxa"/>
        <w:tblCellMar>
          <w:left w:w="70" w:type="dxa"/>
          <w:right w:w="70" w:type="dxa"/>
        </w:tblCellMar>
        <w:tblLook w:val="04A0" w:firstRow="1" w:lastRow="0" w:firstColumn="1" w:lastColumn="0" w:noHBand="0" w:noVBand="1"/>
      </w:tblPr>
      <w:tblGrid>
        <w:gridCol w:w="1233"/>
        <w:gridCol w:w="1140"/>
        <w:gridCol w:w="762"/>
        <w:gridCol w:w="775"/>
        <w:gridCol w:w="688"/>
        <w:gridCol w:w="531"/>
        <w:gridCol w:w="1156"/>
        <w:gridCol w:w="634"/>
        <w:gridCol w:w="775"/>
        <w:gridCol w:w="688"/>
        <w:gridCol w:w="531"/>
      </w:tblGrid>
      <w:tr w:rsidR="006D223E" w:rsidRPr="009F4E52" w14:paraId="058A75E5" w14:textId="77777777" w:rsidTr="00086133">
        <w:trPr>
          <w:trHeight w:val="315"/>
        </w:trPr>
        <w:tc>
          <w:tcPr>
            <w:tcW w:w="10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43FC35C" w14:textId="77777777" w:rsidR="006D223E" w:rsidRPr="009F4E52" w:rsidRDefault="006D223E" w:rsidP="002D07AE">
            <w:pPr>
              <w:spacing w:after="0" w:line="360" w:lineRule="auto"/>
              <w:jc w:val="both"/>
              <w:rPr>
                <w:rFonts w:ascii="Calibri" w:eastAsia="Times New Roman" w:hAnsi="Calibri" w:cs="Calibri"/>
                <w:b/>
                <w:bCs/>
                <w:color w:val="000000"/>
                <w:kern w:val="0"/>
                <w:sz w:val="24"/>
                <w:szCs w:val="24"/>
                <w:lang w:val="en-US" w:eastAsia="es-ES"/>
                <w14:ligatures w14:val="none"/>
              </w:rPr>
            </w:pPr>
            <w:r w:rsidRPr="009F4E52">
              <w:rPr>
                <w:rFonts w:ascii="Calibri" w:eastAsia="Times New Roman" w:hAnsi="Calibri" w:cs="Calibri"/>
                <w:b/>
                <w:bCs/>
                <w:color w:val="000000"/>
                <w:kern w:val="0"/>
                <w:sz w:val="24"/>
                <w:szCs w:val="24"/>
                <w:lang w:val="en-US" w:eastAsia="es-ES"/>
                <w14:ligatures w14:val="none"/>
              </w:rPr>
              <w:t> </w:t>
            </w:r>
          </w:p>
        </w:tc>
        <w:tc>
          <w:tcPr>
            <w:tcW w:w="1011" w:type="dxa"/>
            <w:tcBorders>
              <w:top w:val="single" w:sz="4" w:space="0" w:color="auto"/>
              <w:left w:val="nil"/>
              <w:bottom w:val="single" w:sz="4" w:space="0" w:color="auto"/>
              <w:right w:val="single" w:sz="4" w:space="0" w:color="auto"/>
            </w:tcBorders>
            <w:shd w:val="clear" w:color="auto" w:fill="auto"/>
            <w:noWrap/>
            <w:vAlign w:val="bottom"/>
            <w:hideMark/>
          </w:tcPr>
          <w:p w14:paraId="3D367278" w14:textId="77777777" w:rsidR="006D223E" w:rsidRPr="009F4E52" w:rsidRDefault="006D223E" w:rsidP="002D07AE">
            <w:pPr>
              <w:spacing w:after="0" w:line="360" w:lineRule="auto"/>
              <w:jc w:val="both"/>
              <w:rPr>
                <w:rFonts w:ascii="Calibri" w:eastAsia="Times New Roman" w:hAnsi="Calibri" w:cs="Calibri"/>
                <w:b/>
                <w:bCs/>
                <w:color w:val="000000"/>
                <w:kern w:val="0"/>
                <w:sz w:val="24"/>
                <w:szCs w:val="24"/>
                <w:lang w:val="en-US" w:eastAsia="es-ES"/>
                <w14:ligatures w14:val="none"/>
              </w:rPr>
            </w:pPr>
            <w:r w:rsidRPr="009F4E52">
              <w:rPr>
                <w:rFonts w:ascii="Calibri" w:eastAsia="Times New Roman" w:hAnsi="Calibri" w:cs="Calibri"/>
                <w:b/>
                <w:bCs/>
                <w:color w:val="000000"/>
                <w:kern w:val="0"/>
                <w:sz w:val="24"/>
                <w:szCs w:val="24"/>
                <w:lang w:val="en-US" w:eastAsia="es-ES"/>
                <w14:ligatures w14:val="none"/>
              </w:rPr>
              <w:t> </w:t>
            </w:r>
          </w:p>
        </w:tc>
        <w:tc>
          <w:tcPr>
            <w:tcW w:w="2751" w:type="dxa"/>
            <w:gridSpan w:val="4"/>
            <w:tcBorders>
              <w:top w:val="single" w:sz="4" w:space="0" w:color="auto"/>
              <w:left w:val="nil"/>
              <w:bottom w:val="single" w:sz="4" w:space="0" w:color="auto"/>
              <w:right w:val="single" w:sz="4" w:space="0" w:color="auto"/>
            </w:tcBorders>
            <w:shd w:val="clear" w:color="auto" w:fill="auto"/>
            <w:noWrap/>
            <w:vAlign w:val="bottom"/>
            <w:hideMark/>
          </w:tcPr>
          <w:p w14:paraId="6CD23B76" w14:textId="1FF53C57" w:rsidR="006D223E" w:rsidRPr="009F4E52" w:rsidRDefault="005E2483" w:rsidP="002D07AE">
            <w:pPr>
              <w:spacing w:after="0" w:line="360" w:lineRule="auto"/>
              <w:jc w:val="both"/>
              <w:rPr>
                <w:rFonts w:ascii="Calibri" w:eastAsia="Times New Roman" w:hAnsi="Calibri" w:cs="Calibri"/>
                <w:b/>
                <w:bCs/>
                <w:color w:val="000000"/>
                <w:kern w:val="0"/>
                <w:sz w:val="24"/>
                <w:szCs w:val="24"/>
                <w:lang w:val="es-ES" w:eastAsia="es-ES"/>
                <w14:ligatures w14:val="none"/>
              </w:rPr>
            </w:pPr>
            <w:proofErr w:type="spellStart"/>
            <w:r>
              <w:rPr>
                <w:rFonts w:ascii="Calibri" w:eastAsia="Times New Roman" w:hAnsi="Calibri" w:cs="Calibri"/>
                <w:b/>
                <w:bCs/>
                <w:color w:val="000000"/>
                <w:kern w:val="0"/>
                <w:sz w:val="24"/>
                <w:szCs w:val="24"/>
                <w:lang w:val="es-ES" w:eastAsia="es-ES"/>
                <w14:ligatures w14:val="none"/>
              </w:rPr>
              <w:t>Fresh</w:t>
            </w:r>
            <w:proofErr w:type="spellEnd"/>
          </w:p>
        </w:tc>
        <w:tc>
          <w:tcPr>
            <w:tcW w:w="1156" w:type="dxa"/>
            <w:tcBorders>
              <w:top w:val="single" w:sz="4" w:space="0" w:color="auto"/>
              <w:left w:val="nil"/>
              <w:bottom w:val="single" w:sz="4" w:space="0" w:color="auto"/>
              <w:right w:val="single" w:sz="4" w:space="0" w:color="auto"/>
            </w:tcBorders>
            <w:shd w:val="clear" w:color="auto" w:fill="auto"/>
            <w:noWrap/>
            <w:vAlign w:val="bottom"/>
            <w:hideMark/>
          </w:tcPr>
          <w:p w14:paraId="583FFDD9" w14:textId="77777777" w:rsidR="006D223E" w:rsidRPr="009F4E52" w:rsidRDefault="006D223E" w:rsidP="002D07AE">
            <w:pPr>
              <w:spacing w:after="0" w:line="360" w:lineRule="auto"/>
              <w:jc w:val="both"/>
              <w:rPr>
                <w:rFonts w:ascii="Calibri" w:eastAsia="Times New Roman" w:hAnsi="Calibri" w:cs="Calibri"/>
                <w:b/>
                <w:bCs/>
                <w:color w:val="000000"/>
                <w:kern w:val="0"/>
                <w:sz w:val="24"/>
                <w:szCs w:val="24"/>
                <w:lang w:val="es-ES" w:eastAsia="es-ES"/>
                <w14:ligatures w14:val="none"/>
              </w:rPr>
            </w:pPr>
            <w:r w:rsidRPr="009F4E52">
              <w:rPr>
                <w:rFonts w:ascii="Calibri" w:eastAsia="Times New Roman" w:hAnsi="Calibri" w:cs="Calibri"/>
                <w:b/>
                <w:bCs/>
                <w:color w:val="000000"/>
                <w:kern w:val="0"/>
                <w:sz w:val="24"/>
                <w:szCs w:val="24"/>
                <w:lang w:val="es-ES" w:eastAsia="es-ES"/>
                <w14:ligatures w14:val="none"/>
              </w:rPr>
              <w:t> </w:t>
            </w:r>
          </w:p>
        </w:tc>
        <w:tc>
          <w:tcPr>
            <w:tcW w:w="2624" w:type="dxa"/>
            <w:gridSpan w:val="4"/>
            <w:tcBorders>
              <w:top w:val="single" w:sz="4" w:space="0" w:color="auto"/>
              <w:left w:val="nil"/>
              <w:bottom w:val="single" w:sz="4" w:space="0" w:color="auto"/>
              <w:right w:val="single" w:sz="4" w:space="0" w:color="auto"/>
            </w:tcBorders>
            <w:shd w:val="clear" w:color="auto" w:fill="auto"/>
            <w:noWrap/>
            <w:vAlign w:val="bottom"/>
            <w:hideMark/>
          </w:tcPr>
          <w:p w14:paraId="29FA61E6" w14:textId="503F99E1" w:rsidR="006D223E" w:rsidRPr="009F4E52" w:rsidRDefault="005E2483" w:rsidP="002D07AE">
            <w:pPr>
              <w:spacing w:after="0" w:line="360" w:lineRule="auto"/>
              <w:jc w:val="both"/>
              <w:rPr>
                <w:rFonts w:ascii="Calibri" w:eastAsia="Times New Roman" w:hAnsi="Calibri" w:cs="Calibri"/>
                <w:b/>
                <w:bCs/>
                <w:color w:val="000000"/>
                <w:kern w:val="0"/>
                <w:sz w:val="24"/>
                <w:szCs w:val="24"/>
                <w:lang w:val="es-ES" w:eastAsia="es-ES"/>
                <w14:ligatures w14:val="none"/>
              </w:rPr>
            </w:pPr>
            <w:r>
              <w:rPr>
                <w:rFonts w:ascii="Calibri" w:eastAsia="Times New Roman" w:hAnsi="Calibri" w:cs="Calibri"/>
                <w:b/>
                <w:bCs/>
                <w:color w:val="000000"/>
                <w:kern w:val="0"/>
                <w:sz w:val="24"/>
                <w:szCs w:val="24"/>
                <w:lang w:val="es-ES" w:eastAsia="es-ES"/>
                <w14:ligatures w14:val="none"/>
              </w:rPr>
              <w:t xml:space="preserve">After </w:t>
            </w:r>
            <w:proofErr w:type="spellStart"/>
            <w:r>
              <w:rPr>
                <w:rFonts w:ascii="Calibri" w:eastAsia="Times New Roman" w:hAnsi="Calibri" w:cs="Calibri"/>
                <w:b/>
                <w:bCs/>
                <w:color w:val="000000"/>
                <w:kern w:val="0"/>
                <w:sz w:val="24"/>
                <w:szCs w:val="24"/>
                <w:lang w:val="es-ES" w:eastAsia="es-ES"/>
                <w14:ligatures w14:val="none"/>
              </w:rPr>
              <w:t>ripened</w:t>
            </w:r>
            <w:proofErr w:type="spellEnd"/>
          </w:p>
        </w:tc>
      </w:tr>
      <w:tr w:rsidR="006D223E" w:rsidRPr="009F4E52" w14:paraId="70C21768" w14:textId="77777777" w:rsidTr="00086133">
        <w:trPr>
          <w:trHeight w:val="367"/>
        </w:trPr>
        <w:tc>
          <w:tcPr>
            <w:tcW w:w="1064" w:type="dxa"/>
            <w:tcBorders>
              <w:top w:val="nil"/>
              <w:left w:val="single" w:sz="4" w:space="0" w:color="auto"/>
              <w:bottom w:val="single" w:sz="4" w:space="0" w:color="auto"/>
              <w:right w:val="single" w:sz="4" w:space="0" w:color="auto"/>
            </w:tcBorders>
            <w:shd w:val="clear" w:color="auto" w:fill="auto"/>
            <w:noWrap/>
            <w:vAlign w:val="center"/>
            <w:hideMark/>
          </w:tcPr>
          <w:p w14:paraId="1156E53C" w14:textId="77777777" w:rsidR="00086133" w:rsidRDefault="00086133" w:rsidP="002D07AE">
            <w:pPr>
              <w:spacing w:after="0" w:line="360" w:lineRule="auto"/>
              <w:jc w:val="both"/>
              <w:rPr>
                <w:rFonts w:ascii="Calibri" w:eastAsia="Times New Roman" w:hAnsi="Calibri" w:cs="Calibri"/>
                <w:b/>
                <w:bCs/>
                <w:color w:val="000000"/>
                <w:kern w:val="0"/>
                <w:sz w:val="24"/>
                <w:szCs w:val="24"/>
                <w:lang w:val="es-ES" w:eastAsia="es-ES"/>
                <w14:ligatures w14:val="none"/>
              </w:rPr>
            </w:pPr>
            <w:r>
              <w:rPr>
                <w:rFonts w:ascii="Calibri" w:eastAsia="Times New Roman" w:hAnsi="Calibri" w:cs="Calibri"/>
                <w:b/>
                <w:bCs/>
                <w:color w:val="000000"/>
                <w:kern w:val="0"/>
                <w:sz w:val="24"/>
                <w:szCs w:val="24"/>
                <w:lang w:val="es-ES" w:eastAsia="es-ES"/>
                <w14:ligatures w14:val="none"/>
              </w:rPr>
              <w:t>Sub</w:t>
            </w:r>
          </w:p>
          <w:p w14:paraId="2BD994A8" w14:textId="4DA4DED3" w:rsidR="006D223E" w:rsidRPr="009F4E52" w:rsidRDefault="00086133" w:rsidP="002D07AE">
            <w:pPr>
              <w:spacing w:after="0" w:line="360" w:lineRule="auto"/>
              <w:jc w:val="both"/>
              <w:rPr>
                <w:rFonts w:ascii="Calibri" w:eastAsia="Times New Roman" w:hAnsi="Calibri" w:cs="Calibri"/>
                <w:b/>
                <w:bCs/>
                <w:color w:val="000000"/>
                <w:kern w:val="0"/>
                <w:sz w:val="24"/>
                <w:szCs w:val="24"/>
                <w:lang w:val="es-ES" w:eastAsia="es-ES"/>
                <w14:ligatures w14:val="none"/>
              </w:rPr>
            </w:pPr>
            <w:proofErr w:type="spellStart"/>
            <w:r>
              <w:rPr>
                <w:rFonts w:ascii="Calibri" w:eastAsia="Times New Roman" w:hAnsi="Calibri" w:cs="Calibri"/>
                <w:b/>
                <w:bCs/>
                <w:color w:val="000000"/>
                <w:kern w:val="0"/>
                <w:sz w:val="24"/>
                <w:szCs w:val="24"/>
                <w:lang w:val="es-ES" w:eastAsia="es-ES"/>
                <w14:ligatures w14:val="none"/>
              </w:rPr>
              <w:t>population</w:t>
            </w:r>
            <w:proofErr w:type="spellEnd"/>
          </w:p>
        </w:tc>
        <w:tc>
          <w:tcPr>
            <w:tcW w:w="1011" w:type="dxa"/>
            <w:tcBorders>
              <w:top w:val="nil"/>
              <w:left w:val="nil"/>
              <w:bottom w:val="single" w:sz="4" w:space="0" w:color="auto"/>
              <w:right w:val="single" w:sz="4" w:space="0" w:color="auto"/>
            </w:tcBorders>
            <w:shd w:val="clear" w:color="auto" w:fill="auto"/>
            <w:noWrap/>
            <w:vAlign w:val="center"/>
            <w:hideMark/>
          </w:tcPr>
          <w:p w14:paraId="5528A8ED"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xml:space="preserve">N </w:t>
            </w:r>
            <w:proofErr w:type="spellStart"/>
            <w:r w:rsidRPr="009F4E52">
              <w:rPr>
                <w:rFonts w:ascii="Calibri" w:eastAsia="Times New Roman" w:hAnsi="Calibri" w:cs="Calibri"/>
                <w:color w:val="000000"/>
                <w:kern w:val="0"/>
                <w:lang w:val="es-ES" w:eastAsia="es-ES"/>
                <w14:ligatures w14:val="none"/>
              </w:rPr>
              <w:t>treatments</w:t>
            </w:r>
            <w:proofErr w:type="spellEnd"/>
          </w:p>
        </w:tc>
        <w:tc>
          <w:tcPr>
            <w:tcW w:w="762" w:type="dxa"/>
            <w:tcBorders>
              <w:top w:val="nil"/>
              <w:left w:val="nil"/>
              <w:bottom w:val="single" w:sz="4" w:space="0" w:color="auto"/>
              <w:right w:val="single" w:sz="4" w:space="0" w:color="auto"/>
            </w:tcBorders>
            <w:shd w:val="clear" w:color="auto" w:fill="auto"/>
            <w:noWrap/>
            <w:vAlign w:val="center"/>
            <w:hideMark/>
          </w:tcPr>
          <w:p w14:paraId="13E57945"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theta</w:t>
            </w:r>
          </w:p>
        </w:tc>
        <w:tc>
          <w:tcPr>
            <w:tcW w:w="775" w:type="dxa"/>
            <w:tcBorders>
              <w:top w:val="nil"/>
              <w:left w:val="nil"/>
              <w:bottom w:val="single" w:sz="4" w:space="0" w:color="auto"/>
              <w:right w:val="single" w:sz="4" w:space="0" w:color="auto"/>
            </w:tcBorders>
            <w:shd w:val="clear" w:color="auto" w:fill="auto"/>
            <w:noWrap/>
            <w:vAlign w:val="center"/>
            <w:hideMark/>
          </w:tcPr>
          <w:p w14:paraId="656A187E" w14:textId="02C34F53" w:rsidR="006D223E" w:rsidRPr="009F4E52" w:rsidRDefault="00086133" w:rsidP="002D07AE">
            <w:pPr>
              <w:spacing w:after="0" w:line="360" w:lineRule="auto"/>
              <w:jc w:val="both"/>
              <w:rPr>
                <w:rFonts w:ascii="Calibri" w:eastAsia="Times New Roman" w:hAnsi="Calibri" w:cs="Calibri"/>
                <w:color w:val="000000"/>
                <w:kern w:val="0"/>
                <w:lang w:val="es-ES" w:eastAsia="es-ES"/>
                <w14:ligatures w14:val="none"/>
              </w:rPr>
            </w:pPr>
            <w:proofErr w:type="spellStart"/>
            <w:r w:rsidRPr="00C313D3">
              <w:rPr>
                <w:rFonts w:cstheme="minorHAnsi"/>
                <w:lang w:val="en-US"/>
              </w:rPr>
              <w:t>ψ</w:t>
            </w:r>
            <w:r w:rsidRPr="001D393D">
              <w:rPr>
                <w:rFonts w:cstheme="minorHAnsi"/>
                <w:vertAlign w:val="subscript"/>
                <w:lang w:val="en-US"/>
              </w:rPr>
              <w:t>b</w:t>
            </w:r>
            <w:proofErr w:type="spellEnd"/>
          </w:p>
        </w:tc>
        <w:tc>
          <w:tcPr>
            <w:tcW w:w="688" w:type="dxa"/>
            <w:tcBorders>
              <w:top w:val="nil"/>
              <w:left w:val="nil"/>
              <w:bottom w:val="single" w:sz="4" w:space="0" w:color="auto"/>
              <w:right w:val="single" w:sz="4" w:space="0" w:color="auto"/>
            </w:tcBorders>
            <w:shd w:val="clear" w:color="auto" w:fill="auto"/>
            <w:noWrap/>
            <w:vAlign w:val="center"/>
            <w:hideMark/>
          </w:tcPr>
          <w:p w14:paraId="323A7E1B"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sigma</w:t>
            </w:r>
          </w:p>
        </w:tc>
        <w:tc>
          <w:tcPr>
            <w:tcW w:w="525" w:type="dxa"/>
            <w:tcBorders>
              <w:top w:val="nil"/>
              <w:left w:val="nil"/>
              <w:bottom w:val="single" w:sz="4" w:space="0" w:color="auto"/>
              <w:right w:val="single" w:sz="4" w:space="0" w:color="auto"/>
            </w:tcBorders>
            <w:shd w:val="clear" w:color="auto" w:fill="auto"/>
            <w:noWrap/>
            <w:vAlign w:val="center"/>
            <w:hideMark/>
          </w:tcPr>
          <w:p w14:paraId="09048D9B"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R</w:t>
            </w:r>
            <w:r w:rsidRPr="00086133">
              <w:rPr>
                <w:rFonts w:ascii="Calibri" w:eastAsia="Times New Roman" w:hAnsi="Calibri" w:cs="Calibri"/>
                <w:color w:val="000000"/>
                <w:kern w:val="0"/>
                <w:vertAlign w:val="superscript"/>
                <w:lang w:val="es-ES" w:eastAsia="es-ES"/>
                <w14:ligatures w14:val="none"/>
              </w:rPr>
              <w:t>2</w:t>
            </w:r>
          </w:p>
        </w:tc>
        <w:tc>
          <w:tcPr>
            <w:tcW w:w="1156" w:type="dxa"/>
            <w:tcBorders>
              <w:top w:val="nil"/>
              <w:left w:val="nil"/>
              <w:bottom w:val="single" w:sz="4" w:space="0" w:color="auto"/>
              <w:right w:val="single" w:sz="4" w:space="0" w:color="auto"/>
            </w:tcBorders>
            <w:shd w:val="clear" w:color="auto" w:fill="auto"/>
            <w:noWrap/>
            <w:vAlign w:val="center"/>
            <w:hideMark/>
          </w:tcPr>
          <w:p w14:paraId="0EB924D7"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xml:space="preserve">N </w:t>
            </w:r>
            <w:proofErr w:type="spellStart"/>
            <w:r w:rsidRPr="009F4E52">
              <w:rPr>
                <w:rFonts w:ascii="Calibri" w:eastAsia="Times New Roman" w:hAnsi="Calibri" w:cs="Calibri"/>
                <w:color w:val="000000"/>
                <w:kern w:val="0"/>
                <w:lang w:val="es-ES" w:eastAsia="es-ES"/>
                <w14:ligatures w14:val="none"/>
              </w:rPr>
              <w:t>treatments</w:t>
            </w:r>
            <w:proofErr w:type="spellEnd"/>
          </w:p>
        </w:tc>
        <w:tc>
          <w:tcPr>
            <w:tcW w:w="634" w:type="dxa"/>
            <w:tcBorders>
              <w:top w:val="nil"/>
              <w:left w:val="nil"/>
              <w:bottom w:val="single" w:sz="4" w:space="0" w:color="auto"/>
              <w:right w:val="single" w:sz="4" w:space="0" w:color="auto"/>
            </w:tcBorders>
            <w:shd w:val="clear" w:color="auto" w:fill="auto"/>
            <w:noWrap/>
            <w:vAlign w:val="center"/>
            <w:hideMark/>
          </w:tcPr>
          <w:p w14:paraId="6FC7020D"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theta</w:t>
            </w:r>
          </w:p>
        </w:tc>
        <w:tc>
          <w:tcPr>
            <w:tcW w:w="775" w:type="dxa"/>
            <w:tcBorders>
              <w:top w:val="nil"/>
              <w:left w:val="nil"/>
              <w:bottom w:val="single" w:sz="4" w:space="0" w:color="auto"/>
              <w:right w:val="single" w:sz="4" w:space="0" w:color="auto"/>
            </w:tcBorders>
            <w:shd w:val="clear" w:color="auto" w:fill="auto"/>
            <w:noWrap/>
            <w:vAlign w:val="center"/>
            <w:hideMark/>
          </w:tcPr>
          <w:p w14:paraId="40A6A489" w14:textId="7B0F223A" w:rsidR="006D223E" w:rsidRPr="009F4E52" w:rsidRDefault="00086133" w:rsidP="002D07AE">
            <w:pPr>
              <w:spacing w:after="0" w:line="360" w:lineRule="auto"/>
              <w:jc w:val="both"/>
              <w:rPr>
                <w:rFonts w:ascii="Calibri" w:eastAsia="Times New Roman" w:hAnsi="Calibri" w:cs="Calibri"/>
                <w:color w:val="000000"/>
                <w:kern w:val="0"/>
                <w:lang w:val="es-ES" w:eastAsia="es-ES"/>
                <w14:ligatures w14:val="none"/>
              </w:rPr>
            </w:pPr>
            <w:proofErr w:type="spellStart"/>
            <w:r w:rsidRPr="00C313D3">
              <w:rPr>
                <w:rFonts w:cstheme="minorHAnsi"/>
                <w:lang w:val="en-US"/>
              </w:rPr>
              <w:t>ψ</w:t>
            </w:r>
            <w:r w:rsidRPr="001D393D">
              <w:rPr>
                <w:rFonts w:cstheme="minorHAnsi"/>
                <w:vertAlign w:val="subscript"/>
                <w:lang w:val="en-US"/>
              </w:rPr>
              <w:t>b</w:t>
            </w:r>
            <w:proofErr w:type="spellEnd"/>
          </w:p>
        </w:tc>
        <w:tc>
          <w:tcPr>
            <w:tcW w:w="688" w:type="dxa"/>
            <w:tcBorders>
              <w:top w:val="nil"/>
              <w:left w:val="nil"/>
              <w:bottom w:val="single" w:sz="4" w:space="0" w:color="auto"/>
              <w:right w:val="single" w:sz="4" w:space="0" w:color="auto"/>
            </w:tcBorders>
            <w:shd w:val="clear" w:color="auto" w:fill="auto"/>
            <w:noWrap/>
            <w:vAlign w:val="center"/>
            <w:hideMark/>
          </w:tcPr>
          <w:p w14:paraId="5402E054"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sigma</w:t>
            </w:r>
          </w:p>
        </w:tc>
        <w:tc>
          <w:tcPr>
            <w:tcW w:w="525" w:type="dxa"/>
            <w:tcBorders>
              <w:top w:val="nil"/>
              <w:left w:val="nil"/>
              <w:bottom w:val="single" w:sz="4" w:space="0" w:color="auto"/>
              <w:right w:val="single" w:sz="4" w:space="0" w:color="auto"/>
            </w:tcBorders>
            <w:shd w:val="clear" w:color="auto" w:fill="auto"/>
            <w:noWrap/>
            <w:vAlign w:val="center"/>
            <w:hideMark/>
          </w:tcPr>
          <w:p w14:paraId="0D64D813" w14:textId="0CEB3E45" w:rsidR="006D223E" w:rsidRPr="009F4E52" w:rsidRDefault="00086133"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R</w:t>
            </w:r>
            <w:r w:rsidRPr="00086133">
              <w:rPr>
                <w:rFonts w:ascii="Calibri" w:eastAsia="Times New Roman" w:hAnsi="Calibri" w:cs="Calibri"/>
                <w:color w:val="000000"/>
                <w:kern w:val="0"/>
                <w:vertAlign w:val="superscript"/>
                <w:lang w:val="es-ES" w:eastAsia="es-ES"/>
                <w14:ligatures w14:val="none"/>
              </w:rPr>
              <w:t>2</w:t>
            </w:r>
          </w:p>
        </w:tc>
      </w:tr>
      <w:tr w:rsidR="006D223E" w:rsidRPr="009F4E52" w14:paraId="54DA108A" w14:textId="77777777" w:rsidTr="00086133">
        <w:trPr>
          <w:trHeight w:val="315"/>
        </w:trPr>
        <w:tc>
          <w:tcPr>
            <w:tcW w:w="1064" w:type="dxa"/>
            <w:tcBorders>
              <w:top w:val="nil"/>
              <w:left w:val="single" w:sz="4" w:space="0" w:color="auto"/>
              <w:bottom w:val="single" w:sz="4" w:space="0" w:color="auto"/>
              <w:right w:val="single" w:sz="4" w:space="0" w:color="auto"/>
            </w:tcBorders>
            <w:shd w:val="clear" w:color="auto" w:fill="auto"/>
            <w:noWrap/>
            <w:vAlign w:val="bottom"/>
            <w:hideMark/>
          </w:tcPr>
          <w:p w14:paraId="6108EE0F" w14:textId="77777777" w:rsidR="006D223E" w:rsidRPr="009F4E52" w:rsidRDefault="006D223E" w:rsidP="002D07AE">
            <w:pPr>
              <w:spacing w:after="0" w:line="360" w:lineRule="auto"/>
              <w:jc w:val="both"/>
              <w:rPr>
                <w:rFonts w:ascii="Calibri" w:eastAsia="Times New Roman" w:hAnsi="Calibri" w:cs="Calibri"/>
                <w:b/>
                <w:bCs/>
                <w:color w:val="000000"/>
                <w:kern w:val="0"/>
                <w:sz w:val="24"/>
                <w:szCs w:val="24"/>
                <w:lang w:val="es-ES" w:eastAsia="es-ES"/>
                <w14:ligatures w14:val="none"/>
              </w:rPr>
            </w:pPr>
            <w:r w:rsidRPr="009F4E52">
              <w:rPr>
                <w:rFonts w:ascii="Calibri" w:eastAsia="Times New Roman" w:hAnsi="Calibri" w:cs="Calibri"/>
                <w:b/>
                <w:bCs/>
                <w:color w:val="000000"/>
                <w:kern w:val="0"/>
                <w:sz w:val="24"/>
                <w:szCs w:val="24"/>
                <w:lang w:val="es-ES" w:eastAsia="es-ES"/>
                <w14:ligatures w14:val="none"/>
              </w:rPr>
              <w:t>A00</w:t>
            </w:r>
          </w:p>
        </w:tc>
        <w:tc>
          <w:tcPr>
            <w:tcW w:w="1011" w:type="dxa"/>
            <w:tcBorders>
              <w:top w:val="nil"/>
              <w:left w:val="nil"/>
              <w:bottom w:val="single" w:sz="4" w:space="0" w:color="auto"/>
              <w:right w:val="single" w:sz="4" w:space="0" w:color="auto"/>
            </w:tcBorders>
            <w:shd w:val="clear" w:color="auto" w:fill="auto"/>
            <w:noWrap/>
            <w:vAlign w:val="bottom"/>
            <w:hideMark/>
          </w:tcPr>
          <w:p w14:paraId="2EA1AA44"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7</w:t>
            </w:r>
          </w:p>
        </w:tc>
        <w:tc>
          <w:tcPr>
            <w:tcW w:w="762" w:type="dxa"/>
            <w:tcBorders>
              <w:top w:val="nil"/>
              <w:left w:val="nil"/>
              <w:bottom w:val="single" w:sz="4" w:space="0" w:color="auto"/>
              <w:right w:val="single" w:sz="4" w:space="0" w:color="auto"/>
            </w:tcBorders>
            <w:shd w:val="clear" w:color="auto" w:fill="auto"/>
            <w:noWrap/>
            <w:vAlign w:val="bottom"/>
            <w:hideMark/>
          </w:tcPr>
          <w:p w14:paraId="0B0DAD00"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73</w:t>
            </w:r>
          </w:p>
        </w:tc>
        <w:tc>
          <w:tcPr>
            <w:tcW w:w="775" w:type="dxa"/>
            <w:tcBorders>
              <w:top w:val="nil"/>
              <w:left w:val="nil"/>
              <w:bottom w:val="single" w:sz="4" w:space="0" w:color="auto"/>
              <w:right w:val="single" w:sz="4" w:space="0" w:color="auto"/>
            </w:tcBorders>
            <w:shd w:val="clear" w:color="auto" w:fill="auto"/>
            <w:noWrap/>
            <w:vAlign w:val="bottom"/>
            <w:hideMark/>
          </w:tcPr>
          <w:p w14:paraId="26B2989E"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04</w:t>
            </w:r>
          </w:p>
        </w:tc>
        <w:tc>
          <w:tcPr>
            <w:tcW w:w="688" w:type="dxa"/>
            <w:tcBorders>
              <w:top w:val="nil"/>
              <w:left w:val="nil"/>
              <w:bottom w:val="single" w:sz="4" w:space="0" w:color="auto"/>
              <w:right w:val="single" w:sz="4" w:space="0" w:color="auto"/>
            </w:tcBorders>
            <w:shd w:val="clear" w:color="auto" w:fill="auto"/>
            <w:noWrap/>
            <w:vAlign w:val="bottom"/>
            <w:hideMark/>
          </w:tcPr>
          <w:p w14:paraId="2C95A10B"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47</w:t>
            </w:r>
          </w:p>
        </w:tc>
        <w:tc>
          <w:tcPr>
            <w:tcW w:w="525" w:type="dxa"/>
            <w:tcBorders>
              <w:top w:val="nil"/>
              <w:left w:val="nil"/>
              <w:bottom w:val="single" w:sz="4" w:space="0" w:color="auto"/>
              <w:right w:val="single" w:sz="4" w:space="0" w:color="auto"/>
            </w:tcBorders>
            <w:shd w:val="clear" w:color="auto" w:fill="auto"/>
            <w:noWrap/>
            <w:vAlign w:val="bottom"/>
            <w:hideMark/>
          </w:tcPr>
          <w:p w14:paraId="034FECF4"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81</w:t>
            </w:r>
          </w:p>
        </w:tc>
        <w:tc>
          <w:tcPr>
            <w:tcW w:w="1156" w:type="dxa"/>
            <w:tcBorders>
              <w:top w:val="nil"/>
              <w:left w:val="nil"/>
              <w:bottom w:val="single" w:sz="4" w:space="0" w:color="auto"/>
              <w:right w:val="single" w:sz="4" w:space="0" w:color="auto"/>
            </w:tcBorders>
            <w:shd w:val="clear" w:color="auto" w:fill="auto"/>
            <w:noWrap/>
            <w:vAlign w:val="bottom"/>
            <w:hideMark/>
          </w:tcPr>
          <w:p w14:paraId="2C420AD5"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4</w:t>
            </w:r>
          </w:p>
        </w:tc>
        <w:tc>
          <w:tcPr>
            <w:tcW w:w="634" w:type="dxa"/>
            <w:tcBorders>
              <w:top w:val="nil"/>
              <w:left w:val="nil"/>
              <w:bottom w:val="single" w:sz="4" w:space="0" w:color="auto"/>
              <w:right w:val="single" w:sz="4" w:space="0" w:color="auto"/>
            </w:tcBorders>
            <w:shd w:val="clear" w:color="auto" w:fill="auto"/>
            <w:noWrap/>
            <w:vAlign w:val="bottom"/>
            <w:hideMark/>
          </w:tcPr>
          <w:p w14:paraId="7CA65E13"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1.03</w:t>
            </w:r>
          </w:p>
        </w:tc>
        <w:tc>
          <w:tcPr>
            <w:tcW w:w="775" w:type="dxa"/>
            <w:tcBorders>
              <w:top w:val="nil"/>
              <w:left w:val="nil"/>
              <w:bottom w:val="single" w:sz="4" w:space="0" w:color="auto"/>
              <w:right w:val="single" w:sz="4" w:space="0" w:color="auto"/>
            </w:tcBorders>
            <w:shd w:val="clear" w:color="auto" w:fill="auto"/>
            <w:noWrap/>
            <w:vAlign w:val="bottom"/>
            <w:hideMark/>
          </w:tcPr>
          <w:p w14:paraId="157407CD"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40</w:t>
            </w:r>
          </w:p>
        </w:tc>
        <w:tc>
          <w:tcPr>
            <w:tcW w:w="688" w:type="dxa"/>
            <w:tcBorders>
              <w:top w:val="nil"/>
              <w:left w:val="nil"/>
              <w:bottom w:val="single" w:sz="4" w:space="0" w:color="auto"/>
              <w:right w:val="single" w:sz="4" w:space="0" w:color="auto"/>
            </w:tcBorders>
            <w:shd w:val="clear" w:color="auto" w:fill="auto"/>
            <w:noWrap/>
            <w:vAlign w:val="bottom"/>
            <w:hideMark/>
          </w:tcPr>
          <w:p w14:paraId="1F5BF18E"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17</w:t>
            </w:r>
          </w:p>
        </w:tc>
        <w:tc>
          <w:tcPr>
            <w:tcW w:w="525" w:type="dxa"/>
            <w:tcBorders>
              <w:top w:val="nil"/>
              <w:left w:val="nil"/>
              <w:bottom w:val="single" w:sz="4" w:space="0" w:color="auto"/>
              <w:right w:val="single" w:sz="4" w:space="0" w:color="auto"/>
            </w:tcBorders>
            <w:shd w:val="clear" w:color="auto" w:fill="auto"/>
            <w:noWrap/>
            <w:vAlign w:val="bottom"/>
            <w:hideMark/>
          </w:tcPr>
          <w:p w14:paraId="254EA343"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97</w:t>
            </w:r>
          </w:p>
        </w:tc>
      </w:tr>
      <w:tr w:rsidR="006D223E" w:rsidRPr="009F4E52" w14:paraId="40DBDD43" w14:textId="77777777" w:rsidTr="00086133">
        <w:trPr>
          <w:trHeight w:val="315"/>
        </w:trPr>
        <w:tc>
          <w:tcPr>
            <w:tcW w:w="1064" w:type="dxa"/>
            <w:tcBorders>
              <w:top w:val="nil"/>
              <w:left w:val="single" w:sz="4" w:space="0" w:color="auto"/>
              <w:bottom w:val="single" w:sz="4" w:space="0" w:color="auto"/>
              <w:right w:val="single" w:sz="4" w:space="0" w:color="auto"/>
            </w:tcBorders>
            <w:shd w:val="clear" w:color="auto" w:fill="auto"/>
            <w:noWrap/>
            <w:vAlign w:val="bottom"/>
            <w:hideMark/>
          </w:tcPr>
          <w:p w14:paraId="4CB957BF" w14:textId="77777777" w:rsidR="006D223E" w:rsidRPr="009F4E52" w:rsidRDefault="006D223E" w:rsidP="002D07AE">
            <w:pPr>
              <w:spacing w:after="0" w:line="360" w:lineRule="auto"/>
              <w:jc w:val="both"/>
              <w:rPr>
                <w:rFonts w:ascii="Calibri" w:eastAsia="Times New Roman" w:hAnsi="Calibri" w:cs="Calibri"/>
                <w:b/>
                <w:bCs/>
                <w:color w:val="000000"/>
                <w:kern w:val="0"/>
                <w:sz w:val="24"/>
                <w:szCs w:val="24"/>
                <w:lang w:val="es-ES" w:eastAsia="es-ES"/>
                <w14:ligatures w14:val="none"/>
              </w:rPr>
            </w:pPr>
            <w:r w:rsidRPr="009F4E52">
              <w:rPr>
                <w:rFonts w:ascii="Calibri" w:eastAsia="Times New Roman" w:hAnsi="Calibri" w:cs="Calibri"/>
                <w:b/>
                <w:bCs/>
                <w:color w:val="000000"/>
                <w:kern w:val="0"/>
                <w:sz w:val="24"/>
                <w:szCs w:val="24"/>
                <w:lang w:val="es-ES" w:eastAsia="es-ES"/>
                <w14:ligatures w14:val="none"/>
              </w:rPr>
              <w:t>A02</w:t>
            </w:r>
          </w:p>
        </w:tc>
        <w:tc>
          <w:tcPr>
            <w:tcW w:w="1011" w:type="dxa"/>
            <w:tcBorders>
              <w:top w:val="nil"/>
              <w:left w:val="nil"/>
              <w:bottom w:val="single" w:sz="4" w:space="0" w:color="auto"/>
              <w:right w:val="single" w:sz="4" w:space="0" w:color="auto"/>
            </w:tcBorders>
            <w:shd w:val="clear" w:color="auto" w:fill="auto"/>
            <w:noWrap/>
            <w:vAlign w:val="bottom"/>
            <w:hideMark/>
          </w:tcPr>
          <w:p w14:paraId="7D681D83"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762" w:type="dxa"/>
            <w:tcBorders>
              <w:top w:val="nil"/>
              <w:left w:val="nil"/>
              <w:bottom w:val="single" w:sz="4" w:space="0" w:color="auto"/>
              <w:right w:val="single" w:sz="4" w:space="0" w:color="auto"/>
            </w:tcBorders>
            <w:shd w:val="clear" w:color="auto" w:fill="auto"/>
            <w:noWrap/>
            <w:vAlign w:val="bottom"/>
            <w:hideMark/>
          </w:tcPr>
          <w:p w14:paraId="1E4136B5"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775" w:type="dxa"/>
            <w:tcBorders>
              <w:top w:val="nil"/>
              <w:left w:val="nil"/>
              <w:bottom w:val="single" w:sz="4" w:space="0" w:color="auto"/>
              <w:right w:val="single" w:sz="4" w:space="0" w:color="auto"/>
            </w:tcBorders>
            <w:shd w:val="clear" w:color="auto" w:fill="auto"/>
            <w:noWrap/>
            <w:vAlign w:val="bottom"/>
            <w:hideMark/>
          </w:tcPr>
          <w:p w14:paraId="46DC8B01"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688" w:type="dxa"/>
            <w:tcBorders>
              <w:top w:val="nil"/>
              <w:left w:val="nil"/>
              <w:bottom w:val="single" w:sz="4" w:space="0" w:color="auto"/>
              <w:right w:val="single" w:sz="4" w:space="0" w:color="auto"/>
            </w:tcBorders>
            <w:shd w:val="clear" w:color="auto" w:fill="auto"/>
            <w:noWrap/>
            <w:vAlign w:val="bottom"/>
            <w:hideMark/>
          </w:tcPr>
          <w:p w14:paraId="15CD899F"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525" w:type="dxa"/>
            <w:tcBorders>
              <w:top w:val="nil"/>
              <w:left w:val="nil"/>
              <w:bottom w:val="single" w:sz="4" w:space="0" w:color="auto"/>
              <w:right w:val="single" w:sz="4" w:space="0" w:color="auto"/>
            </w:tcBorders>
            <w:shd w:val="clear" w:color="auto" w:fill="auto"/>
            <w:noWrap/>
            <w:vAlign w:val="bottom"/>
            <w:hideMark/>
          </w:tcPr>
          <w:p w14:paraId="09254D97"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1156" w:type="dxa"/>
            <w:tcBorders>
              <w:top w:val="nil"/>
              <w:left w:val="nil"/>
              <w:bottom w:val="single" w:sz="4" w:space="0" w:color="auto"/>
              <w:right w:val="single" w:sz="4" w:space="0" w:color="auto"/>
            </w:tcBorders>
            <w:shd w:val="clear" w:color="auto" w:fill="auto"/>
            <w:noWrap/>
            <w:vAlign w:val="bottom"/>
            <w:hideMark/>
          </w:tcPr>
          <w:p w14:paraId="771E4F80"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5</w:t>
            </w:r>
          </w:p>
        </w:tc>
        <w:tc>
          <w:tcPr>
            <w:tcW w:w="634" w:type="dxa"/>
            <w:tcBorders>
              <w:top w:val="nil"/>
              <w:left w:val="nil"/>
              <w:bottom w:val="single" w:sz="4" w:space="0" w:color="auto"/>
              <w:right w:val="single" w:sz="4" w:space="0" w:color="auto"/>
            </w:tcBorders>
            <w:shd w:val="clear" w:color="auto" w:fill="auto"/>
            <w:noWrap/>
            <w:vAlign w:val="bottom"/>
            <w:hideMark/>
          </w:tcPr>
          <w:p w14:paraId="60DCE3CC"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1.50</w:t>
            </w:r>
          </w:p>
        </w:tc>
        <w:tc>
          <w:tcPr>
            <w:tcW w:w="775" w:type="dxa"/>
            <w:tcBorders>
              <w:top w:val="nil"/>
              <w:left w:val="nil"/>
              <w:bottom w:val="single" w:sz="4" w:space="0" w:color="auto"/>
              <w:right w:val="single" w:sz="4" w:space="0" w:color="auto"/>
            </w:tcBorders>
            <w:shd w:val="clear" w:color="auto" w:fill="auto"/>
            <w:noWrap/>
            <w:vAlign w:val="bottom"/>
            <w:hideMark/>
          </w:tcPr>
          <w:p w14:paraId="151C0485"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55</w:t>
            </w:r>
          </w:p>
        </w:tc>
        <w:tc>
          <w:tcPr>
            <w:tcW w:w="688" w:type="dxa"/>
            <w:tcBorders>
              <w:top w:val="nil"/>
              <w:left w:val="nil"/>
              <w:bottom w:val="single" w:sz="4" w:space="0" w:color="auto"/>
              <w:right w:val="single" w:sz="4" w:space="0" w:color="auto"/>
            </w:tcBorders>
            <w:shd w:val="clear" w:color="auto" w:fill="auto"/>
            <w:noWrap/>
            <w:vAlign w:val="bottom"/>
            <w:hideMark/>
          </w:tcPr>
          <w:p w14:paraId="6EE61C02"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24</w:t>
            </w:r>
          </w:p>
        </w:tc>
        <w:tc>
          <w:tcPr>
            <w:tcW w:w="525" w:type="dxa"/>
            <w:tcBorders>
              <w:top w:val="nil"/>
              <w:left w:val="nil"/>
              <w:bottom w:val="single" w:sz="4" w:space="0" w:color="auto"/>
              <w:right w:val="single" w:sz="4" w:space="0" w:color="auto"/>
            </w:tcBorders>
            <w:shd w:val="clear" w:color="auto" w:fill="auto"/>
            <w:noWrap/>
            <w:vAlign w:val="bottom"/>
            <w:hideMark/>
          </w:tcPr>
          <w:p w14:paraId="0CCD73B0"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96</w:t>
            </w:r>
          </w:p>
        </w:tc>
      </w:tr>
      <w:tr w:rsidR="006D223E" w:rsidRPr="009F4E52" w14:paraId="09053271" w14:textId="77777777" w:rsidTr="00086133">
        <w:trPr>
          <w:trHeight w:val="315"/>
        </w:trPr>
        <w:tc>
          <w:tcPr>
            <w:tcW w:w="1064" w:type="dxa"/>
            <w:tcBorders>
              <w:top w:val="nil"/>
              <w:left w:val="single" w:sz="4" w:space="0" w:color="auto"/>
              <w:bottom w:val="single" w:sz="4" w:space="0" w:color="auto"/>
              <w:right w:val="single" w:sz="4" w:space="0" w:color="auto"/>
            </w:tcBorders>
            <w:shd w:val="clear" w:color="auto" w:fill="auto"/>
            <w:noWrap/>
            <w:vAlign w:val="bottom"/>
            <w:hideMark/>
          </w:tcPr>
          <w:p w14:paraId="4DC42144" w14:textId="77777777" w:rsidR="006D223E" w:rsidRPr="009F4E52" w:rsidRDefault="006D223E" w:rsidP="002D07AE">
            <w:pPr>
              <w:spacing w:after="0" w:line="360" w:lineRule="auto"/>
              <w:jc w:val="both"/>
              <w:rPr>
                <w:rFonts w:ascii="Calibri" w:eastAsia="Times New Roman" w:hAnsi="Calibri" w:cs="Calibri"/>
                <w:b/>
                <w:bCs/>
                <w:color w:val="000000"/>
                <w:kern w:val="0"/>
                <w:sz w:val="24"/>
                <w:szCs w:val="24"/>
                <w:lang w:val="es-ES" w:eastAsia="es-ES"/>
                <w14:ligatures w14:val="none"/>
              </w:rPr>
            </w:pPr>
            <w:r w:rsidRPr="009F4E52">
              <w:rPr>
                <w:rFonts w:ascii="Calibri" w:eastAsia="Times New Roman" w:hAnsi="Calibri" w:cs="Calibri"/>
                <w:b/>
                <w:bCs/>
                <w:color w:val="000000"/>
                <w:kern w:val="0"/>
                <w:sz w:val="24"/>
                <w:szCs w:val="24"/>
                <w:lang w:val="es-ES" w:eastAsia="es-ES"/>
                <w14:ligatures w14:val="none"/>
              </w:rPr>
              <w:t>A11</w:t>
            </w:r>
          </w:p>
        </w:tc>
        <w:tc>
          <w:tcPr>
            <w:tcW w:w="1011" w:type="dxa"/>
            <w:tcBorders>
              <w:top w:val="nil"/>
              <w:left w:val="nil"/>
              <w:bottom w:val="single" w:sz="4" w:space="0" w:color="auto"/>
              <w:right w:val="single" w:sz="4" w:space="0" w:color="auto"/>
            </w:tcBorders>
            <w:shd w:val="clear" w:color="auto" w:fill="auto"/>
            <w:noWrap/>
            <w:vAlign w:val="bottom"/>
            <w:hideMark/>
          </w:tcPr>
          <w:p w14:paraId="783D03F1"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762" w:type="dxa"/>
            <w:tcBorders>
              <w:top w:val="nil"/>
              <w:left w:val="nil"/>
              <w:bottom w:val="single" w:sz="4" w:space="0" w:color="auto"/>
              <w:right w:val="single" w:sz="4" w:space="0" w:color="auto"/>
            </w:tcBorders>
            <w:shd w:val="clear" w:color="auto" w:fill="auto"/>
            <w:noWrap/>
            <w:vAlign w:val="bottom"/>
            <w:hideMark/>
          </w:tcPr>
          <w:p w14:paraId="57CD3760"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775" w:type="dxa"/>
            <w:tcBorders>
              <w:top w:val="nil"/>
              <w:left w:val="nil"/>
              <w:bottom w:val="single" w:sz="4" w:space="0" w:color="auto"/>
              <w:right w:val="single" w:sz="4" w:space="0" w:color="auto"/>
            </w:tcBorders>
            <w:shd w:val="clear" w:color="auto" w:fill="auto"/>
            <w:noWrap/>
            <w:vAlign w:val="bottom"/>
            <w:hideMark/>
          </w:tcPr>
          <w:p w14:paraId="76D23D68"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688" w:type="dxa"/>
            <w:tcBorders>
              <w:top w:val="nil"/>
              <w:left w:val="nil"/>
              <w:bottom w:val="single" w:sz="4" w:space="0" w:color="auto"/>
              <w:right w:val="single" w:sz="4" w:space="0" w:color="auto"/>
            </w:tcBorders>
            <w:shd w:val="clear" w:color="auto" w:fill="auto"/>
            <w:noWrap/>
            <w:vAlign w:val="bottom"/>
            <w:hideMark/>
          </w:tcPr>
          <w:p w14:paraId="7A8AAF52"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525" w:type="dxa"/>
            <w:tcBorders>
              <w:top w:val="nil"/>
              <w:left w:val="nil"/>
              <w:bottom w:val="single" w:sz="4" w:space="0" w:color="auto"/>
              <w:right w:val="single" w:sz="4" w:space="0" w:color="auto"/>
            </w:tcBorders>
            <w:shd w:val="clear" w:color="auto" w:fill="auto"/>
            <w:noWrap/>
            <w:vAlign w:val="bottom"/>
            <w:hideMark/>
          </w:tcPr>
          <w:p w14:paraId="3574D666"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1156" w:type="dxa"/>
            <w:tcBorders>
              <w:top w:val="nil"/>
              <w:left w:val="nil"/>
              <w:bottom w:val="single" w:sz="4" w:space="0" w:color="auto"/>
              <w:right w:val="single" w:sz="4" w:space="0" w:color="auto"/>
            </w:tcBorders>
            <w:shd w:val="clear" w:color="auto" w:fill="auto"/>
            <w:noWrap/>
            <w:vAlign w:val="bottom"/>
            <w:hideMark/>
          </w:tcPr>
          <w:p w14:paraId="5E51D966"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5</w:t>
            </w:r>
          </w:p>
        </w:tc>
        <w:tc>
          <w:tcPr>
            <w:tcW w:w="634" w:type="dxa"/>
            <w:tcBorders>
              <w:top w:val="nil"/>
              <w:left w:val="nil"/>
              <w:bottom w:val="single" w:sz="4" w:space="0" w:color="auto"/>
              <w:right w:val="single" w:sz="4" w:space="0" w:color="auto"/>
            </w:tcBorders>
            <w:shd w:val="clear" w:color="auto" w:fill="auto"/>
            <w:noWrap/>
            <w:vAlign w:val="bottom"/>
            <w:hideMark/>
          </w:tcPr>
          <w:p w14:paraId="050E0FCD"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1.18</w:t>
            </w:r>
          </w:p>
        </w:tc>
        <w:tc>
          <w:tcPr>
            <w:tcW w:w="775" w:type="dxa"/>
            <w:tcBorders>
              <w:top w:val="nil"/>
              <w:left w:val="nil"/>
              <w:bottom w:val="single" w:sz="4" w:space="0" w:color="auto"/>
              <w:right w:val="single" w:sz="4" w:space="0" w:color="auto"/>
            </w:tcBorders>
            <w:shd w:val="clear" w:color="auto" w:fill="auto"/>
            <w:noWrap/>
            <w:vAlign w:val="bottom"/>
            <w:hideMark/>
          </w:tcPr>
          <w:p w14:paraId="0780D49D"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44</w:t>
            </w:r>
          </w:p>
        </w:tc>
        <w:tc>
          <w:tcPr>
            <w:tcW w:w="688" w:type="dxa"/>
            <w:tcBorders>
              <w:top w:val="nil"/>
              <w:left w:val="nil"/>
              <w:bottom w:val="single" w:sz="4" w:space="0" w:color="auto"/>
              <w:right w:val="single" w:sz="4" w:space="0" w:color="auto"/>
            </w:tcBorders>
            <w:shd w:val="clear" w:color="auto" w:fill="auto"/>
            <w:noWrap/>
            <w:vAlign w:val="bottom"/>
            <w:hideMark/>
          </w:tcPr>
          <w:p w14:paraId="746933CB"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27</w:t>
            </w:r>
          </w:p>
        </w:tc>
        <w:tc>
          <w:tcPr>
            <w:tcW w:w="525" w:type="dxa"/>
            <w:tcBorders>
              <w:top w:val="nil"/>
              <w:left w:val="nil"/>
              <w:bottom w:val="single" w:sz="4" w:space="0" w:color="auto"/>
              <w:right w:val="single" w:sz="4" w:space="0" w:color="auto"/>
            </w:tcBorders>
            <w:shd w:val="clear" w:color="auto" w:fill="auto"/>
            <w:noWrap/>
            <w:vAlign w:val="bottom"/>
            <w:hideMark/>
          </w:tcPr>
          <w:p w14:paraId="02F4EBC2"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98</w:t>
            </w:r>
          </w:p>
        </w:tc>
      </w:tr>
      <w:tr w:rsidR="006D223E" w:rsidRPr="009F4E52" w14:paraId="49EFCF02" w14:textId="77777777" w:rsidTr="00086133">
        <w:trPr>
          <w:trHeight w:val="315"/>
        </w:trPr>
        <w:tc>
          <w:tcPr>
            <w:tcW w:w="1064" w:type="dxa"/>
            <w:tcBorders>
              <w:top w:val="nil"/>
              <w:left w:val="single" w:sz="4" w:space="0" w:color="auto"/>
              <w:bottom w:val="single" w:sz="4" w:space="0" w:color="auto"/>
              <w:right w:val="single" w:sz="4" w:space="0" w:color="auto"/>
            </w:tcBorders>
            <w:shd w:val="clear" w:color="auto" w:fill="auto"/>
            <w:noWrap/>
            <w:vAlign w:val="bottom"/>
            <w:hideMark/>
          </w:tcPr>
          <w:p w14:paraId="276CDF0A" w14:textId="77777777" w:rsidR="006D223E" w:rsidRPr="009F4E52" w:rsidRDefault="006D223E" w:rsidP="002D07AE">
            <w:pPr>
              <w:spacing w:after="0" w:line="360" w:lineRule="auto"/>
              <w:jc w:val="both"/>
              <w:rPr>
                <w:rFonts w:ascii="Calibri" w:eastAsia="Times New Roman" w:hAnsi="Calibri" w:cs="Calibri"/>
                <w:b/>
                <w:bCs/>
                <w:color w:val="000000"/>
                <w:kern w:val="0"/>
                <w:sz w:val="24"/>
                <w:szCs w:val="24"/>
                <w:lang w:val="es-ES" w:eastAsia="es-ES"/>
                <w14:ligatures w14:val="none"/>
              </w:rPr>
            </w:pPr>
            <w:r w:rsidRPr="009F4E52">
              <w:rPr>
                <w:rFonts w:ascii="Calibri" w:eastAsia="Times New Roman" w:hAnsi="Calibri" w:cs="Calibri"/>
                <w:b/>
                <w:bCs/>
                <w:color w:val="000000"/>
                <w:kern w:val="0"/>
                <w:sz w:val="24"/>
                <w:szCs w:val="24"/>
                <w:lang w:val="es-ES" w:eastAsia="es-ES"/>
                <w14:ligatures w14:val="none"/>
              </w:rPr>
              <w:t>B00</w:t>
            </w:r>
          </w:p>
        </w:tc>
        <w:tc>
          <w:tcPr>
            <w:tcW w:w="1011" w:type="dxa"/>
            <w:tcBorders>
              <w:top w:val="nil"/>
              <w:left w:val="nil"/>
              <w:bottom w:val="single" w:sz="4" w:space="0" w:color="auto"/>
              <w:right w:val="single" w:sz="4" w:space="0" w:color="auto"/>
            </w:tcBorders>
            <w:shd w:val="clear" w:color="auto" w:fill="auto"/>
            <w:noWrap/>
            <w:vAlign w:val="bottom"/>
            <w:hideMark/>
          </w:tcPr>
          <w:p w14:paraId="16B53FC5"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6</w:t>
            </w:r>
          </w:p>
        </w:tc>
        <w:tc>
          <w:tcPr>
            <w:tcW w:w="762" w:type="dxa"/>
            <w:tcBorders>
              <w:top w:val="nil"/>
              <w:left w:val="nil"/>
              <w:bottom w:val="single" w:sz="4" w:space="0" w:color="auto"/>
              <w:right w:val="single" w:sz="4" w:space="0" w:color="auto"/>
            </w:tcBorders>
            <w:shd w:val="clear" w:color="auto" w:fill="auto"/>
            <w:noWrap/>
            <w:vAlign w:val="bottom"/>
            <w:hideMark/>
          </w:tcPr>
          <w:p w14:paraId="425C1530"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95</w:t>
            </w:r>
          </w:p>
        </w:tc>
        <w:tc>
          <w:tcPr>
            <w:tcW w:w="775" w:type="dxa"/>
            <w:tcBorders>
              <w:top w:val="nil"/>
              <w:left w:val="nil"/>
              <w:bottom w:val="single" w:sz="4" w:space="0" w:color="auto"/>
              <w:right w:val="single" w:sz="4" w:space="0" w:color="auto"/>
            </w:tcBorders>
            <w:shd w:val="clear" w:color="auto" w:fill="auto"/>
            <w:noWrap/>
            <w:vAlign w:val="bottom"/>
            <w:hideMark/>
          </w:tcPr>
          <w:p w14:paraId="61A59F80"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06</w:t>
            </w:r>
          </w:p>
        </w:tc>
        <w:tc>
          <w:tcPr>
            <w:tcW w:w="688" w:type="dxa"/>
            <w:tcBorders>
              <w:top w:val="nil"/>
              <w:left w:val="nil"/>
              <w:bottom w:val="single" w:sz="4" w:space="0" w:color="auto"/>
              <w:right w:val="single" w:sz="4" w:space="0" w:color="auto"/>
            </w:tcBorders>
            <w:shd w:val="clear" w:color="auto" w:fill="auto"/>
            <w:noWrap/>
            <w:vAlign w:val="bottom"/>
            <w:hideMark/>
          </w:tcPr>
          <w:p w14:paraId="29E4D78E"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41</w:t>
            </w:r>
          </w:p>
        </w:tc>
        <w:tc>
          <w:tcPr>
            <w:tcW w:w="525" w:type="dxa"/>
            <w:tcBorders>
              <w:top w:val="nil"/>
              <w:left w:val="nil"/>
              <w:bottom w:val="single" w:sz="4" w:space="0" w:color="auto"/>
              <w:right w:val="single" w:sz="4" w:space="0" w:color="auto"/>
            </w:tcBorders>
            <w:shd w:val="clear" w:color="auto" w:fill="auto"/>
            <w:noWrap/>
            <w:vAlign w:val="bottom"/>
            <w:hideMark/>
          </w:tcPr>
          <w:p w14:paraId="4B2E2532"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88</w:t>
            </w:r>
          </w:p>
        </w:tc>
        <w:tc>
          <w:tcPr>
            <w:tcW w:w="1156" w:type="dxa"/>
            <w:tcBorders>
              <w:top w:val="nil"/>
              <w:left w:val="nil"/>
              <w:bottom w:val="single" w:sz="4" w:space="0" w:color="auto"/>
              <w:right w:val="single" w:sz="4" w:space="0" w:color="auto"/>
            </w:tcBorders>
            <w:shd w:val="clear" w:color="auto" w:fill="auto"/>
            <w:noWrap/>
            <w:vAlign w:val="bottom"/>
            <w:hideMark/>
          </w:tcPr>
          <w:p w14:paraId="4455DB5C"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634" w:type="dxa"/>
            <w:tcBorders>
              <w:top w:val="nil"/>
              <w:left w:val="nil"/>
              <w:bottom w:val="single" w:sz="4" w:space="0" w:color="auto"/>
              <w:right w:val="single" w:sz="4" w:space="0" w:color="auto"/>
            </w:tcBorders>
            <w:shd w:val="clear" w:color="auto" w:fill="auto"/>
            <w:noWrap/>
            <w:vAlign w:val="bottom"/>
            <w:hideMark/>
          </w:tcPr>
          <w:p w14:paraId="2CCD3D5A"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775" w:type="dxa"/>
            <w:tcBorders>
              <w:top w:val="nil"/>
              <w:left w:val="nil"/>
              <w:bottom w:val="single" w:sz="4" w:space="0" w:color="auto"/>
              <w:right w:val="single" w:sz="4" w:space="0" w:color="auto"/>
            </w:tcBorders>
            <w:shd w:val="clear" w:color="auto" w:fill="auto"/>
            <w:noWrap/>
            <w:vAlign w:val="bottom"/>
            <w:hideMark/>
          </w:tcPr>
          <w:p w14:paraId="58B772DF"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688" w:type="dxa"/>
            <w:tcBorders>
              <w:top w:val="nil"/>
              <w:left w:val="nil"/>
              <w:bottom w:val="single" w:sz="4" w:space="0" w:color="auto"/>
              <w:right w:val="single" w:sz="4" w:space="0" w:color="auto"/>
            </w:tcBorders>
            <w:shd w:val="clear" w:color="auto" w:fill="auto"/>
            <w:noWrap/>
            <w:vAlign w:val="bottom"/>
            <w:hideMark/>
          </w:tcPr>
          <w:p w14:paraId="10BEB24D"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525" w:type="dxa"/>
            <w:tcBorders>
              <w:top w:val="nil"/>
              <w:left w:val="nil"/>
              <w:bottom w:val="single" w:sz="4" w:space="0" w:color="auto"/>
              <w:right w:val="single" w:sz="4" w:space="0" w:color="auto"/>
            </w:tcBorders>
            <w:shd w:val="clear" w:color="auto" w:fill="auto"/>
            <w:noWrap/>
            <w:vAlign w:val="bottom"/>
            <w:hideMark/>
          </w:tcPr>
          <w:p w14:paraId="7ECAECEA"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r>
      <w:tr w:rsidR="006D223E" w:rsidRPr="009F4E52" w14:paraId="7B09C51F" w14:textId="77777777" w:rsidTr="00086133">
        <w:trPr>
          <w:trHeight w:val="315"/>
        </w:trPr>
        <w:tc>
          <w:tcPr>
            <w:tcW w:w="1064" w:type="dxa"/>
            <w:tcBorders>
              <w:top w:val="nil"/>
              <w:left w:val="single" w:sz="4" w:space="0" w:color="auto"/>
              <w:bottom w:val="single" w:sz="4" w:space="0" w:color="auto"/>
              <w:right w:val="single" w:sz="4" w:space="0" w:color="auto"/>
            </w:tcBorders>
            <w:shd w:val="clear" w:color="auto" w:fill="auto"/>
            <w:noWrap/>
            <w:vAlign w:val="bottom"/>
            <w:hideMark/>
          </w:tcPr>
          <w:p w14:paraId="0FE55F43" w14:textId="77777777" w:rsidR="006D223E" w:rsidRPr="009F4E52" w:rsidRDefault="006D223E" w:rsidP="002D07AE">
            <w:pPr>
              <w:spacing w:after="0" w:line="360" w:lineRule="auto"/>
              <w:jc w:val="both"/>
              <w:rPr>
                <w:rFonts w:ascii="Calibri" w:eastAsia="Times New Roman" w:hAnsi="Calibri" w:cs="Calibri"/>
                <w:b/>
                <w:bCs/>
                <w:color w:val="000000"/>
                <w:kern w:val="0"/>
                <w:sz w:val="24"/>
                <w:szCs w:val="24"/>
                <w:lang w:val="es-ES" w:eastAsia="es-ES"/>
                <w14:ligatures w14:val="none"/>
              </w:rPr>
            </w:pPr>
            <w:r w:rsidRPr="009F4E52">
              <w:rPr>
                <w:rFonts w:ascii="Calibri" w:eastAsia="Times New Roman" w:hAnsi="Calibri" w:cs="Calibri"/>
                <w:b/>
                <w:bCs/>
                <w:color w:val="000000"/>
                <w:kern w:val="0"/>
                <w:sz w:val="24"/>
                <w:szCs w:val="24"/>
                <w:lang w:val="es-ES" w:eastAsia="es-ES"/>
                <w14:ligatures w14:val="none"/>
              </w:rPr>
              <w:t>B03</w:t>
            </w:r>
          </w:p>
        </w:tc>
        <w:tc>
          <w:tcPr>
            <w:tcW w:w="1011" w:type="dxa"/>
            <w:tcBorders>
              <w:top w:val="nil"/>
              <w:left w:val="nil"/>
              <w:bottom w:val="single" w:sz="4" w:space="0" w:color="auto"/>
              <w:right w:val="single" w:sz="4" w:space="0" w:color="auto"/>
            </w:tcBorders>
            <w:shd w:val="clear" w:color="auto" w:fill="auto"/>
            <w:noWrap/>
            <w:vAlign w:val="bottom"/>
            <w:hideMark/>
          </w:tcPr>
          <w:p w14:paraId="6D845784"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6</w:t>
            </w:r>
          </w:p>
        </w:tc>
        <w:tc>
          <w:tcPr>
            <w:tcW w:w="762" w:type="dxa"/>
            <w:tcBorders>
              <w:top w:val="nil"/>
              <w:left w:val="nil"/>
              <w:bottom w:val="single" w:sz="4" w:space="0" w:color="auto"/>
              <w:right w:val="single" w:sz="4" w:space="0" w:color="auto"/>
            </w:tcBorders>
            <w:shd w:val="clear" w:color="auto" w:fill="auto"/>
            <w:noWrap/>
            <w:vAlign w:val="bottom"/>
            <w:hideMark/>
          </w:tcPr>
          <w:p w14:paraId="091E5C6A"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1.26</w:t>
            </w:r>
          </w:p>
        </w:tc>
        <w:tc>
          <w:tcPr>
            <w:tcW w:w="775" w:type="dxa"/>
            <w:tcBorders>
              <w:top w:val="nil"/>
              <w:left w:val="nil"/>
              <w:bottom w:val="single" w:sz="4" w:space="0" w:color="auto"/>
              <w:right w:val="single" w:sz="4" w:space="0" w:color="auto"/>
            </w:tcBorders>
            <w:shd w:val="clear" w:color="auto" w:fill="auto"/>
            <w:noWrap/>
            <w:vAlign w:val="bottom"/>
            <w:hideMark/>
          </w:tcPr>
          <w:p w14:paraId="6CCC12EA"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08</w:t>
            </w:r>
          </w:p>
        </w:tc>
        <w:tc>
          <w:tcPr>
            <w:tcW w:w="688" w:type="dxa"/>
            <w:tcBorders>
              <w:top w:val="nil"/>
              <w:left w:val="nil"/>
              <w:bottom w:val="single" w:sz="4" w:space="0" w:color="auto"/>
              <w:right w:val="single" w:sz="4" w:space="0" w:color="auto"/>
            </w:tcBorders>
            <w:shd w:val="clear" w:color="auto" w:fill="auto"/>
            <w:noWrap/>
            <w:vAlign w:val="bottom"/>
            <w:hideMark/>
          </w:tcPr>
          <w:p w14:paraId="6BFE94FD"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57</w:t>
            </w:r>
          </w:p>
        </w:tc>
        <w:tc>
          <w:tcPr>
            <w:tcW w:w="525" w:type="dxa"/>
            <w:tcBorders>
              <w:top w:val="nil"/>
              <w:left w:val="nil"/>
              <w:bottom w:val="single" w:sz="4" w:space="0" w:color="auto"/>
              <w:right w:val="single" w:sz="4" w:space="0" w:color="auto"/>
            </w:tcBorders>
            <w:shd w:val="clear" w:color="auto" w:fill="auto"/>
            <w:noWrap/>
            <w:vAlign w:val="bottom"/>
            <w:hideMark/>
          </w:tcPr>
          <w:p w14:paraId="20A6A306"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89</w:t>
            </w:r>
          </w:p>
        </w:tc>
        <w:tc>
          <w:tcPr>
            <w:tcW w:w="1156" w:type="dxa"/>
            <w:tcBorders>
              <w:top w:val="nil"/>
              <w:left w:val="nil"/>
              <w:bottom w:val="single" w:sz="4" w:space="0" w:color="auto"/>
              <w:right w:val="single" w:sz="4" w:space="0" w:color="auto"/>
            </w:tcBorders>
            <w:shd w:val="clear" w:color="auto" w:fill="auto"/>
            <w:noWrap/>
            <w:vAlign w:val="bottom"/>
            <w:hideMark/>
          </w:tcPr>
          <w:p w14:paraId="33C8F36C"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5</w:t>
            </w:r>
          </w:p>
        </w:tc>
        <w:tc>
          <w:tcPr>
            <w:tcW w:w="634" w:type="dxa"/>
            <w:tcBorders>
              <w:top w:val="nil"/>
              <w:left w:val="nil"/>
              <w:bottom w:val="single" w:sz="4" w:space="0" w:color="auto"/>
              <w:right w:val="single" w:sz="4" w:space="0" w:color="auto"/>
            </w:tcBorders>
            <w:shd w:val="clear" w:color="auto" w:fill="auto"/>
            <w:noWrap/>
            <w:vAlign w:val="bottom"/>
            <w:hideMark/>
          </w:tcPr>
          <w:p w14:paraId="3F2F52B2"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1.46</w:t>
            </w:r>
          </w:p>
        </w:tc>
        <w:tc>
          <w:tcPr>
            <w:tcW w:w="775" w:type="dxa"/>
            <w:tcBorders>
              <w:top w:val="nil"/>
              <w:left w:val="nil"/>
              <w:bottom w:val="single" w:sz="4" w:space="0" w:color="auto"/>
              <w:right w:val="single" w:sz="4" w:space="0" w:color="auto"/>
            </w:tcBorders>
            <w:shd w:val="clear" w:color="auto" w:fill="auto"/>
            <w:noWrap/>
            <w:vAlign w:val="bottom"/>
            <w:hideMark/>
          </w:tcPr>
          <w:p w14:paraId="1584560D"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47</w:t>
            </w:r>
          </w:p>
        </w:tc>
        <w:tc>
          <w:tcPr>
            <w:tcW w:w="688" w:type="dxa"/>
            <w:tcBorders>
              <w:top w:val="nil"/>
              <w:left w:val="nil"/>
              <w:bottom w:val="single" w:sz="4" w:space="0" w:color="auto"/>
              <w:right w:val="single" w:sz="4" w:space="0" w:color="auto"/>
            </w:tcBorders>
            <w:shd w:val="clear" w:color="auto" w:fill="auto"/>
            <w:noWrap/>
            <w:vAlign w:val="bottom"/>
            <w:hideMark/>
          </w:tcPr>
          <w:p w14:paraId="10E5ECF8"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25</w:t>
            </w:r>
          </w:p>
        </w:tc>
        <w:tc>
          <w:tcPr>
            <w:tcW w:w="525" w:type="dxa"/>
            <w:tcBorders>
              <w:top w:val="nil"/>
              <w:left w:val="nil"/>
              <w:bottom w:val="single" w:sz="4" w:space="0" w:color="auto"/>
              <w:right w:val="single" w:sz="4" w:space="0" w:color="auto"/>
            </w:tcBorders>
            <w:shd w:val="clear" w:color="auto" w:fill="auto"/>
            <w:noWrap/>
            <w:vAlign w:val="bottom"/>
            <w:hideMark/>
          </w:tcPr>
          <w:p w14:paraId="5FC09B11"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95</w:t>
            </w:r>
          </w:p>
        </w:tc>
      </w:tr>
      <w:tr w:rsidR="006D223E" w:rsidRPr="009F4E52" w14:paraId="6B0F519E" w14:textId="77777777" w:rsidTr="00086133">
        <w:trPr>
          <w:trHeight w:val="315"/>
        </w:trPr>
        <w:tc>
          <w:tcPr>
            <w:tcW w:w="1064" w:type="dxa"/>
            <w:tcBorders>
              <w:top w:val="nil"/>
              <w:left w:val="single" w:sz="4" w:space="0" w:color="auto"/>
              <w:bottom w:val="single" w:sz="4" w:space="0" w:color="auto"/>
              <w:right w:val="single" w:sz="4" w:space="0" w:color="auto"/>
            </w:tcBorders>
            <w:shd w:val="clear" w:color="auto" w:fill="auto"/>
            <w:noWrap/>
            <w:vAlign w:val="bottom"/>
            <w:hideMark/>
          </w:tcPr>
          <w:p w14:paraId="40DC3052" w14:textId="77777777" w:rsidR="006D223E" w:rsidRPr="009F4E52" w:rsidRDefault="006D223E" w:rsidP="002D07AE">
            <w:pPr>
              <w:spacing w:after="0" w:line="360" w:lineRule="auto"/>
              <w:jc w:val="both"/>
              <w:rPr>
                <w:rFonts w:ascii="Calibri" w:eastAsia="Times New Roman" w:hAnsi="Calibri" w:cs="Calibri"/>
                <w:b/>
                <w:bCs/>
                <w:color w:val="000000"/>
                <w:kern w:val="0"/>
                <w:sz w:val="24"/>
                <w:szCs w:val="24"/>
                <w:lang w:val="es-ES" w:eastAsia="es-ES"/>
                <w14:ligatures w14:val="none"/>
              </w:rPr>
            </w:pPr>
            <w:r w:rsidRPr="009F4E52">
              <w:rPr>
                <w:rFonts w:ascii="Calibri" w:eastAsia="Times New Roman" w:hAnsi="Calibri" w:cs="Calibri"/>
                <w:b/>
                <w:bCs/>
                <w:color w:val="000000"/>
                <w:kern w:val="0"/>
                <w:sz w:val="24"/>
                <w:szCs w:val="24"/>
                <w:lang w:val="es-ES" w:eastAsia="es-ES"/>
                <w14:ligatures w14:val="none"/>
              </w:rPr>
              <w:t>B07</w:t>
            </w:r>
          </w:p>
        </w:tc>
        <w:tc>
          <w:tcPr>
            <w:tcW w:w="1011" w:type="dxa"/>
            <w:tcBorders>
              <w:top w:val="nil"/>
              <w:left w:val="nil"/>
              <w:bottom w:val="single" w:sz="4" w:space="0" w:color="auto"/>
              <w:right w:val="single" w:sz="4" w:space="0" w:color="auto"/>
            </w:tcBorders>
            <w:shd w:val="clear" w:color="auto" w:fill="auto"/>
            <w:noWrap/>
            <w:vAlign w:val="bottom"/>
            <w:hideMark/>
          </w:tcPr>
          <w:p w14:paraId="5A368F95"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5</w:t>
            </w:r>
          </w:p>
        </w:tc>
        <w:tc>
          <w:tcPr>
            <w:tcW w:w="762" w:type="dxa"/>
            <w:tcBorders>
              <w:top w:val="nil"/>
              <w:left w:val="nil"/>
              <w:bottom w:val="single" w:sz="4" w:space="0" w:color="auto"/>
              <w:right w:val="single" w:sz="4" w:space="0" w:color="auto"/>
            </w:tcBorders>
            <w:shd w:val="clear" w:color="auto" w:fill="auto"/>
            <w:noWrap/>
            <w:vAlign w:val="bottom"/>
            <w:hideMark/>
          </w:tcPr>
          <w:p w14:paraId="7A2F2024"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78</w:t>
            </w:r>
          </w:p>
        </w:tc>
        <w:tc>
          <w:tcPr>
            <w:tcW w:w="775" w:type="dxa"/>
            <w:tcBorders>
              <w:top w:val="nil"/>
              <w:left w:val="nil"/>
              <w:bottom w:val="single" w:sz="4" w:space="0" w:color="auto"/>
              <w:right w:val="single" w:sz="4" w:space="0" w:color="auto"/>
            </w:tcBorders>
            <w:shd w:val="clear" w:color="auto" w:fill="auto"/>
            <w:noWrap/>
            <w:vAlign w:val="bottom"/>
            <w:hideMark/>
          </w:tcPr>
          <w:p w14:paraId="7CF0FD2F"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07</w:t>
            </w:r>
          </w:p>
        </w:tc>
        <w:tc>
          <w:tcPr>
            <w:tcW w:w="688" w:type="dxa"/>
            <w:tcBorders>
              <w:top w:val="nil"/>
              <w:left w:val="nil"/>
              <w:bottom w:val="single" w:sz="4" w:space="0" w:color="auto"/>
              <w:right w:val="single" w:sz="4" w:space="0" w:color="auto"/>
            </w:tcBorders>
            <w:shd w:val="clear" w:color="auto" w:fill="auto"/>
            <w:noWrap/>
            <w:vAlign w:val="bottom"/>
            <w:hideMark/>
          </w:tcPr>
          <w:p w14:paraId="442DFADF"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41</w:t>
            </w:r>
          </w:p>
        </w:tc>
        <w:tc>
          <w:tcPr>
            <w:tcW w:w="525" w:type="dxa"/>
            <w:tcBorders>
              <w:top w:val="nil"/>
              <w:left w:val="nil"/>
              <w:bottom w:val="single" w:sz="4" w:space="0" w:color="auto"/>
              <w:right w:val="single" w:sz="4" w:space="0" w:color="auto"/>
            </w:tcBorders>
            <w:shd w:val="clear" w:color="auto" w:fill="auto"/>
            <w:noWrap/>
            <w:vAlign w:val="bottom"/>
            <w:hideMark/>
          </w:tcPr>
          <w:p w14:paraId="32FE0E29"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88</w:t>
            </w:r>
          </w:p>
        </w:tc>
        <w:tc>
          <w:tcPr>
            <w:tcW w:w="1156" w:type="dxa"/>
            <w:tcBorders>
              <w:top w:val="nil"/>
              <w:left w:val="nil"/>
              <w:bottom w:val="single" w:sz="4" w:space="0" w:color="auto"/>
              <w:right w:val="single" w:sz="4" w:space="0" w:color="auto"/>
            </w:tcBorders>
            <w:shd w:val="clear" w:color="auto" w:fill="auto"/>
            <w:noWrap/>
            <w:vAlign w:val="bottom"/>
            <w:hideMark/>
          </w:tcPr>
          <w:p w14:paraId="577209DE"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634" w:type="dxa"/>
            <w:tcBorders>
              <w:top w:val="nil"/>
              <w:left w:val="nil"/>
              <w:bottom w:val="single" w:sz="4" w:space="0" w:color="auto"/>
              <w:right w:val="single" w:sz="4" w:space="0" w:color="auto"/>
            </w:tcBorders>
            <w:shd w:val="clear" w:color="auto" w:fill="auto"/>
            <w:noWrap/>
            <w:vAlign w:val="bottom"/>
            <w:hideMark/>
          </w:tcPr>
          <w:p w14:paraId="4CF174B8"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775" w:type="dxa"/>
            <w:tcBorders>
              <w:top w:val="nil"/>
              <w:left w:val="nil"/>
              <w:bottom w:val="single" w:sz="4" w:space="0" w:color="auto"/>
              <w:right w:val="single" w:sz="4" w:space="0" w:color="auto"/>
            </w:tcBorders>
            <w:shd w:val="clear" w:color="auto" w:fill="auto"/>
            <w:noWrap/>
            <w:vAlign w:val="bottom"/>
            <w:hideMark/>
          </w:tcPr>
          <w:p w14:paraId="6617A656"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688" w:type="dxa"/>
            <w:tcBorders>
              <w:top w:val="nil"/>
              <w:left w:val="nil"/>
              <w:bottom w:val="single" w:sz="4" w:space="0" w:color="auto"/>
              <w:right w:val="single" w:sz="4" w:space="0" w:color="auto"/>
            </w:tcBorders>
            <w:shd w:val="clear" w:color="auto" w:fill="auto"/>
            <w:noWrap/>
            <w:vAlign w:val="bottom"/>
            <w:hideMark/>
          </w:tcPr>
          <w:p w14:paraId="345515DF"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525" w:type="dxa"/>
            <w:tcBorders>
              <w:top w:val="nil"/>
              <w:left w:val="nil"/>
              <w:bottom w:val="single" w:sz="4" w:space="0" w:color="auto"/>
              <w:right w:val="single" w:sz="4" w:space="0" w:color="auto"/>
            </w:tcBorders>
            <w:shd w:val="clear" w:color="auto" w:fill="auto"/>
            <w:noWrap/>
            <w:vAlign w:val="bottom"/>
            <w:hideMark/>
          </w:tcPr>
          <w:p w14:paraId="3F34E3AE"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r>
      <w:tr w:rsidR="006D223E" w:rsidRPr="009F4E52" w14:paraId="1EA5ECFC" w14:textId="77777777" w:rsidTr="00086133">
        <w:trPr>
          <w:trHeight w:val="315"/>
        </w:trPr>
        <w:tc>
          <w:tcPr>
            <w:tcW w:w="1064" w:type="dxa"/>
            <w:tcBorders>
              <w:top w:val="nil"/>
              <w:left w:val="single" w:sz="4" w:space="0" w:color="auto"/>
              <w:bottom w:val="single" w:sz="4" w:space="0" w:color="auto"/>
              <w:right w:val="single" w:sz="4" w:space="0" w:color="auto"/>
            </w:tcBorders>
            <w:shd w:val="clear" w:color="auto" w:fill="auto"/>
            <w:noWrap/>
            <w:vAlign w:val="bottom"/>
            <w:hideMark/>
          </w:tcPr>
          <w:p w14:paraId="45BAF835" w14:textId="77777777" w:rsidR="006D223E" w:rsidRPr="009F4E52" w:rsidRDefault="006D223E" w:rsidP="002D07AE">
            <w:pPr>
              <w:spacing w:after="0" w:line="360" w:lineRule="auto"/>
              <w:jc w:val="both"/>
              <w:rPr>
                <w:rFonts w:ascii="Calibri" w:eastAsia="Times New Roman" w:hAnsi="Calibri" w:cs="Calibri"/>
                <w:b/>
                <w:bCs/>
                <w:color w:val="000000"/>
                <w:kern w:val="0"/>
                <w:sz w:val="24"/>
                <w:szCs w:val="24"/>
                <w:lang w:val="es-ES" w:eastAsia="es-ES"/>
                <w14:ligatures w14:val="none"/>
              </w:rPr>
            </w:pPr>
            <w:r w:rsidRPr="009F4E52">
              <w:rPr>
                <w:rFonts w:ascii="Calibri" w:eastAsia="Times New Roman" w:hAnsi="Calibri" w:cs="Calibri"/>
                <w:b/>
                <w:bCs/>
                <w:color w:val="000000"/>
                <w:kern w:val="0"/>
                <w:sz w:val="24"/>
                <w:szCs w:val="24"/>
                <w:lang w:val="es-ES" w:eastAsia="es-ES"/>
                <w14:ligatures w14:val="none"/>
              </w:rPr>
              <w:t>B17</w:t>
            </w:r>
          </w:p>
        </w:tc>
        <w:tc>
          <w:tcPr>
            <w:tcW w:w="1011" w:type="dxa"/>
            <w:tcBorders>
              <w:top w:val="nil"/>
              <w:left w:val="nil"/>
              <w:bottom w:val="single" w:sz="4" w:space="0" w:color="auto"/>
              <w:right w:val="single" w:sz="4" w:space="0" w:color="auto"/>
            </w:tcBorders>
            <w:shd w:val="clear" w:color="auto" w:fill="auto"/>
            <w:noWrap/>
            <w:vAlign w:val="bottom"/>
            <w:hideMark/>
          </w:tcPr>
          <w:p w14:paraId="30D0F2FB"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6</w:t>
            </w:r>
          </w:p>
        </w:tc>
        <w:tc>
          <w:tcPr>
            <w:tcW w:w="762" w:type="dxa"/>
            <w:tcBorders>
              <w:top w:val="nil"/>
              <w:left w:val="nil"/>
              <w:bottom w:val="single" w:sz="4" w:space="0" w:color="auto"/>
              <w:right w:val="single" w:sz="4" w:space="0" w:color="auto"/>
            </w:tcBorders>
            <w:shd w:val="clear" w:color="auto" w:fill="auto"/>
            <w:noWrap/>
            <w:vAlign w:val="bottom"/>
            <w:hideMark/>
          </w:tcPr>
          <w:p w14:paraId="5B0645F9"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1.26</w:t>
            </w:r>
          </w:p>
        </w:tc>
        <w:tc>
          <w:tcPr>
            <w:tcW w:w="775" w:type="dxa"/>
            <w:tcBorders>
              <w:top w:val="nil"/>
              <w:left w:val="nil"/>
              <w:bottom w:val="single" w:sz="4" w:space="0" w:color="auto"/>
              <w:right w:val="single" w:sz="4" w:space="0" w:color="auto"/>
            </w:tcBorders>
            <w:shd w:val="clear" w:color="auto" w:fill="auto"/>
            <w:noWrap/>
            <w:vAlign w:val="bottom"/>
            <w:hideMark/>
          </w:tcPr>
          <w:p w14:paraId="1AB7438A"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10</w:t>
            </w:r>
          </w:p>
        </w:tc>
        <w:tc>
          <w:tcPr>
            <w:tcW w:w="688" w:type="dxa"/>
            <w:tcBorders>
              <w:top w:val="nil"/>
              <w:left w:val="nil"/>
              <w:bottom w:val="single" w:sz="4" w:space="0" w:color="auto"/>
              <w:right w:val="single" w:sz="4" w:space="0" w:color="auto"/>
            </w:tcBorders>
            <w:shd w:val="clear" w:color="auto" w:fill="auto"/>
            <w:noWrap/>
            <w:vAlign w:val="bottom"/>
            <w:hideMark/>
          </w:tcPr>
          <w:p w14:paraId="03A6D60F"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45</w:t>
            </w:r>
          </w:p>
        </w:tc>
        <w:tc>
          <w:tcPr>
            <w:tcW w:w="525" w:type="dxa"/>
            <w:tcBorders>
              <w:top w:val="nil"/>
              <w:left w:val="nil"/>
              <w:bottom w:val="single" w:sz="4" w:space="0" w:color="auto"/>
              <w:right w:val="single" w:sz="4" w:space="0" w:color="auto"/>
            </w:tcBorders>
            <w:shd w:val="clear" w:color="auto" w:fill="auto"/>
            <w:noWrap/>
            <w:vAlign w:val="bottom"/>
            <w:hideMark/>
          </w:tcPr>
          <w:p w14:paraId="326EB785"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91</w:t>
            </w:r>
          </w:p>
        </w:tc>
        <w:tc>
          <w:tcPr>
            <w:tcW w:w="1156" w:type="dxa"/>
            <w:tcBorders>
              <w:top w:val="nil"/>
              <w:left w:val="nil"/>
              <w:bottom w:val="single" w:sz="4" w:space="0" w:color="auto"/>
              <w:right w:val="single" w:sz="4" w:space="0" w:color="auto"/>
            </w:tcBorders>
            <w:shd w:val="clear" w:color="auto" w:fill="auto"/>
            <w:noWrap/>
            <w:vAlign w:val="bottom"/>
            <w:hideMark/>
          </w:tcPr>
          <w:p w14:paraId="5C833A63"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634" w:type="dxa"/>
            <w:tcBorders>
              <w:top w:val="nil"/>
              <w:left w:val="nil"/>
              <w:bottom w:val="single" w:sz="4" w:space="0" w:color="auto"/>
              <w:right w:val="single" w:sz="4" w:space="0" w:color="auto"/>
            </w:tcBorders>
            <w:shd w:val="clear" w:color="auto" w:fill="auto"/>
            <w:noWrap/>
            <w:vAlign w:val="bottom"/>
            <w:hideMark/>
          </w:tcPr>
          <w:p w14:paraId="3163D656"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775" w:type="dxa"/>
            <w:tcBorders>
              <w:top w:val="nil"/>
              <w:left w:val="nil"/>
              <w:bottom w:val="single" w:sz="4" w:space="0" w:color="auto"/>
              <w:right w:val="single" w:sz="4" w:space="0" w:color="auto"/>
            </w:tcBorders>
            <w:shd w:val="clear" w:color="auto" w:fill="auto"/>
            <w:noWrap/>
            <w:vAlign w:val="bottom"/>
            <w:hideMark/>
          </w:tcPr>
          <w:p w14:paraId="5E226A12"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688" w:type="dxa"/>
            <w:tcBorders>
              <w:top w:val="nil"/>
              <w:left w:val="nil"/>
              <w:bottom w:val="single" w:sz="4" w:space="0" w:color="auto"/>
              <w:right w:val="single" w:sz="4" w:space="0" w:color="auto"/>
            </w:tcBorders>
            <w:shd w:val="clear" w:color="auto" w:fill="auto"/>
            <w:noWrap/>
            <w:vAlign w:val="bottom"/>
            <w:hideMark/>
          </w:tcPr>
          <w:p w14:paraId="694C23A8"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525" w:type="dxa"/>
            <w:tcBorders>
              <w:top w:val="nil"/>
              <w:left w:val="nil"/>
              <w:bottom w:val="single" w:sz="4" w:space="0" w:color="auto"/>
              <w:right w:val="single" w:sz="4" w:space="0" w:color="auto"/>
            </w:tcBorders>
            <w:shd w:val="clear" w:color="auto" w:fill="auto"/>
            <w:noWrap/>
            <w:vAlign w:val="bottom"/>
            <w:hideMark/>
          </w:tcPr>
          <w:p w14:paraId="2900CC2F"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r>
      <w:tr w:rsidR="006D223E" w:rsidRPr="009F4E52" w14:paraId="482A6002" w14:textId="77777777" w:rsidTr="00086133">
        <w:trPr>
          <w:trHeight w:val="315"/>
        </w:trPr>
        <w:tc>
          <w:tcPr>
            <w:tcW w:w="1064" w:type="dxa"/>
            <w:tcBorders>
              <w:top w:val="nil"/>
              <w:left w:val="single" w:sz="4" w:space="0" w:color="auto"/>
              <w:bottom w:val="single" w:sz="4" w:space="0" w:color="auto"/>
              <w:right w:val="single" w:sz="4" w:space="0" w:color="auto"/>
            </w:tcBorders>
            <w:shd w:val="clear" w:color="auto" w:fill="auto"/>
            <w:noWrap/>
            <w:vAlign w:val="bottom"/>
            <w:hideMark/>
          </w:tcPr>
          <w:p w14:paraId="5E814514" w14:textId="77777777" w:rsidR="006D223E" w:rsidRPr="009F4E52" w:rsidRDefault="006D223E" w:rsidP="002D07AE">
            <w:pPr>
              <w:spacing w:after="0" w:line="360" w:lineRule="auto"/>
              <w:jc w:val="both"/>
              <w:rPr>
                <w:rFonts w:ascii="Calibri" w:eastAsia="Times New Roman" w:hAnsi="Calibri" w:cs="Calibri"/>
                <w:b/>
                <w:bCs/>
                <w:color w:val="000000"/>
                <w:kern w:val="0"/>
                <w:sz w:val="24"/>
                <w:szCs w:val="24"/>
                <w:lang w:val="es-ES" w:eastAsia="es-ES"/>
                <w14:ligatures w14:val="none"/>
              </w:rPr>
            </w:pPr>
            <w:r w:rsidRPr="009F4E52">
              <w:rPr>
                <w:rFonts w:ascii="Calibri" w:eastAsia="Times New Roman" w:hAnsi="Calibri" w:cs="Calibri"/>
                <w:b/>
                <w:bCs/>
                <w:color w:val="000000"/>
                <w:kern w:val="0"/>
                <w:sz w:val="24"/>
                <w:szCs w:val="24"/>
                <w:lang w:val="es-ES" w:eastAsia="es-ES"/>
                <w14:ligatures w14:val="none"/>
              </w:rPr>
              <w:t>B19</w:t>
            </w:r>
          </w:p>
        </w:tc>
        <w:tc>
          <w:tcPr>
            <w:tcW w:w="1011" w:type="dxa"/>
            <w:tcBorders>
              <w:top w:val="nil"/>
              <w:left w:val="nil"/>
              <w:bottom w:val="single" w:sz="4" w:space="0" w:color="auto"/>
              <w:right w:val="single" w:sz="4" w:space="0" w:color="auto"/>
            </w:tcBorders>
            <w:shd w:val="clear" w:color="auto" w:fill="auto"/>
            <w:noWrap/>
            <w:vAlign w:val="bottom"/>
            <w:hideMark/>
          </w:tcPr>
          <w:p w14:paraId="2043FFB0"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762" w:type="dxa"/>
            <w:tcBorders>
              <w:top w:val="nil"/>
              <w:left w:val="nil"/>
              <w:bottom w:val="single" w:sz="4" w:space="0" w:color="auto"/>
              <w:right w:val="single" w:sz="4" w:space="0" w:color="auto"/>
            </w:tcBorders>
            <w:shd w:val="clear" w:color="auto" w:fill="auto"/>
            <w:noWrap/>
            <w:vAlign w:val="bottom"/>
            <w:hideMark/>
          </w:tcPr>
          <w:p w14:paraId="6BB4BA3B"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775" w:type="dxa"/>
            <w:tcBorders>
              <w:top w:val="nil"/>
              <w:left w:val="nil"/>
              <w:bottom w:val="single" w:sz="4" w:space="0" w:color="auto"/>
              <w:right w:val="single" w:sz="4" w:space="0" w:color="auto"/>
            </w:tcBorders>
            <w:shd w:val="clear" w:color="auto" w:fill="auto"/>
            <w:noWrap/>
            <w:vAlign w:val="bottom"/>
            <w:hideMark/>
          </w:tcPr>
          <w:p w14:paraId="0F596B96"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688" w:type="dxa"/>
            <w:tcBorders>
              <w:top w:val="nil"/>
              <w:left w:val="nil"/>
              <w:bottom w:val="single" w:sz="4" w:space="0" w:color="auto"/>
              <w:right w:val="single" w:sz="4" w:space="0" w:color="auto"/>
            </w:tcBorders>
            <w:shd w:val="clear" w:color="auto" w:fill="auto"/>
            <w:noWrap/>
            <w:vAlign w:val="bottom"/>
            <w:hideMark/>
          </w:tcPr>
          <w:p w14:paraId="74812099"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525" w:type="dxa"/>
            <w:tcBorders>
              <w:top w:val="nil"/>
              <w:left w:val="nil"/>
              <w:bottom w:val="single" w:sz="4" w:space="0" w:color="auto"/>
              <w:right w:val="single" w:sz="4" w:space="0" w:color="auto"/>
            </w:tcBorders>
            <w:shd w:val="clear" w:color="auto" w:fill="auto"/>
            <w:noWrap/>
            <w:vAlign w:val="bottom"/>
            <w:hideMark/>
          </w:tcPr>
          <w:p w14:paraId="18CC75E3"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1156" w:type="dxa"/>
            <w:tcBorders>
              <w:top w:val="nil"/>
              <w:left w:val="nil"/>
              <w:bottom w:val="single" w:sz="4" w:space="0" w:color="auto"/>
              <w:right w:val="single" w:sz="4" w:space="0" w:color="auto"/>
            </w:tcBorders>
            <w:shd w:val="clear" w:color="auto" w:fill="auto"/>
            <w:noWrap/>
            <w:vAlign w:val="bottom"/>
            <w:hideMark/>
          </w:tcPr>
          <w:p w14:paraId="76D332F1"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4</w:t>
            </w:r>
          </w:p>
        </w:tc>
        <w:tc>
          <w:tcPr>
            <w:tcW w:w="634" w:type="dxa"/>
            <w:tcBorders>
              <w:top w:val="nil"/>
              <w:left w:val="nil"/>
              <w:bottom w:val="single" w:sz="4" w:space="0" w:color="auto"/>
              <w:right w:val="single" w:sz="4" w:space="0" w:color="auto"/>
            </w:tcBorders>
            <w:shd w:val="clear" w:color="auto" w:fill="auto"/>
            <w:noWrap/>
            <w:vAlign w:val="bottom"/>
            <w:hideMark/>
          </w:tcPr>
          <w:p w14:paraId="1F565192"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1.09</w:t>
            </w:r>
          </w:p>
        </w:tc>
        <w:tc>
          <w:tcPr>
            <w:tcW w:w="775" w:type="dxa"/>
            <w:tcBorders>
              <w:top w:val="nil"/>
              <w:left w:val="nil"/>
              <w:bottom w:val="single" w:sz="4" w:space="0" w:color="auto"/>
              <w:right w:val="single" w:sz="4" w:space="0" w:color="auto"/>
            </w:tcBorders>
            <w:shd w:val="clear" w:color="auto" w:fill="auto"/>
            <w:noWrap/>
            <w:vAlign w:val="bottom"/>
            <w:hideMark/>
          </w:tcPr>
          <w:p w14:paraId="4D8417FE"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35</w:t>
            </w:r>
          </w:p>
        </w:tc>
        <w:tc>
          <w:tcPr>
            <w:tcW w:w="688" w:type="dxa"/>
            <w:tcBorders>
              <w:top w:val="nil"/>
              <w:left w:val="nil"/>
              <w:bottom w:val="single" w:sz="4" w:space="0" w:color="auto"/>
              <w:right w:val="single" w:sz="4" w:space="0" w:color="auto"/>
            </w:tcBorders>
            <w:shd w:val="clear" w:color="auto" w:fill="auto"/>
            <w:noWrap/>
            <w:vAlign w:val="bottom"/>
            <w:hideMark/>
          </w:tcPr>
          <w:p w14:paraId="5F994FD3"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25</w:t>
            </w:r>
          </w:p>
        </w:tc>
        <w:tc>
          <w:tcPr>
            <w:tcW w:w="525" w:type="dxa"/>
            <w:tcBorders>
              <w:top w:val="nil"/>
              <w:left w:val="nil"/>
              <w:bottom w:val="single" w:sz="4" w:space="0" w:color="auto"/>
              <w:right w:val="single" w:sz="4" w:space="0" w:color="auto"/>
            </w:tcBorders>
            <w:shd w:val="clear" w:color="auto" w:fill="auto"/>
            <w:noWrap/>
            <w:vAlign w:val="bottom"/>
            <w:hideMark/>
          </w:tcPr>
          <w:p w14:paraId="179848B7"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96</w:t>
            </w:r>
          </w:p>
        </w:tc>
      </w:tr>
      <w:tr w:rsidR="006D223E" w:rsidRPr="009F4E52" w14:paraId="21454D13" w14:textId="77777777" w:rsidTr="00086133">
        <w:trPr>
          <w:trHeight w:val="315"/>
        </w:trPr>
        <w:tc>
          <w:tcPr>
            <w:tcW w:w="1064" w:type="dxa"/>
            <w:tcBorders>
              <w:top w:val="nil"/>
              <w:left w:val="single" w:sz="4" w:space="0" w:color="auto"/>
              <w:bottom w:val="single" w:sz="4" w:space="0" w:color="auto"/>
              <w:right w:val="single" w:sz="4" w:space="0" w:color="auto"/>
            </w:tcBorders>
            <w:shd w:val="clear" w:color="auto" w:fill="auto"/>
            <w:noWrap/>
            <w:vAlign w:val="bottom"/>
            <w:hideMark/>
          </w:tcPr>
          <w:p w14:paraId="1CB20A2A" w14:textId="77777777" w:rsidR="006D223E" w:rsidRPr="009F4E52" w:rsidRDefault="006D223E" w:rsidP="002D07AE">
            <w:pPr>
              <w:spacing w:after="0" w:line="360" w:lineRule="auto"/>
              <w:jc w:val="both"/>
              <w:rPr>
                <w:rFonts w:ascii="Calibri" w:eastAsia="Times New Roman" w:hAnsi="Calibri" w:cs="Calibri"/>
                <w:b/>
                <w:bCs/>
                <w:color w:val="000000"/>
                <w:kern w:val="0"/>
                <w:sz w:val="24"/>
                <w:szCs w:val="24"/>
                <w:lang w:val="es-ES" w:eastAsia="es-ES"/>
                <w14:ligatures w14:val="none"/>
              </w:rPr>
            </w:pPr>
            <w:r w:rsidRPr="009F4E52">
              <w:rPr>
                <w:rFonts w:ascii="Calibri" w:eastAsia="Times New Roman" w:hAnsi="Calibri" w:cs="Calibri"/>
                <w:b/>
                <w:bCs/>
                <w:color w:val="000000"/>
                <w:kern w:val="0"/>
                <w:sz w:val="24"/>
                <w:szCs w:val="24"/>
                <w:lang w:val="es-ES" w:eastAsia="es-ES"/>
                <w14:ligatures w14:val="none"/>
              </w:rPr>
              <w:t>B20</w:t>
            </w:r>
          </w:p>
        </w:tc>
        <w:tc>
          <w:tcPr>
            <w:tcW w:w="1011" w:type="dxa"/>
            <w:tcBorders>
              <w:top w:val="nil"/>
              <w:left w:val="nil"/>
              <w:bottom w:val="single" w:sz="4" w:space="0" w:color="auto"/>
              <w:right w:val="single" w:sz="4" w:space="0" w:color="auto"/>
            </w:tcBorders>
            <w:shd w:val="clear" w:color="auto" w:fill="auto"/>
            <w:noWrap/>
            <w:vAlign w:val="bottom"/>
            <w:hideMark/>
          </w:tcPr>
          <w:p w14:paraId="753CB423"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4</w:t>
            </w:r>
          </w:p>
        </w:tc>
        <w:tc>
          <w:tcPr>
            <w:tcW w:w="762" w:type="dxa"/>
            <w:tcBorders>
              <w:top w:val="nil"/>
              <w:left w:val="nil"/>
              <w:bottom w:val="single" w:sz="4" w:space="0" w:color="auto"/>
              <w:right w:val="single" w:sz="4" w:space="0" w:color="auto"/>
            </w:tcBorders>
            <w:shd w:val="clear" w:color="auto" w:fill="auto"/>
            <w:noWrap/>
            <w:vAlign w:val="bottom"/>
            <w:hideMark/>
          </w:tcPr>
          <w:p w14:paraId="34D79C79"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67</w:t>
            </w:r>
          </w:p>
        </w:tc>
        <w:tc>
          <w:tcPr>
            <w:tcW w:w="775" w:type="dxa"/>
            <w:tcBorders>
              <w:top w:val="nil"/>
              <w:left w:val="nil"/>
              <w:bottom w:val="single" w:sz="4" w:space="0" w:color="auto"/>
              <w:right w:val="single" w:sz="4" w:space="0" w:color="auto"/>
            </w:tcBorders>
            <w:shd w:val="clear" w:color="auto" w:fill="auto"/>
            <w:noWrap/>
            <w:vAlign w:val="bottom"/>
            <w:hideMark/>
          </w:tcPr>
          <w:p w14:paraId="4E9AAE3D"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16</w:t>
            </w:r>
          </w:p>
        </w:tc>
        <w:tc>
          <w:tcPr>
            <w:tcW w:w="688" w:type="dxa"/>
            <w:tcBorders>
              <w:top w:val="nil"/>
              <w:left w:val="nil"/>
              <w:bottom w:val="single" w:sz="4" w:space="0" w:color="auto"/>
              <w:right w:val="single" w:sz="4" w:space="0" w:color="auto"/>
            </w:tcBorders>
            <w:shd w:val="clear" w:color="auto" w:fill="auto"/>
            <w:noWrap/>
            <w:vAlign w:val="bottom"/>
            <w:hideMark/>
          </w:tcPr>
          <w:p w14:paraId="1F1B43A9"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28</w:t>
            </w:r>
          </w:p>
        </w:tc>
        <w:tc>
          <w:tcPr>
            <w:tcW w:w="525" w:type="dxa"/>
            <w:tcBorders>
              <w:top w:val="nil"/>
              <w:left w:val="nil"/>
              <w:bottom w:val="single" w:sz="4" w:space="0" w:color="auto"/>
              <w:right w:val="single" w:sz="4" w:space="0" w:color="auto"/>
            </w:tcBorders>
            <w:shd w:val="clear" w:color="auto" w:fill="auto"/>
            <w:noWrap/>
            <w:vAlign w:val="bottom"/>
            <w:hideMark/>
          </w:tcPr>
          <w:p w14:paraId="73FF7AA4"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90</w:t>
            </w:r>
          </w:p>
        </w:tc>
        <w:tc>
          <w:tcPr>
            <w:tcW w:w="1156" w:type="dxa"/>
            <w:tcBorders>
              <w:top w:val="nil"/>
              <w:left w:val="nil"/>
              <w:bottom w:val="single" w:sz="4" w:space="0" w:color="auto"/>
              <w:right w:val="single" w:sz="4" w:space="0" w:color="auto"/>
            </w:tcBorders>
            <w:shd w:val="clear" w:color="auto" w:fill="auto"/>
            <w:noWrap/>
            <w:vAlign w:val="bottom"/>
            <w:hideMark/>
          </w:tcPr>
          <w:p w14:paraId="2B10D406"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634" w:type="dxa"/>
            <w:tcBorders>
              <w:top w:val="nil"/>
              <w:left w:val="nil"/>
              <w:bottom w:val="single" w:sz="4" w:space="0" w:color="auto"/>
              <w:right w:val="single" w:sz="4" w:space="0" w:color="auto"/>
            </w:tcBorders>
            <w:shd w:val="clear" w:color="auto" w:fill="auto"/>
            <w:noWrap/>
            <w:vAlign w:val="bottom"/>
            <w:hideMark/>
          </w:tcPr>
          <w:p w14:paraId="3FA2BA21"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775" w:type="dxa"/>
            <w:tcBorders>
              <w:top w:val="nil"/>
              <w:left w:val="nil"/>
              <w:bottom w:val="single" w:sz="4" w:space="0" w:color="auto"/>
              <w:right w:val="single" w:sz="4" w:space="0" w:color="auto"/>
            </w:tcBorders>
            <w:shd w:val="clear" w:color="auto" w:fill="auto"/>
            <w:noWrap/>
            <w:vAlign w:val="bottom"/>
            <w:hideMark/>
          </w:tcPr>
          <w:p w14:paraId="60CB568F"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688" w:type="dxa"/>
            <w:tcBorders>
              <w:top w:val="nil"/>
              <w:left w:val="nil"/>
              <w:bottom w:val="single" w:sz="4" w:space="0" w:color="auto"/>
              <w:right w:val="single" w:sz="4" w:space="0" w:color="auto"/>
            </w:tcBorders>
            <w:shd w:val="clear" w:color="auto" w:fill="auto"/>
            <w:noWrap/>
            <w:vAlign w:val="bottom"/>
            <w:hideMark/>
          </w:tcPr>
          <w:p w14:paraId="73C48C3B"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525" w:type="dxa"/>
            <w:tcBorders>
              <w:top w:val="nil"/>
              <w:left w:val="nil"/>
              <w:bottom w:val="single" w:sz="4" w:space="0" w:color="auto"/>
              <w:right w:val="single" w:sz="4" w:space="0" w:color="auto"/>
            </w:tcBorders>
            <w:shd w:val="clear" w:color="auto" w:fill="auto"/>
            <w:noWrap/>
            <w:vAlign w:val="bottom"/>
            <w:hideMark/>
          </w:tcPr>
          <w:p w14:paraId="56449CEE"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r>
      <w:tr w:rsidR="006D223E" w:rsidRPr="009F4E52" w14:paraId="1B5E156F" w14:textId="77777777" w:rsidTr="00086133">
        <w:trPr>
          <w:trHeight w:val="315"/>
        </w:trPr>
        <w:tc>
          <w:tcPr>
            <w:tcW w:w="1064" w:type="dxa"/>
            <w:tcBorders>
              <w:top w:val="nil"/>
              <w:left w:val="single" w:sz="4" w:space="0" w:color="auto"/>
              <w:bottom w:val="single" w:sz="4" w:space="0" w:color="auto"/>
              <w:right w:val="single" w:sz="4" w:space="0" w:color="auto"/>
            </w:tcBorders>
            <w:shd w:val="clear" w:color="auto" w:fill="auto"/>
            <w:noWrap/>
            <w:vAlign w:val="bottom"/>
            <w:hideMark/>
          </w:tcPr>
          <w:p w14:paraId="7AAA99FB" w14:textId="77777777" w:rsidR="006D223E" w:rsidRPr="009F4E52" w:rsidRDefault="006D223E" w:rsidP="002D07AE">
            <w:pPr>
              <w:spacing w:after="0" w:line="360" w:lineRule="auto"/>
              <w:jc w:val="both"/>
              <w:rPr>
                <w:rFonts w:ascii="Calibri" w:eastAsia="Times New Roman" w:hAnsi="Calibri" w:cs="Calibri"/>
                <w:b/>
                <w:bCs/>
                <w:color w:val="000000"/>
                <w:kern w:val="0"/>
                <w:sz w:val="24"/>
                <w:szCs w:val="24"/>
                <w:lang w:val="es-ES" w:eastAsia="es-ES"/>
                <w14:ligatures w14:val="none"/>
              </w:rPr>
            </w:pPr>
            <w:r w:rsidRPr="009F4E52">
              <w:rPr>
                <w:rFonts w:ascii="Calibri" w:eastAsia="Times New Roman" w:hAnsi="Calibri" w:cs="Calibri"/>
                <w:b/>
                <w:bCs/>
                <w:color w:val="000000"/>
                <w:kern w:val="0"/>
                <w:sz w:val="24"/>
                <w:szCs w:val="24"/>
                <w:lang w:val="es-ES" w:eastAsia="es-ES"/>
                <w14:ligatures w14:val="none"/>
              </w:rPr>
              <w:t>C00</w:t>
            </w:r>
          </w:p>
        </w:tc>
        <w:tc>
          <w:tcPr>
            <w:tcW w:w="1011" w:type="dxa"/>
            <w:tcBorders>
              <w:top w:val="nil"/>
              <w:left w:val="nil"/>
              <w:bottom w:val="single" w:sz="4" w:space="0" w:color="auto"/>
              <w:right w:val="single" w:sz="4" w:space="0" w:color="auto"/>
            </w:tcBorders>
            <w:shd w:val="clear" w:color="auto" w:fill="auto"/>
            <w:noWrap/>
            <w:vAlign w:val="bottom"/>
            <w:hideMark/>
          </w:tcPr>
          <w:p w14:paraId="7DE22858"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6</w:t>
            </w:r>
          </w:p>
        </w:tc>
        <w:tc>
          <w:tcPr>
            <w:tcW w:w="762" w:type="dxa"/>
            <w:tcBorders>
              <w:top w:val="nil"/>
              <w:left w:val="nil"/>
              <w:bottom w:val="single" w:sz="4" w:space="0" w:color="auto"/>
              <w:right w:val="single" w:sz="4" w:space="0" w:color="auto"/>
            </w:tcBorders>
            <w:shd w:val="clear" w:color="auto" w:fill="auto"/>
            <w:noWrap/>
            <w:vAlign w:val="bottom"/>
            <w:hideMark/>
          </w:tcPr>
          <w:p w14:paraId="6832A30A"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87</w:t>
            </w:r>
          </w:p>
        </w:tc>
        <w:tc>
          <w:tcPr>
            <w:tcW w:w="775" w:type="dxa"/>
            <w:tcBorders>
              <w:top w:val="nil"/>
              <w:left w:val="nil"/>
              <w:bottom w:val="single" w:sz="4" w:space="0" w:color="auto"/>
              <w:right w:val="single" w:sz="4" w:space="0" w:color="auto"/>
            </w:tcBorders>
            <w:shd w:val="clear" w:color="auto" w:fill="auto"/>
            <w:noWrap/>
            <w:vAlign w:val="bottom"/>
            <w:hideMark/>
          </w:tcPr>
          <w:p w14:paraId="79A5A633"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17</w:t>
            </w:r>
          </w:p>
        </w:tc>
        <w:tc>
          <w:tcPr>
            <w:tcW w:w="688" w:type="dxa"/>
            <w:tcBorders>
              <w:top w:val="nil"/>
              <w:left w:val="nil"/>
              <w:bottom w:val="single" w:sz="4" w:space="0" w:color="auto"/>
              <w:right w:val="single" w:sz="4" w:space="0" w:color="auto"/>
            </w:tcBorders>
            <w:shd w:val="clear" w:color="auto" w:fill="auto"/>
            <w:noWrap/>
            <w:vAlign w:val="bottom"/>
            <w:hideMark/>
          </w:tcPr>
          <w:p w14:paraId="62E5DE1F"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32</w:t>
            </w:r>
          </w:p>
        </w:tc>
        <w:tc>
          <w:tcPr>
            <w:tcW w:w="525" w:type="dxa"/>
            <w:tcBorders>
              <w:top w:val="nil"/>
              <w:left w:val="nil"/>
              <w:bottom w:val="single" w:sz="4" w:space="0" w:color="auto"/>
              <w:right w:val="single" w:sz="4" w:space="0" w:color="auto"/>
            </w:tcBorders>
            <w:shd w:val="clear" w:color="auto" w:fill="auto"/>
            <w:noWrap/>
            <w:vAlign w:val="bottom"/>
            <w:hideMark/>
          </w:tcPr>
          <w:p w14:paraId="2787452C"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90</w:t>
            </w:r>
          </w:p>
        </w:tc>
        <w:tc>
          <w:tcPr>
            <w:tcW w:w="1156" w:type="dxa"/>
            <w:tcBorders>
              <w:top w:val="nil"/>
              <w:left w:val="nil"/>
              <w:bottom w:val="single" w:sz="4" w:space="0" w:color="auto"/>
              <w:right w:val="single" w:sz="4" w:space="0" w:color="auto"/>
            </w:tcBorders>
            <w:shd w:val="clear" w:color="auto" w:fill="auto"/>
            <w:noWrap/>
            <w:vAlign w:val="bottom"/>
            <w:hideMark/>
          </w:tcPr>
          <w:p w14:paraId="0B7570C5"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5</w:t>
            </w:r>
          </w:p>
        </w:tc>
        <w:tc>
          <w:tcPr>
            <w:tcW w:w="634" w:type="dxa"/>
            <w:tcBorders>
              <w:top w:val="nil"/>
              <w:left w:val="nil"/>
              <w:bottom w:val="single" w:sz="4" w:space="0" w:color="auto"/>
              <w:right w:val="single" w:sz="4" w:space="0" w:color="auto"/>
            </w:tcBorders>
            <w:shd w:val="clear" w:color="auto" w:fill="auto"/>
            <w:noWrap/>
            <w:vAlign w:val="bottom"/>
            <w:hideMark/>
          </w:tcPr>
          <w:p w14:paraId="3373E97E"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1.14</w:t>
            </w:r>
          </w:p>
        </w:tc>
        <w:tc>
          <w:tcPr>
            <w:tcW w:w="775" w:type="dxa"/>
            <w:tcBorders>
              <w:top w:val="nil"/>
              <w:left w:val="nil"/>
              <w:bottom w:val="single" w:sz="4" w:space="0" w:color="auto"/>
              <w:right w:val="single" w:sz="4" w:space="0" w:color="auto"/>
            </w:tcBorders>
            <w:shd w:val="clear" w:color="auto" w:fill="auto"/>
            <w:noWrap/>
            <w:vAlign w:val="bottom"/>
            <w:hideMark/>
          </w:tcPr>
          <w:p w14:paraId="00D15BE5"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43</w:t>
            </w:r>
          </w:p>
        </w:tc>
        <w:tc>
          <w:tcPr>
            <w:tcW w:w="688" w:type="dxa"/>
            <w:tcBorders>
              <w:top w:val="nil"/>
              <w:left w:val="nil"/>
              <w:bottom w:val="single" w:sz="4" w:space="0" w:color="auto"/>
              <w:right w:val="single" w:sz="4" w:space="0" w:color="auto"/>
            </w:tcBorders>
            <w:shd w:val="clear" w:color="auto" w:fill="auto"/>
            <w:noWrap/>
            <w:vAlign w:val="bottom"/>
            <w:hideMark/>
          </w:tcPr>
          <w:p w14:paraId="7ABF20DA"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22</w:t>
            </w:r>
          </w:p>
        </w:tc>
        <w:tc>
          <w:tcPr>
            <w:tcW w:w="525" w:type="dxa"/>
            <w:tcBorders>
              <w:top w:val="nil"/>
              <w:left w:val="nil"/>
              <w:bottom w:val="single" w:sz="4" w:space="0" w:color="auto"/>
              <w:right w:val="single" w:sz="4" w:space="0" w:color="auto"/>
            </w:tcBorders>
            <w:shd w:val="clear" w:color="auto" w:fill="auto"/>
            <w:noWrap/>
            <w:vAlign w:val="bottom"/>
            <w:hideMark/>
          </w:tcPr>
          <w:p w14:paraId="115C4209"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95</w:t>
            </w:r>
          </w:p>
        </w:tc>
      </w:tr>
      <w:tr w:rsidR="006D223E" w:rsidRPr="009F4E52" w14:paraId="277A5C94" w14:textId="77777777" w:rsidTr="00086133">
        <w:trPr>
          <w:trHeight w:val="315"/>
        </w:trPr>
        <w:tc>
          <w:tcPr>
            <w:tcW w:w="1064" w:type="dxa"/>
            <w:tcBorders>
              <w:top w:val="nil"/>
              <w:left w:val="single" w:sz="4" w:space="0" w:color="auto"/>
              <w:bottom w:val="single" w:sz="4" w:space="0" w:color="auto"/>
              <w:right w:val="single" w:sz="4" w:space="0" w:color="auto"/>
            </w:tcBorders>
            <w:shd w:val="clear" w:color="auto" w:fill="auto"/>
            <w:noWrap/>
            <w:vAlign w:val="bottom"/>
            <w:hideMark/>
          </w:tcPr>
          <w:p w14:paraId="036905B7" w14:textId="77777777" w:rsidR="006D223E" w:rsidRPr="009F4E52" w:rsidRDefault="006D223E" w:rsidP="002D07AE">
            <w:pPr>
              <w:spacing w:after="0" w:line="360" w:lineRule="auto"/>
              <w:jc w:val="both"/>
              <w:rPr>
                <w:rFonts w:ascii="Calibri" w:eastAsia="Times New Roman" w:hAnsi="Calibri" w:cs="Calibri"/>
                <w:b/>
                <w:bCs/>
                <w:color w:val="000000"/>
                <w:kern w:val="0"/>
                <w:sz w:val="24"/>
                <w:szCs w:val="24"/>
                <w:lang w:val="es-ES" w:eastAsia="es-ES"/>
                <w14:ligatures w14:val="none"/>
              </w:rPr>
            </w:pPr>
            <w:r w:rsidRPr="009F4E52">
              <w:rPr>
                <w:rFonts w:ascii="Calibri" w:eastAsia="Times New Roman" w:hAnsi="Calibri" w:cs="Calibri"/>
                <w:b/>
                <w:bCs/>
                <w:color w:val="000000"/>
                <w:kern w:val="0"/>
                <w:sz w:val="24"/>
                <w:szCs w:val="24"/>
                <w:lang w:val="es-ES" w:eastAsia="es-ES"/>
                <w14:ligatures w14:val="none"/>
              </w:rPr>
              <w:t>C06</w:t>
            </w:r>
          </w:p>
        </w:tc>
        <w:tc>
          <w:tcPr>
            <w:tcW w:w="1011" w:type="dxa"/>
            <w:tcBorders>
              <w:top w:val="nil"/>
              <w:left w:val="nil"/>
              <w:bottom w:val="single" w:sz="4" w:space="0" w:color="auto"/>
              <w:right w:val="single" w:sz="4" w:space="0" w:color="auto"/>
            </w:tcBorders>
            <w:shd w:val="clear" w:color="auto" w:fill="auto"/>
            <w:noWrap/>
            <w:vAlign w:val="bottom"/>
            <w:hideMark/>
          </w:tcPr>
          <w:p w14:paraId="6F0CEE68"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5</w:t>
            </w:r>
          </w:p>
        </w:tc>
        <w:tc>
          <w:tcPr>
            <w:tcW w:w="762" w:type="dxa"/>
            <w:tcBorders>
              <w:top w:val="nil"/>
              <w:left w:val="nil"/>
              <w:bottom w:val="single" w:sz="4" w:space="0" w:color="auto"/>
              <w:right w:val="single" w:sz="4" w:space="0" w:color="auto"/>
            </w:tcBorders>
            <w:shd w:val="clear" w:color="auto" w:fill="auto"/>
            <w:noWrap/>
            <w:vAlign w:val="bottom"/>
            <w:hideMark/>
          </w:tcPr>
          <w:p w14:paraId="5E22FD12"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92</w:t>
            </w:r>
          </w:p>
        </w:tc>
        <w:tc>
          <w:tcPr>
            <w:tcW w:w="775" w:type="dxa"/>
            <w:tcBorders>
              <w:top w:val="nil"/>
              <w:left w:val="nil"/>
              <w:bottom w:val="single" w:sz="4" w:space="0" w:color="auto"/>
              <w:right w:val="single" w:sz="4" w:space="0" w:color="auto"/>
            </w:tcBorders>
            <w:shd w:val="clear" w:color="auto" w:fill="auto"/>
            <w:noWrap/>
            <w:vAlign w:val="bottom"/>
            <w:hideMark/>
          </w:tcPr>
          <w:p w14:paraId="7F538DF3"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25</w:t>
            </w:r>
          </w:p>
        </w:tc>
        <w:tc>
          <w:tcPr>
            <w:tcW w:w="688" w:type="dxa"/>
            <w:tcBorders>
              <w:top w:val="nil"/>
              <w:left w:val="nil"/>
              <w:bottom w:val="single" w:sz="4" w:space="0" w:color="auto"/>
              <w:right w:val="single" w:sz="4" w:space="0" w:color="auto"/>
            </w:tcBorders>
            <w:shd w:val="clear" w:color="auto" w:fill="auto"/>
            <w:noWrap/>
            <w:vAlign w:val="bottom"/>
            <w:hideMark/>
          </w:tcPr>
          <w:p w14:paraId="4379B17E"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34</w:t>
            </w:r>
          </w:p>
        </w:tc>
        <w:tc>
          <w:tcPr>
            <w:tcW w:w="525" w:type="dxa"/>
            <w:tcBorders>
              <w:top w:val="nil"/>
              <w:left w:val="nil"/>
              <w:bottom w:val="single" w:sz="4" w:space="0" w:color="auto"/>
              <w:right w:val="single" w:sz="4" w:space="0" w:color="auto"/>
            </w:tcBorders>
            <w:shd w:val="clear" w:color="auto" w:fill="auto"/>
            <w:noWrap/>
            <w:vAlign w:val="bottom"/>
            <w:hideMark/>
          </w:tcPr>
          <w:p w14:paraId="2E9AFF53"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94</w:t>
            </w:r>
          </w:p>
        </w:tc>
        <w:tc>
          <w:tcPr>
            <w:tcW w:w="1156" w:type="dxa"/>
            <w:tcBorders>
              <w:top w:val="nil"/>
              <w:left w:val="nil"/>
              <w:bottom w:val="single" w:sz="4" w:space="0" w:color="auto"/>
              <w:right w:val="single" w:sz="4" w:space="0" w:color="auto"/>
            </w:tcBorders>
            <w:shd w:val="clear" w:color="auto" w:fill="auto"/>
            <w:noWrap/>
            <w:vAlign w:val="bottom"/>
            <w:hideMark/>
          </w:tcPr>
          <w:p w14:paraId="0B41D0BF"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634" w:type="dxa"/>
            <w:tcBorders>
              <w:top w:val="nil"/>
              <w:left w:val="nil"/>
              <w:bottom w:val="single" w:sz="4" w:space="0" w:color="auto"/>
              <w:right w:val="single" w:sz="4" w:space="0" w:color="auto"/>
            </w:tcBorders>
            <w:shd w:val="clear" w:color="auto" w:fill="auto"/>
            <w:noWrap/>
            <w:vAlign w:val="bottom"/>
            <w:hideMark/>
          </w:tcPr>
          <w:p w14:paraId="76F1EEB3"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775" w:type="dxa"/>
            <w:tcBorders>
              <w:top w:val="nil"/>
              <w:left w:val="nil"/>
              <w:bottom w:val="single" w:sz="4" w:space="0" w:color="auto"/>
              <w:right w:val="single" w:sz="4" w:space="0" w:color="auto"/>
            </w:tcBorders>
            <w:shd w:val="clear" w:color="auto" w:fill="auto"/>
            <w:noWrap/>
            <w:vAlign w:val="bottom"/>
            <w:hideMark/>
          </w:tcPr>
          <w:p w14:paraId="3A5F3586"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688" w:type="dxa"/>
            <w:tcBorders>
              <w:top w:val="nil"/>
              <w:left w:val="nil"/>
              <w:bottom w:val="single" w:sz="4" w:space="0" w:color="auto"/>
              <w:right w:val="single" w:sz="4" w:space="0" w:color="auto"/>
            </w:tcBorders>
            <w:shd w:val="clear" w:color="auto" w:fill="auto"/>
            <w:noWrap/>
            <w:vAlign w:val="bottom"/>
            <w:hideMark/>
          </w:tcPr>
          <w:p w14:paraId="7195301E"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525" w:type="dxa"/>
            <w:tcBorders>
              <w:top w:val="nil"/>
              <w:left w:val="nil"/>
              <w:bottom w:val="single" w:sz="4" w:space="0" w:color="auto"/>
              <w:right w:val="single" w:sz="4" w:space="0" w:color="auto"/>
            </w:tcBorders>
            <w:shd w:val="clear" w:color="auto" w:fill="auto"/>
            <w:noWrap/>
            <w:vAlign w:val="bottom"/>
            <w:hideMark/>
          </w:tcPr>
          <w:p w14:paraId="0363D1F5"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r>
      <w:tr w:rsidR="006D223E" w:rsidRPr="009F4E52" w14:paraId="4502B1C3" w14:textId="77777777" w:rsidTr="00086133">
        <w:trPr>
          <w:trHeight w:val="315"/>
        </w:trPr>
        <w:tc>
          <w:tcPr>
            <w:tcW w:w="1064" w:type="dxa"/>
            <w:tcBorders>
              <w:top w:val="nil"/>
              <w:left w:val="single" w:sz="4" w:space="0" w:color="auto"/>
              <w:bottom w:val="single" w:sz="4" w:space="0" w:color="auto"/>
              <w:right w:val="single" w:sz="4" w:space="0" w:color="auto"/>
            </w:tcBorders>
            <w:shd w:val="clear" w:color="auto" w:fill="auto"/>
            <w:noWrap/>
            <w:vAlign w:val="bottom"/>
            <w:hideMark/>
          </w:tcPr>
          <w:p w14:paraId="1C3E5290" w14:textId="77777777" w:rsidR="006D223E" w:rsidRPr="009F4E52" w:rsidRDefault="006D223E" w:rsidP="002D07AE">
            <w:pPr>
              <w:spacing w:after="0" w:line="360" w:lineRule="auto"/>
              <w:jc w:val="both"/>
              <w:rPr>
                <w:rFonts w:ascii="Calibri" w:eastAsia="Times New Roman" w:hAnsi="Calibri" w:cs="Calibri"/>
                <w:b/>
                <w:bCs/>
                <w:color w:val="000000"/>
                <w:kern w:val="0"/>
                <w:sz w:val="24"/>
                <w:szCs w:val="24"/>
                <w:lang w:val="es-ES" w:eastAsia="es-ES"/>
                <w14:ligatures w14:val="none"/>
              </w:rPr>
            </w:pPr>
            <w:r w:rsidRPr="009F4E52">
              <w:rPr>
                <w:rFonts w:ascii="Calibri" w:eastAsia="Times New Roman" w:hAnsi="Calibri" w:cs="Calibri"/>
                <w:b/>
                <w:bCs/>
                <w:color w:val="000000"/>
                <w:kern w:val="0"/>
                <w:sz w:val="24"/>
                <w:szCs w:val="24"/>
                <w:lang w:val="es-ES" w:eastAsia="es-ES"/>
                <w14:ligatures w14:val="none"/>
              </w:rPr>
              <w:t>C18</w:t>
            </w:r>
          </w:p>
        </w:tc>
        <w:tc>
          <w:tcPr>
            <w:tcW w:w="1011" w:type="dxa"/>
            <w:tcBorders>
              <w:top w:val="nil"/>
              <w:left w:val="nil"/>
              <w:bottom w:val="single" w:sz="4" w:space="0" w:color="auto"/>
              <w:right w:val="single" w:sz="4" w:space="0" w:color="auto"/>
            </w:tcBorders>
            <w:shd w:val="clear" w:color="auto" w:fill="auto"/>
            <w:noWrap/>
            <w:vAlign w:val="bottom"/>
            <w:hideMark/>
          </w:tcPr>
          <w:p w14:paraId="1DF22C04"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762" w:type="dxa"/>
            <w:tcBorders>
              <w:top w:val="nil"/>
              <w:left w:val="nil"/>
              <w:bottom w:val="single" w:sz="4" w:space="0" w:color="auto"/>
              <w:right w:val="single" w:sz="4" w:space="0" w:color="auto"/>
            </w:tcBorders>
            <w:shd w:val="clear" w:color="auto" w:fill="auto"/>
            <w:noWrap/>
            <w:vAlign w:val="bottom"/>
            <w:hideMark/>
          </w:tcPr>
          <w:p w14:paraId="6E8F56CA"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775" w:type="dxa"/>
            <w:tcBorders>
              <w:top w:val="nil"/>
              <w:left w:val="nil"/>
              <w:bottom w:val="single" w:sz="4" w:space="0" w:color="auto"/>
              <w:right w:val="single" w:sz="4" w:space="0" w:color="auto"/>
            </w:tcBorders>
            <w:shd w:val="clear" w:color="auto" w:fill="auto"/>
            <w:noWrap/>
            <w:vAlign w:val="bottom"/>
            <w:hideMark/>
          </w:tcPr>
          <w:p w14:paraId="0C016C36"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688" w:type="dxa"/>
            <w:tcBorders>
              <w:top w:val="nil"/>
              <w:left w:val="nil"/>
              <w:bottom w:val="single" w:sz="4" w:space="0" w:color="auto"/>
              <w:right w:val="single" w:sz="4" w:space="0" w:color="auto"/>
            </w:tcBorders>
            <w:shd w:val="clear" w:color="auto" w:fill="auto"/>
            <w:noWrap/>
            <w:vAlign w:val="bottom"/>
            <w:hideMark/>
          </w:tcPr>
          <w:p w14:paraId="2DA10B97"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525" w:type="dxa"/>
            <w:tcBorders>
              <w:top w:val="nil"/>
              <w:left w:val="nil"/>
              <w:bottom w:val="single" w:sz="4" w:space="0" w:color="auto"/>
              <w:right w:val="single" w:sz="4" w:space="0" w:color="auto"/>
            </w:tcBorders>
            <w:shd w:val="clear" w:color="auto" w:fill="auto"/>
            <w:noWrap/>
            <w:vAlign w:val="bottom"/>
            <w:hideMark/>
          </w:tcPr>
          <w:p w14:paraId="16466DA2"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1156" w:type="dxa"/>
            <w:tcBorders>
              <w:top w:val="nil"/>
              <w:left w:val="nil"/>
              <w:bottom w:val="single" w:sz="4" w:space="0" w:color="auto"/>
              <w:right w:val="single" w:sz="4" w:space="0" w:color="auto"/>
            </w:tcBorders>
            <w:shd w:val="clear" w:color="auto" w:fill="auto"/>
            <w:noWrap/>
            <w:vAlign w:val="bottom"/>
            <w:hideMark/>
          </w:tcPr>
          <w:p w14:paraId="26E8A829"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5</w:t>
            </w:r>
          </w:p>
        </w:tc>
        <w:tc>
          <w:tcPr>
            <w:tcW w:w="634" w:type="dxa"/>
            <w:tcBorders>
              <w:top w:val="nil"/>
              <w:left w:val="nil"/>
              <w:bottom w:val="single" w:sz="4" w:space="0" w:color="auto"/>
              <w:right w:val="single" w:sz="4" w:space="0" w:color="auto"/>
            </w:tcBorders>
            <w:shd w:val="clear" w:color="auto" w:fill="auto"/>
            <w:noWrap/>
            <w:vAlign w:val="bottom"/>
            <w:hideMark/>
          </w:tcPr>
          <w:p w14:paraId="4687EB3C"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1.09</w:t>
            </w:r>
          </w:p>
        </w:tc>
        <w:tc>
          <w:tcPr>
            <w:tcW w:w="775" w:type="dxa"/>
            <w:tcBorders>
              <w:top w:val="nil"/>
              <w:left w:val="nil"/>
              <w:bottom w:val="single" w:sz="4" w:space="0" w:color="auto"/>
              <w:right w:val="single" w:sz="4" w:space="0" w:color="auto"/>
            </w:tcBorders>
            <w:shd w:val="clear" w:color="auto" w:fill="auto"/>
            <w:noWrap/>
            <w:vAlign w:val="bottom"/>
            <w:hideMark/>
          </w:tcPr>
          <w:p w14:paraId="67583B6E"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37</w:t>
            </w:r>
          </w:p>
        </w:tc>
        <w:tc>
          <w:tcPr>
            <w:tcW w:w="688" w:type="dxa"/>
            <w:tcBorders>
              <w:top w:val="nil"/>
              <w:left w:val="nil"/>
              <w:bottom w:val="single" w:sz="4" w:space="0" w:color="auto"/>
              <w:right w:val="single" w:sz="4" w:space="0" w:color="auto"/>
            </w:tcBorders>
            <w:shd w:val="clear" w:color="auto" w:fill="auto"/>
            <w:noWrap/>
            <w:vAlign w:val="bottom"/>
            <w:hideMark/>
          </w:tcPr>
          <w:p w14:paraId="3EECD49C"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24</w:t>
            </w:r>
          </w:p>
        </w:tc>
        <w:tc>
          <w:tcPr>
            <w:tcW w:w="525" w:type="dxa"/>
            <w:tcBorders>
              <w:top w:val="nil"/>
              <w:left w:val="nil"/>
              <w:bottom w:val="single" w:sz="4" w:space="0" w:color="auto"/>
              <w:right w:val="single" w:sz="4" w:space="0" w:color="auto"/>
            </w:tcBorders>
            <w:shd w:val="clear" w:color="auto" w:fill="auto"/>
            <w:noWrap/>
            <w:vAlign w:val="bottom"/>
            <w:hideMark/>
          </w:tcPr>
          <w:p w14:paraId="1EA542DC"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95</w:t>
            </w:r>
          </w:p>
        </w:tc>
      </w:tr>
      <w:tr w:rsidR="006D223E" w:rsidRPr="009F4E52" w14:paraId="500FE0E1" w14:textId="77777777" w:rsidTr="00086133">
        <w:trPr>
          <w:trHeight w:val="315"/>
        </w:trPr>
        <w:tc>
          <w:tcPr>
            <w:tcW w:w="1064" w:type="dxa"/>
            <w:tcBorders>
              <w:top w:val="nil"/>
              <w:left w:val="single" w:sz="4" w:space="0" w:color="auto"/>
              <w:bottom w:val="single" w:sz="4" w:space="0" w:color="auto"/>
              <w:right w:val="single" w:sz="4" w:space="0" w:color="auto"/>
            </w:tcBorders>
            <w:shd w:val="clear" w:color="auto" w:fill="auto"/>
            <w:noWrap/>
            <w:vAlign w:val="bottom"/>
            <w:hideMark/>
          </w:tcPr>
          <w:p w14:paraId="136A5664" w14:textId="77777777" w:rsidR="006D223E" w:rsidRPr="009F4E52" w:rsidRDefault="006D223E" w:rsidP="002D07AE">
            <w:pPr>
              <w:spacing w:after="0" w:line="360" w:lineRule="auto"/>
              <w:jc w:val="both"/>
              <w:rPr>
                <w:rFonts w:ascii="Calibri" w:eastAsia="Times New Roman" w:hAnsi="Calibri" w:cs="Calibri"/>
                <w:b/>
                <w:bCs/>
                <w:color w:val="000000"/>
                <w:kern w:val="0"/>
                <w:sz w:val="24"/>
                <w:szCs w:val="24"/>
                <w:lang w:val="es-ES" w:eastAsia="es-ES"/>
                <w14:ligatures w14:val="none"/>
              </w:rPr>
            </w:pPr>
            <w:r w:rsidRPr="009F4E52">
              <w:rPr>
                <w:rFonts w:ascii="Calibri" w:eastAsia="Times New Roman" w:hAnsi="Calibri" w:cs="Calibri"/>
                <w:b/>
                <w:bCs/>
                <w:color w:val="000000"/>
                <w:kern w:val="0"/>
                <w:sz w:val="24"/>
                <w:szCs w:val="24"/>
                <w:lang w:val="es-ES" w:eastAsia="es-ES"/>
                <w14:ligatures w14:val="none"/>
              </w:rPr>
              <w:t>C19</w:t>
            </w:r>
          </w:p>
        </w:tc>
        <w:tc>
          <w:tcPr>
            <w:tcW w:w="1011" w:type="dxa"/>
            <w:tcBorders>
              <w:top w:val="nil"/>
              <w:left w:val="nil"/>
              <w:bottom w:val="single" w:sz="4" w:space="0" w:color="auto"/>
              <w:right w:val="single" w:sz="4" w:space="0" w:color="auto"/>
            </w:tcBorders>
            <w:shd w:val="clear" w:color="auto" w:fill="auto"/>
            <w:noWrap/>
            <w:vAlign w:val="bottom"/>
            <w:hideMark/>
          </w:tcPr>
          <w:p w14:paraId="7180F7EB"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6</w:t>
            </w:r>
          </w:p>
        </w:tc>
        <w:tc>
          <w:tcPr>
            <w:tcW w:w="762" w:type="dxa"/>
            <w:tcBorders>
              <w:top w:val="nil"/>
              <w:left w:val="nil"/>
              <w:bottom w:val="single" w:sz="4" w:space="0" w:color="auto"/>
              <w:right w:val="single" w:sz="4" w:space="0" w:color="auto"/>
            </w:tcBorders>
            <w:shd w:val="clear" w:color="auto" w:fill="auto"/>
            <w:noWrap/>
            <w:vAlign w:val="bottom"/>
            <w:hideMark/>
          </w:tcPr>
          <w:p w14:paraId="7BB3D80C"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70</w:t>
            </w:r>
          </w:p>
        </w:tc>
        <w:tc>
          <w:tcPr>
            <w:tcW w:w="775" w:type="dxa"/>
            <w:tcBorders>
              <w:top w:val="nil"/>
              <w:left w:val="nil"/>
              <w:bottom w:val="single" w:sz="4" w:space="0" w:color="auto"/>
              <w:right w:val="single" w:sz="4" w:space="0" w:color="auto"/>
            </w:tcBorders>
            <w:shd w:val="clear" w:color="auto" w:fill="auto"/>
            <w:noWrap/>
            <w:vAlign w:val="bottom"/>
            <w:hideMark/>
          </w:tcPr>
          <w:p w14:paraId="3D7430EE"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17</w:t>
            </w:r>
          </w:p>
        </w:tc>
        <w:tc>
          <w:tcPr>
            <w:tcW w:w="688" w:type="dxa"/>
            <w:tcBorders>
              <w:top w:val="nil"/>
              <w:left w:val="nil"/>
              <w:bottom w:val="single" w:sz="4" w:space="0" w:color="auto"/>
              <w:right w:val="single" w:sz="4" w:space="0" w:color="auto"/>
            </w:tcBorders>
            <w:shd w:val="clear" w:color="auto" w:fill="auto"/>
            <w:noWrap/>
            <w:vAlign w:val="bottom"/>
            <w:hideMark/>
          </w:tcPr>
          <w:p w14:paraId="2D85FBF2"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38</w:t>
            </w:r>
          </w:p>
        </w:tc>
        <w:tc>
          <w:tcPr>
            <w:tcW w:w="525" w:type="dxa"/>
            <w:tcBorders>
              <w:top w:val="nil"/>
              <w:left w:val="nil"/>
              <w:bottom w:val="single" w:sz="4" w:space="0" w:color="auto"/>
              <w:right w:val="single" w:sz="4" w:space="0" w:color="auto"/>
            </w:tcBorders>
            <w:shd w:val="clear" w:color="auto" w:fill="auto"/>
            <w:noWrap/>
            <w:vAlign w:val="bottom"/>
            <w:hideMark/>
          </w:tcPr>
          <w:p w14:paraId="081F3275"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91</w:t>
            </w:r>
          </w:p>
        </w:tc>
        <w:tc>
          <w:tcPr>
            <w:tcW w:w="1156" w:type="dxa"/>
            <w:tcBorders>
              <w:top w:val="nil"/>
              <w:left w:val="nil"/>
              <w:bottom w:val="single" w:sz="4" w:space="0" w:color="auto"/>
              <w:right w:val="single" w:sz="4" w:space="0" w:color="auto"/>
            </w:tcBorders>
            <w:shd w:val="clear" w:color="auto" w:fill="auto"/>
            <w:noWrap/>
            <w:vAlign w:val="bottom"/>
            <w:hideMark/>
          </w:tcPr>
          <w:p w14:paraId="2FDF672E"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6</w:t>
            </w:r>
          </w:p>
        </w:tc>
        <w:tc>
          <w:tcPr>
            <w:tcW w:w="634" w:type="dxa"/>
            <w:tcBorders>
              <w:top w:val="nil"/>
              <w:left w:val="nil"/>
              <w:bottom w:val="single" w:sz="4" w:space="0" w:color="auto"/>
              <w:right w:val="single" w:sz="4" w:space="0" w:color="auto"/>
            </w:tcBorders>
            <w:shd w:val="clear" w:color="auto" w:fill="auto"/>
            <w:noWrap/>
            <w:vAlign w:val="bottom"/>
            <w:hideMark/>
          </w:tcPr>
          <w:p w14:paraId="28861DCA"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92</w:t>
            </w:r>
          </w:p>
        </w:tc>
        <w:tc>
          <w:tcPr>
            <w:tcW w:w="775" w:type="dxa"/>
            <w:tcBorders>
              <w:top w:val="nil"/>
              <w:left w:val="nil"/>
              <w:bottom w:val="single" w:sz="4" w:space="0" w:color="auto"/>
              <w:right w:val="single" w:sz="4" w:space="0" w:color="auto"/>
            </w:tcBorders>
            <w:shd w:val="clear" w:color="auto" w:fill="auto"/>
            <w:noWrap/>
            <w:vAlign w:val="bottom"/>
            <w:hideMark/>
          </w:tcPr>
          <w:p w14:paraId="3C318C33"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41</w:t>
            </w:r>
          </w:p>
        </w:tc>
        <w:tc>
          <w:tcPr>
            <w:tcW w:w="688" w:type="dxa"/>
            <w:tcBorders>
              <w:top w:val="nil"/>
              <w:left w:val="nil"/>
              <w:bottom w:val="single" w:sz="4" w:space="0" w:color="auto"/>
              <w:right w:val="single" w:sz="4" w:space="0" w:color="auto"/>
            </w:tcBorders>
            <w:shd w:val="clear" w:color="auto" w:fill="auto"/>
            <w:noWrap/>
            <w:vAlign w:val="bottom"/>
            <w:hideMark/>
          </w:tcPr>
          <w:p w14:paraId="53DC54BF"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24</w:t>
            </w:r>
          </w:p>
        </w:tc>
        <w:tc>
          <w:tcPr>
            <w:tcW w:w="525" w:type="dxa"/>
            <w:tcBorders>
              <w:top w:val="nil"/>
              <w:left w:val="nil"/>
              <w:bottom w:val="single" w:sz="4" w:space="0" w:color="auto"/>
              <w:right w:val="single" w:sz="4" w:space="0" w:color="auto"/>
            </w:tcBorders>
            <w:shd w:val="clear" w:color="auto" w:fill="auto"/>
            <w:noWrap/>
            <w:vAlign w:val="bottom"/>
            <w:hideMark/>
          </w:tcPr>
          <w:p w14:paraId="46AC0385"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94</w:t>
            </w:r>
          </w:p>
        </w:tc>
      </w:tr>
      <w:tr w:rsidR="006D223E" w:rsidRPr="009F4E52" w14:paraId="45004208" w14:textId="77777777" w:rsidTr="00086133">
        <w:trPr>
          <w:trHeight w:val="315"/>
        </w:trPr>
        <w:tc>
          <w:tcPr>
            <w:tcW w:w="1064" w:type="dxa"/>
            <w:tcBorders>
              <w:top w:val="nil"/>
              <w:left w:val="single" w:sz="4" w:space="0" w:color="auto"/>
              <w:bottom w:val="single" w:sz="4" w:space="0" w:color="auto"/>
              <w:right w:val="single" w:sz="4" w:space="0" w:color="auto"/>
            </w:tcBorders>
            <w:shd w:val="clear" w:color="auto" w:fill="auto"/>
            <w:noWrap/>
            <w:vAlign w:val="bottom"/>
            <w:hideMark/>
          </w:tcPr>
          <w:p w14:paraId="0C32F03B" w14:textId="77777777" w:rsidR="006D223E" w:rsidRPr="009F4E52" w:rsidRDefault="006D223E" w:rsidP="002D07AE">
            <w:pPr>
              <w:spacing w:after="0" w:line="360" w:lineRule="auto"/>
              <w:jc w:val="both"/>
              <w:rPr>
                <w:rFonts w:ascii="Calibri" w:eastAsia="Times New Roman" w:hAnsi="Calibri" w:cs="Calibri"/>
                <w:b/>
                <w:bCs/>
                <w:color w:val="000000"/>
                <w:kern w:val="0"/>
                <w:sz w:val="24"/>
                <w:szCs w:val="24"/>
                <w:lang w:val="es-ES" w:eastAsia="es-ES"/>
                <w14:ligatures w14:val="none"/>
              </w:rPr>
            </w:pPr>
            <w:r w:rsidRPr="009F4E52">
              <w:rPr>
                <w:rFonts w:ascii="Calibri" w:eastAsia="Times New Roman" w:hAnsi="Calibri" w:cs="Calibri"/>
                <w:b/>
                <w:bCs/>
                <w:color w:val="000000"/>
                <w:kern w:val="0"/>
                <w:sz w:val="24"/>
                <w:szCs w:val="24"/>
                <w:lang w:val="es-ES" w:eastAsia="es-ES"/>
                <w14:ligatures w14:val="none"/>
              </w:rPr>
              <w:t>C20</w:t>
            </w:r>
          </w:p>
        </w:tc>
        <w:tc>
          <w:tcPr>
            <w:tcW w:w="1011" w:type="dxa"/>
            <w:tcBorders>
              <w:top w:val="nil"/>
              <w:left w:val="nil"/>
              <w:bottom w:val="single" w:sz="4" w:space="0" w:color="auto"/>
              <w:right w:val="single" w:sz="4" w:space="0" w:color="auto"/>
            </w:tcBorders>
            <w:shd w:val="clear" w:color="auto" w:fill="auto"/>
            <w:noWrap/>
            <w:vAlign w:val="bottom"/>
            <w:hideMark/>
          </w:tcPr>
          <w:p w14:paraId="1936CEC5"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762" w:type="dxa"/>
            <w:tcBorders>
              <w:top w:val="nil"/>
              <w:left w:val="nil"/>
              <w:bottom w:val="single" w:sz="4" w:space="0" w:color="auto"/>
              <w:right w:val="single" w:sz="4" w:space="0" w:color="auto"/>
            </w:tcBorders>
            <w:shd w:val="clear" w:color="auto" w:fill="auto"/>
            <w:noWrap/>
            <w:vAlign w:val="bottom"/>
            <w:hideMark/>
          </w:tcPr>
          <w:p w14:paraId="66A70C0B"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775" w:type="dxa"/>
            <w:tcBorders>
              <w:top w:val="nil"/>
              <w:left w:val="nil"/>
              <w:bottom w:val="single" w:sz="4" w:space="0" w:color="auto"/>
              <w:right w:val="single" w:sz="4" w:space="0" w:color="auto"/>
            </w:tcBorders>
            <w:shd w:val="clear" w:color="auto" w:fill="auto"/>
            <w:noWrap/>
            <w:vAlign w:val="bottom"/>
            <w:hideMark/>
          </w:tcPr>
          <w:p w14:paraId="3185EFD8"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688" w:type="dxa"/>
            <w:tcBorders>
              <w:top w:val="nil"/>
              <w:left w:val="nil"/>
              <w:bottom w:val="single" w:sz="4" w:space="0" w:color="auto"/>
              <w:right w:val="single" w:sz="4" w:space="0" w:color="auto"/>
            </w:tcBorders>
            <w:shd w:val="clear" w:color="auto" w:fill="auto"/>
            <w:noWrap/>
            <w:vAlign w:val="bottom"/>
            <w:hideMark/>
          </w:tcPr>
          <w:p w14:paraId="7A4EEFE1"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525" w:type="dxa"/>
            <w:tcBorders>
              <w:top w:val="nil"/>
              <w:left w:val="nil"/>
              <w:bottom w:val="single" w:sz="4" w:space="0" w:color="auto"/>
              <w:right w:val="single" w:sz="4" w:space="0" w:color="auto"/>
            </w:tcBorders>
            <w:shd w:val="clear" w:color="auto" w:fill="auto"/>
            <w:noWrap/>
            <w:vAlign w:val="bottom"/>
            <w:hideMark/>
          </w:tcPr>
          <w:p w14:paraId="415596B4"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1156" w:type="dxa"/>
            <w:tcBorders>
              <w:top w:val="nil"/>
              <w:left w:val="nil"/>
              <w:bottom w:val="single" w:sz="4" w:space="0" w:color="auto"/>
              <w:right w:val="single" w:sz="4" w:space="0" w:color="auto"/>
            </w:tcBorders>
            <w:shd w:val="clear" w:color="auto" w:fill="auto"/>
            <w:noWrap/>
            <w:vAlign w:val="bottom"/>
            <w:hideMark/>
          </w:tcPr>
          <w:p w14:paraId="0B835CEC"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5</w:t>
            </w:r>
          </w:p>
        </w:tc>
        <w:tc>
          <w:tcPr>
            <w:tcW w:w="634" w:type="dxa"/>
            <w:tcBorders>
              <w:top w:val="nil"/>
              <w:left w:val="nil"/>
              <w:bottom w:val="single" w:sz="4" w:space="0" w:color="auto"/>
              <w:right w:val="single" w:sz="4" w:space="0" w:color="auto"/>
            </w:tcBorders>
            <w:shd w:val="clear" w:color="auto" w:fill="auto"/>
            <w:noWrap/>
            <w:vAlign w:val="bottom"/>
            <w:hideMark/>
          </w:tcPr>
          <w:p w14:paraId="499081EE"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1.20</w:t>
            </w:r>
          </w:p>
        </w:tc>
        <w:tc>
          <w:tcPr>
            <w:tcW w:w="775" w:type="dxa"/>
            <w:tcBorders>
              <w:top w:val="nil"/>
              <w:left w:val="nil"/>
              <w:bottom w:val="single" w:sz="4" w:space="0" w:color="auto"/>
              <w:right w:val="single" w:sz="4" w:space="0" w:color="auto"/>
            </w:tcBorders>
            <w:shd w:val="clear" w:color="auto" w:fill="auto"/>
            <w:noWrap/>
            <w:vAlign w:val="bottom"/>
            <w:hideMark/>
          </w:tcPr>
          <w:p w14:paraId="47D56A24"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44</w:t>
            </w:r>
          </w:p>
        </w:tc>
        <w:tc>
          <w:tcPr>
            <w:tcW w:w="688" w:type="dxa"/>
            <w:tcBorders>
              <w:top w:val="nil"/>
              <w:left w:val="nil"/>
              <w:bottom w:val="single" w:sz="4" w:space="0" w:color="auto"/>
              <w:right w:val="single" w:sz="4" w:space="0" w:color="auto"/>
            </w:tcBorders>
            <w:shd w:val="clear" w:color="auto" w:fill="auto"/>
            <w:noWrap/>
            <w:vAlign w:val="bottom"/>
            <w:hideMark/>
          </w:tcPr>
          <w:p w14:paraId="6155C962"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23</w:t>
            </w:r>
          </w:p>
        </w:tc>
        <w:tc>
          <w:tcPr>
            <w:tcW w:w="525" w:type="dxa"/>
            <w:tcBorders>
              <w:top w:val="nil"/>
              <w:left w:val="nil"/>
              <w:bottom w:val="single" w:sz="4" w:space="0" w:color="auto"/>
              <w:right w:val="single" w:sz="4" w:space="0" w:color="auto"/>
            </w:tcBorders>
            <w:shd w:val="clear" w:color="auto" w:fill="auto"/>
            <w:noWrap/>
            <w:vAlign w:val="bottom"/>
            <w:hideMark/>
          </w:tcPr>
          <w:p w14:paraId="331B9A6E"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94</w:t>
            </w:r>
          </w:p>
        </w:tc>
      </w:tr>
      <w:tr w:rsidR="006D223E" w:rsidRPr="009F4E52" w14:paraId="6C102398" w14:textId="77777777" w:rsidTr="00086133">
        <w:trPr>
          <w:trHeight w:val="315"/>
        </w:trPr>
        <w:tc>
          <w:tcPr>
            <w:tcW w:w="1064" w:type="dxa"/>
            <w:tcBorders>
              <w:top w:val="nil"/>
              <w:left w:val="single" w:sz="4" w:space="0" w:color="auto"/>
              <w:bottom w:val="single" w:sz="4" w:space="0" w:color="auto"/>
              <w:right w:val="single" w:sz="4" w:space="0" w:color="auto"/>
            </w:tcBorders>
            <w:shd w:val="clear" w:color="auto" w:fill="auto"/>
            <w:noWrap/>
            <w:vAlign w:val="bottom"/>
            <w:hideMark/>
          </w:tcPr>
          <w:p w14:paraId="35F1FF1B" w14:textId="77777777" w:rsidR="006D223E" w:rsidRPr="009F4E52" w:rsidRDefault="006D223E" w:rsidP="002D07AE">
            <w:pPr>
              <w:spacing w:after="0" w:line="360" w:lineRule="auto"/>
              <w:jc w:val="both"/>
              <w:rPr>
                <w:rFonts w:ascii="Calibri" w:eastAsia="Times New Roman" w:hAnsi="Calibri" w:cs="Calibri"/>
                <w:b/>
                <w:bCs/>
                <w:color w:val="000000"/>
                <w:kern w:val="0"/>
                <w:sz w:val="24"/>
                <w:szCs w:val="24"/>
                <w:lang w:val="es-ES" w:eastAsia="es-ES"/>
                <w14:ligatures w14:val="none"/>
              </w:rPr>
            </w:pPr>
            <w:r w:rsidRPr="009F4E52">
              <w:rPr>
                <w:rFonts w:ascii="Calibri" w:eastAsia="Times New Roman" w:hAnsi="Calibri" w:cs="Calibri"/>
                <w:b/>
                <w:bCs/>
                <w:color w:val="000000"/>
                <w:kern w:val="0"/>
                <w:sz w:val="24"/>
                <w:szCs w:val="24"/>
                <w:lang w:val="es-ES" w:eastAsia="es-ES"/>
                <w14:ligatures w14:val="none"/>
              </w:rPr>
              <w:t>D00</w:t>
            </w:r>
          </w:p>
        </w:tc>
        <w:tc>
          <w:tcPr>
            <w:tcW w:w="1011" w:type="dxa"/>
            <w:tcBorders>
              <w:top w:val="nil"/>
              <w:left w:val="nil"/>
              <w:bottom w:val="single" w:sz="4" w:space="0" w:color="auto"/>
              <w:right w:val="single" w:sz="4" w:space="0" w:color="auto"/>
            </w:tcBorders>
            <w:shd w:val="clear" w:color="auto" w:fill="auto"/>
            <w:noWrap/>
            <w:vAlign w:val="bottom"/>
            <w:hideMark/>
          </w:tcPr>
          <w:p w14:paraId="1FD46C41"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5</w:t>
            </w:r>
          </w:p>
        </w:tc>
        <w:tc>
          <w:tcPr>
            <w:tcW w:w="762" w:type="dxa"/>
            <w:tcBorders>
              <w:top w:val="nil"/>
              <w:left w:val="nil"/>
              <w:bottom w:val="single" w:sz="4" w:space="0" w:color="auto"/>
              <w:right w:val="single" w:sz="4" w:space="0" w:color="auto"/>
            </w:tcBorders>
            <w:shd w:val="clear" w:color="auto" w:fill="auto"/>
            <w:noWrap/>
            <w:vAlign w:val="bottom"/>
            <w:hideMark/>
          </w:tcPr>
          <w:p w14:paraId="3349AAFE"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92</w:t>
            </w:r>
          </w:p>
        </w:tc>
        <w:tc>
          <w:tcPr>
            <w:tcW w:w="775" w:type="dxa"/>
            <w:tcBorders>
              <w:top w:val="nil"/>
              <w:left w:val="nil"/>
              <w:bottom w:val="single" w:sz="4" w:space="0" w:color="auto"/>
              <w:right w:val="single" w:sz="4" w:space="0" w:color="auto"/>
            </w:tcBorders>
            <w:shd w:val="clear" w:color="auto" w:fill="auto"/>
            <w:noWrap/>
            <w:vAlign w:val="bottom"/>
            <w:hideMark/>
          </w:tcPr>
          <w:p w14:paraId="2C31A0A6"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23</w:t>
            </w:r>
          </w:p>
        </w:tc>
        <w:tc>
          <w:tcPr>
            <w:tcW w:w="688" w:type="dxa"/>
            <w:tcBorders>
              <w:top w:val="nil"/>
              <w:left w:val="nil"/>
              <w:bottom w:val="single" w:sz="4" w:space="0" w:color="auto"/>
              <w:right w:val="single" w:sz="4" w:space="0" w:color="auto"/>
            </w:tcBorders>
            <w:shd w:val="clear" w:color="auto" w:fill="auto"/>
            <w:noWrap/>
            <w:vAlign w:val="bottom"/>
            <w:hideMark/>
          </w:tcPr>
          <w:p w14:paraId="06ECD9FF"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32</w:t>
            </w:r>
          </w:p>
        </w:tc>
        <w:tc>
          <w:tcPr>
            <w:tcW w:w="525" w:type="dxa"/>
            <w:tcBorders>
              <w:top w:val="nil"/>
              <w:left w:val="nil"/>
              <w:bottom w:val="single" w:sz="4" w:space="0" w:color="auto"/>
              <w:right w:val="single" w:sz="4" w:space="0" w:color="auto"/>
            </w:tcBorders>
            <w:shd w:val="clear" w:color="auto" w:fill="auto"/>
            <w:noWrap/>
            <w:vAlign w:val="bottom"/>
            <w:hideMark/>
          </w:tcPr>
          <w:p w14:paraId="4773CF5F"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91</w:t>
            </w:r>
          </w:p>
        </w:tc>
        <w:tc>
          <w:tcPr>
            <w:tcW w:w="1156" w:type="dxa"/>
            <w:tcBorders>
              <w:top w:val="nil"/>
              <w:left w:val="nil"/>
              <w:bottom w:val="single" w:sz="4" w:space="0" w:color="auto"/>
              <w:right w:val="single" w:sz="4" w:space="0" w:color="auto"/>
            </w:tcBorders>
            <w:shd w:val="clear" w:color="auto" w:fill="auto"/>
            <w:noWrap/>
            <w:vAlign w:val="bottom"/>
            <w:hideMark/>
          </w:tcPr>
          <w:p w14:paraId="40E75125"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5</w:t>
            </w:r>
          </w:p>
        </w:tc>
        <w:tc>
          <w:tcPr>
            <w:tcW w:w="634" w:type="dxa"/>
            <w:tcBorders>
              <w:top w:val="nil"/>
              <w:left w:val="nil"/>
              <w:bottom w:val="single" w:sz="4" w:space="0" w:color="auto"/>
              <w:right w:val="single" w:sz="4" w:space="0" w:color="auto"/>
            </w:tcBorders>
            <w:shd w:val="clear" w:color="auto" w:fill="auto"/>
            <w:noWrap/>
            <w:vAlign w:val="bottom"/>
            <w:hideMark/>
          </w:tcPr>
          <w:p w14:paraId="0520C5EC"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1.01</w:t>
            </w:r>
          </w:p>
        </w:tc>
        <w:tc>
          <w:tcPr>
            <w:tcW w:w="775" w:type="dxa"/>
            <w:tcBorders>
              <w:top w:val="nil"/>
              <w:left w:val="nil"/>
              <w:bottom w:val="single" w:sz="4" w:space="0" w:color="auto"/>
              <w:right w:val="single" w:sz="4" w:space="0" w:color="auto"/>
            </w:tcBorders>
            <w:shd w:val="clear" w:color="auto" w:fill="auto"/>
            <w:noWrap/>
            <w:vAlign w:val="bottom"/>
            <w:hideMark/>
          </w:tcPr>
          <w:p w14:paraId="55559B2A"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45</w:t>
            </w:r>
          </w:p>
        </w:tc>
        <w:tc>
          <w:tcPr>
            <w:tcW w:w="688" w:type="dxa"/>
            <w:tcBorders>
              <w:top w:val="nil"/>
              <w:left w:val="nil"/>
              <w:bottom w:val="single" w:sz="4" w:space="0" w:color="auto"/>
              <w:right w:val="single" w:sz="4" w:space="0" w:color="auto"/>
            </w:tcBorders>
            <w:shd w:val="clear" w:color="auto" w:fill="auto"/>
            <w:noWrap/>
            <w:vAlign w:val="bottom"/>
            <w:hideMark/>
          </w:tcPr>
          <w:p w14:paraId="502E8F72"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21</w:t>
            </w:r>
          </w:p>
        </w:tc>
        <w:tc>
          <w:tcPr>
            <w:tcW w:w="525" w:type="dxa"/>
            <w:tcBorders>
              <w:top w:val="nil"/>
              <w:left w:val="nil"/>
              <w:bottom w:val="single" w:sz="4" w:space="0" w:color="auto"/>
              <w:right w:val="single" w:sz="4" w:space="0" w:color="auto"/>
            </w:tcBorders>
            <w:shd w:val="clear" w:color="auto" w:fill="auto"/>
            <w:noWrap/>
            <w:vAlign w:val="bottom"/>
            <w:hideMark/>
          </w:tcPr>
          <w:p w14:paraId="2541E58D"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93</w:t>
            </w:r>
          </w:p>
        </w:tc>
      </w:tr>
      <w:tr w:rsidR="006D223E" w:rsidRPr="009F4E52" w14:paraId="22B17452" w14:textId="77777777" w:rsidTr="00086133">
        <w:trPr>
          <w:trHeight w:val="315"/>
        </w:trPr>
        <w:tc>
          <w:tcPr>
            <w:tcW w:w="1064" w:type="dxa"/>
            <w:tcBorders>
              <w:top w:val="nil"/>
              <w:left w:val="single" w:sz="4" w:space="0" w:color="auto"/>
              <w:bottom w:val="single" w:sz="4" w:space="0" w:color="auto"/>
              <w:right w:val="single" w:sz="4" w:space="0" w:color="auto"/>
            </w:tcBorders>
            <w:shd w:val="clear" w:color="auto" w:fill="auto"/>
            <w:noWrap/>
            <w:vAlign w:val="bottom"/>
            <w:hideMark/>
          </w:tcPr>
          <w:p w14:paraId="42326219" w14:textId="77777777" w:rsidR="006D223E" w:rsidRPr="009F4E52" w:rsidRDefault="006D223E" w:rsidP="002D07AE">
            <w:pPr>
              <w:spacing w:after="0" w:line="360" w:lineRule="auto"/>
              <w:jc w:val="both"/>
              <w:rPr>
                <w:rFonts w:ascii="Calibri" w:eastAsia="Times New Roman" w:hAnsi="Calibri" w:cs="Calibri"/>
                <w:b/>
                <w:bCs/>
                <w:color w:val="000000"/>
                <w:kern w:val="0"/>
                <w:sz w:val="24"/>
                <w:szCs w:val="24"/>
                <w:lang w:val="es-ES" w:eastAsia="es-ES"/>
                <w14:ligatures w14:val="none"/>
              </w:rPr>
            </w:pPr>
            <w:r w:rsidRPr="009F4E52">
              <w:rPr>
                <w:rFonts w:ascii="Calibri" w:eastAsia="Times New Roman" w:hAnsi="Calibri" w:cs="Calibri"/>
                <w:b/>
                <w:bCs/>
                <w:color w:val="000000"/>
                <w:kern w:val="0"/>
                <w:sz w:val="24"/>
                <w:szCs w:val="24"/>
                <w:lang w:val="es-ES" w:eastAsia="es-ES"/>
                <w14:ligatures w14:val="none"/>
              </w:rPr>
              <w:t>D11</w:t>
            </w:r>
          </w:p>
        </w:tc>
        <w:tc>
          <w:tcPr>
            <w:tcW w:w="1011" w:type="dxa"/>
            <w:tcBorders>
              <w:top w:val="nil"/>
              <w:left w:val="nil"/>
              <w:bottom w:val="single" w:sz="4" w:space="0" w:color="auto"/>
              <w:right w:val="single" w:sz="4" w:space="0" w:color="auto"/>
            </w:tcBorders>
            <w:shd w:val="clear" w:color="auto" w:fill="auto"/>
            <w:noWrap/>
            <w:vAlign w:val="bottom"/>
            <w:hideMark/>
          </w:tcPr>
          <w:p w14:paraId="21EA37DE"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762" w:type="dxa"/>
            <w:tcBorders>
              <w:top w:val="nil"/>
              <w:left w:val="nil"/>
              <w:bottom w:val="single" w:sz="4" w:space="0" w:color="auto"/>
              <w:right w:val="single" w:sz="4" w:space="0" w:color="auto"/>
            </w:tcBorders>
            <w:shd w:val="clear" w:color="auto" w:fill="auto"/>
            <w:noWrap/>
            <w:vAlign w:val="bottom"/>
            <w:hideMark/>
          </w:tcPr>
          <w:p w14:paraId="316E10DF"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775" w:type="dxa"/>
            <w:tcBorders>
              <w:top w:val="nil"/>
              <w:left w:val="nil"/>
              <w:bottom w:val="single" w:sz="4" w:space="0" w:color="auto"/>
              <w:right w:val="single" w:sz="4" w:space="0" w:color="auto"/>
            </w:tcBorders>
            <w:shd w:val="clear" w:color="auto" w:fill="auto"/>
            <w:noWrap/>
            <w:vAlign w:val="bottom"/>
            <w:hideMark/>
          </w:tcPr>
          <w:p w14:paraId="668A10F4"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688" w:type="dxa"/>
            <w:tcBorders>
              <w:top w:val="nil"/>
              <w:left w:val="nil"/>
              <w:bottom w:val="single" w:sz="4" w:space="0" w:color="auto"/>
              <w:right w:val="single" w:sz="4" w:space="0" w:color="auto"/>
            </w:tcBorders>
            <w:shd w:val="clear" w:color="auto" w:fill="auto"/>
            <w:noWrap/>
            <w:vAlign w:val="bottom"/>
            <w:hideMark/>
          </w:tcPr>
          <w:p w14:paraId="59B94797"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525" w:type="dxa"/>
            <w:tcBorders>
              <w:top w:val="nil"/>
              <w:left w:val="nil"/>
              <w:bottom w:val="single" w:sz="4" w:space="0" w:color="auto"/>
              <w:right w:val="single" w:sz="4" w:space="0" w:color="auto"/>
            </w:tcBorders>
            <w:shd w:val="clear" w:color="auto" w:fill="auto"/>
            <w:noWrap/>
            <w:vAlign w:val="bottom"/>
            <w:hideMark/>
          </w:tcPr>
          <w:p w14:paraId="33FC5BB9"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1156" w:type="dxa"/>
            <w:tcBorders>
              <w:top w:val="nil"/>
              <w:left w:val="nil"/>
              <w:bottom w:val="single" w:sz="4" w:space="0" w:color="auto"/>
              <w:right w:val="single" w:sz="4" w:space="0" w:color="auto"/>
            </w:tcBorders>
            <w:shd w:val="clear" w:color="auto" w:fill="auto"/>
            <w:noWrap/>
            <w:vAlign w:val="bottom"/>
            <w:hideMark/>
          </w:tcPr>
          <w:p w14:paraId="7357A950"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5</w:t>
            </w:r>
          </w:p>
        </w:tc>
        <w:tc>
          <w:tcPr>
            <w:tcW w:w="634" w:type="dxa"/>
            <w:tcBorders>
              <w:top w:val="nil"/>
              <w:left w:val="nil"/>
              <w:bottom w:val="single" w:sz="4" w:space="0" w:color="auto"/>
              <w:right w:val="single" w:sz="4" w:space="0" w:color="auto"/>
            </w:tcBorders>
            <w:shd w:val="clear" w:color="auto" w:fill="auto"/>
            <w:noWrap/>
            <w:vAlign w:val="bottom"/>
            <w:hideMark/>
          </w:tcPr>
          <w:p w14:paraId="05074B7E"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1.54</w:t>
            </w:r>
          </w:p>
        </w:tc>
        <w:tc>
          <w:tcPr>
            <w:tcW w:w="775" w:type="dxa"/>
            <w:tcBorders>
              <w:top w:val="nil"/>
              <w:left w:val="nil"/>
              <w:bottom w:val="single" w:sz="4" w:space="0" w:color="auto"/>
              <w:right w:val="single" w:sz="4" w:space="0" w:color="auto"/>
            </w:tcBorders>
            <w:shd w:val="clear" w:color="auto" w:fill="auto"/>
            <w:noWrap/>
            <w:vAlign w:val="bottom"/>
            <w:hideMark/>
          </w:tcPr>
          <w:p w14:paraId="03E7C3C5"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48</w:t>
            </w:r>
          </w:p>
        </w:tc>
        <w:tc>
          <w:tcPr>
            <w:tcW w:w="688" w:type="dxa"/>
            <w:tcBorders>
              <w:top w:val="nil"/>
              <w:left w:val="nil"/>
              <w:bottom w:val="single" w:sz="4" w:space="0" w:color="auto"/>
              <w:right w:val="single" w:sz="4" w:space="0" w:color="auto"/>
            </w:tcBorders>
            <w:shd w:val="clear" w:color="auto" w:fill="auto"/>
            <w:noWrap/>
            <w:vAlign w:val="bottom"/>
            <w:hideMark/>
          </w:tcPr>
          <w:p w14:paraId="6D4E095F"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30</w:t>
            </w:r>
          </w:p>
        </w:tc>
        <w:tc>
          <w:tcPr>
            <w:tcW w:w="525" w:type="dxa"/>
            <w:tcBorders>
              <w:top w:val="nil"/>
              <w:left w:val="nil"/>
              <w:bottom w:val="single" w:sz="4" w:space="0" w:color="auto"/>
              <w:right w:val="single" w:sz="4" w:space="0" w:color="auto"/>
            </w:tcBorders>
            <w:shd w:val="clear" w:color="auto" w:fill="auto"/>
            <w:noWrap/>
            <w:vAlign w:val="bottom"/>
            <w:hideMark/>
          </w:tcPr>
          <w:p w14:paraId="65CA732D"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90</w:t>
            </w:r>
          </w:p>
        </w:tc>
      </w:tr>
      <w:tr w:rsidR="006D223E" w:rsidRPr="009F4E52" w14:paraId="3630BD49" w14:textId="77777777" w:rsidTr="00086133">
        <w:trPr>
          <w:trHeight w:val="315"/>
        </w:trPr>
        <w:tc>
          <w:tcPr>
            <w:tcW w:w="1064" w:type="dxa"/>
            <w:tcBorders>
              <w:top w:val="nil"/>
              <w:left w:val="single" w:sz="4" w:space="0" w:color="auto"/>
              <w:bottom w:val="single" w:sz="4" w:space="0" w:color="auto"/>
              <w:right w:val="single" w:sz="4" w:space="0" w:color="auto"/>
            </w:tcBorders>
            <w:shd w:val="clear" w:color="auto" w:fill="auto"/>
            <w:noWrap/>
            <w:vAlign w:val="bottom"/>
            <w:hideMark/>
          </w:tcPr>
          <w:p w14:paraId="0CC821A5" w14:textId="77777777" w:rsidR="006D223E" w:rsidRPr="009F4E52" w:rsidRDefault="006D223E" w:rsidP="002D07AE">
            <w:pPr>
              <w:spacing w:after="0" w:line="360" w:lineRule="auto"/>
              <w:jc w:val="both"/>
              <w:rPr>
                <w:rFonts w:ascii="Calibri" w:eastAsia="Times New Roman" w:hAnsi="Calibri" w:cs="Calibri"/>
                <w:b/>
                <w:bCs/>
                <w:color w:val="000000"/>
                <w:kern w:val="0"/>
                <w:sz w:val="24"/>
                <w:szCs w:val="24"/>
                <w:lang w:val="es-ES" w:eastAsia="es-ES"/>
                <w14:ligatures w14:val="none"/>
              </w:rPr>
            </w:pPr>
            <w:r w:rsidRPr="009F4E52">
              <w:rPr>
                <w:rFonts w:ascii="Calibri" w:eastAsia="Times New Roman" w:hAnsi="Calibri" w:cs="Calibri"/>
                <w:b/>
                <w:bCs/>
                <w:color w:val="000000"/>
                <w:kern w:val="0"/>
                <w:sz w:val="24"/>
                <w:szCs w:val="24"/>
                <w:lang w:val="es-ES" w:eastAsia="es-ES"/>
                <w14:ligatures w14:val="none"/>
              </w:rPr>
              <w:t>D12</w:t>
            </w:r>
          </w:p>
        </w:tc>
        <w:tc>
          <w:tcPr>
            <w:tcW w:w="1011" w:type="dxa"/>
            <w:tcBorders>
              <w:top w:val="nil"/>
              <w:left w:val="nil"/>
              <w:bottom w:val="single" w:sz="4" w:space="0" w:color="auto"/>
              <w:right w:val="single" w:sz="4" w:space="0" w:color="auto"/>
            </w:tcBorders>
            <w:shd w:val="clear" w:color="auto" w:fill="auto"/>
            <w:noWrap/>
            <w:vAlign w:val="bottom"/>
            <w:hideMark/>
          </w:tcPr>
          <w:p w14:paraId="74BF5EBA"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5</w:t>
            </w:r>
          </w:p>
        </w:tc>
        <w:tc>
          <w:tcPr>
            <w:tcW w:w="762" w:type="dxa"/>
            <w:tcBorders>
              <w:top w:val="nil"/>
              <w:left w:val="nil"/>
              <w:bottom w:val="single" w:sz="4" w:space="0" w:color="auto"/>
              <w:right w:val="single" w:sz="4" w:space="0" w:color="auto"/>
            </w:tcBorders>
            <w:shd w:val="clear" w:color="auto" w:fill="auto"/>
            <w:noWrap/>
            <w:vAlign w:val="bottom"/>
            <w:hideMark/>
          </w:tcPr>
          <w:p w14:paraId="6CA1F0B7"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77</w:t>
            </w:r>
          </w:p>
        </w:tc>
        <w:tc>
          <w:tcPr>
            <w:tcW w:w="775" w:type="dxa"/>
            <w:tcBorders>
              <w:top w:val="nil"/>
              <w:left w:val="nil"/>
              <w:bottom w:val="single" w:sz="4" w:space="0" w:color="auto"/>
              <w:right w:val="single" w:sz="4" w:space="0" w:color="auto"/>
            </w:tcBorders>
            <w:shd w:val="clear" w:color="auto" w:fill="auto"/>
            <w:noWrap/>
            <w:vAlign w:val="bottom"/>
            <w:hideMark/>
          </w:tcPr>
          <w:p w14:paraId="1B9C9318"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13</w:t>
            </w:r>
          </w:p>
        </w:tc>
        <w:tc>
          <w:tcPr>
            <w:tcW w:w="688" w:type="dxa"/>
            <w:tcBorders>
              <w:top w:val="nil"/>
              <w:left w:val="nil"/>
              <w:bottom w:val="single" w:sz="4" w:space="0" w:color="auto"/>
              <w:right w:val="single" w:sz="4" w:space="0" w:color="auto"/>
            </w:tcBorders>
            <w:shd w:val="clear" w:color="auto" w:fill="auto"/>
            <w:noWrap/>
            <w:vAlign w:val="bottom"/>
            <w:hideMark/>
          </w:tcPr>
          <w:p w14:paraId="60C3C7DF"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31</w:t>
            </w:r>
          </w:p>
        </w:tc>
        <w:tc>
          <w:tcPr>
            <w:tcW w:w="525" w:type="dxa"/>
            <w:tcBorders>
              <w:top w:val="nil"/>
              <w:left w:val="nil"/>
              <w:bottom w:val="single" w:sz="4" w:space="0" w:color="auto"/>
              <w:right w:val="single" w:sz="4" w:space="0" w:color="auto"/>
            </w:tcBorders>
            <w:shd w:val="clear" w:color="auto" w:fill="auto"/>
            <w:noWrap/>
            <w:vAlign w:val="bottom"/>
            <w:hideMark/>
          </w:tcPr>
          <w:p w14:paraId="51D7B324"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88</w:t>
            </w:r>
          </w:p>
        </w:tc>
        <w:tc>
          <w:tcPr>
            <w:tcW w:w="1156" w:type="dxa"/>
            <w:tcBorders>
              <w:top w:val="nil"/>
              <w:left w:val="nil"/>
              <w:bottom w:val="single" w:sz="4" w:space="0" w:color="auto"/>
              <w:right w:val="single" w:sz="4" w:space="0" w:color="auto"/>
            </w:tcBorders>
            <w:shd w:val="clear" w:color="auto" w:fill="auto"/>
            <w:noWrap/>
            <w:vAlign w:val="bottom"/>
            <w:hideMark/>
          </w:tcPr>
          <w:p w14:paraId="5B0052F4"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634" w:type="dxa"/>
            <w:tcBorders>
              <w:top w:val="nil"/>
              <w:left w:val="nil"/>
              <w:bottom w:val="single" w:sz="4" w:space="0" w:color="auto"/>
              <w:right w:val="single" w:sz="4" w:space="0" w:color="auto"/>
            </w:tcBorders>
            <w:shd w:val="clear" w:color="auto" w:fill="auto"/>
            <w:noWrap/>
            <w:vAlign w:val="bottom"/>
            <w:hideMark/>
          </w:tcPr>
          <w:p w14:paraId="367B438B"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775" w:type="dxa"/>
            <w:tcBorders>
              <w:top w:val="nil"/>
              <w:left w:val="nil"/>
              <w:bottom w:val="single" w:sz="4" w:space="0" w:color="auto"/>
              <w:right w:val="single" w:sz="4" w:space="0" w:color="auto"/>
            </w:tcBorders>
            <w:shd w:val="clear" w:color="auto" w:fill="auto"/>
            <w:noWrap/>
            <w:vAlign w:val="bottom"/>
            <w:hideMark/>
          </w:tcPr>
          <w:p w14:paraId="31DAEA5D"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688" w:type="dxa"/>
            <w:tcBorders>
              <w:top w:val="nil"/>
              <w:left w:val="nil"/>
              <w:bottom w:val="single" w:sz="4" w:space="0" w:color="auto"/>
              <w:right w:val="single" w:sz="4" w:space="0" w:color="auto"/>
            </w:tcBorders>
            <w:shd w:val="clear" w:color="auto" w:fill="auto"/>
            <w:noWrap/>
            <w:vAlign w:val="bottom"/>
            <w:hideMark/>
          </w:tcPr>
          <w:p w14:paraId="365DB479"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525" w:type="dxa"/>
            <w:tcBorders>
              <w:top w:val="nil"/>
              <w:left w:val="nil"/>
              <w:bottom w:val="single" w:sz="4" w:space="0" w:color="auto"/>
              <w:right w:val="single" w:sz="4" w:space="0" w:color="auto"/>
            </w:tcBorders>
            <w:shd w:val="clear" w:color="auto" w:fill="auto"/>
            <w:noWrap/>
            <w:vAlign w:val="bottom"/>
            <w:hideMark/>
          </w:tcPr>
          <w:p w14:paraId="43E152C2"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r>
      <w:tr w:rsidR="006D223E" w:rsidRPr="009F4E52" w14:paraId="6C6E7B9D" w14:textId="77777777" w:rsidTr="00086133">
        <w:trPr>
          <w:trHeight w:val="315"/>
        </w:trPr>
        <w:tc>
          <w:tcPr>
            <w:tcW w:w="1064" w:type="dxa"/>
            <w:tcBorders>
              <w:top w:val="nil"/>
              <w:left w:val="single" w:sz="4" w:space="0" w:color="auto"/>
              <w:bottom w:val="single" w:sz="4" w:space="0" w:color="auto"/>
              <w:right w:val="single" w:sz="4" w:space="0" w:color="auto"/>
            </w:tcBorders>
            <w:shd w:val="clear" w:color="auto" w:fill="auto"/>
            <w:noWrap/>
            <w:vAlign w:val="bottom"/>
            <w:hideMark/>
          </w:tcPr>
          <w:p w14:paraId="06DA6713" w14:textId="77777777" w:rsidR="006D223E" w:rsidRPr="009F4E52" w:rsidRDefault="006D223E" w:rsidP="002D07AE">
            <w:pPr>
              <w:spacing w:after="0" w:line="360" w:lineRule="auto"/>
              <w:jc w:val="both"/>
              <w:rPr>
                <w:rFonts w:ascii="Calibri" w:eastAsia="Times New Roman" w:hAnsi="Calibri" w:cs="Calibri"/>
                <w:b/>
                <w:bCs/>
                <w:color w:val="000000"/>
                <w:kern w:val="0"/>
                <w:sz w:val="24"/>
                <w:szCs w:val="24"/>
                <w:lang w:val="es-ES" w:eastAsia="es-ES"/>
                <w14:ligatures w14:val="none"/>
              </w:rPr>
            </w:pPr>
            <w:r w:rsidRPr="009F4E52">
              <w:rPr>
                <w:rFonts w:ascii="Calibri" w:eastAsia="Times New Roman" w:hAnsi="Calibri" w:cs="Calibri"/>
                <w:b/>
                <w:bCs/>
                <w:color w:val="000000"/>
                <w:kern w:val="0"/>
                <w:sz w:val="24"/>
                <w:szCs w:val="24"/>
                <w:lang w:val="es-ES" w:eastAsia="es-ES"/>
                <w14:ligatures w14:val="none"/>
              </w:rPr>
              <w:t>D19</w:t>
            </w:r>
          </w:p>
        </w:tc>
        <w:tc>
          <w:tcPr>
            <w:tcW w:w="1011" w:type="dxa"/>
            <w:tcBorders>
              <w:top w:val="nil"/>
              <w:left w:val="nil"/>
              <w:bottom w:val="single" w:sz="4" w:space="0" w:color="auto"/>
              <w:right w:val="single" w:sz="4" w:space="0" w:color="auto"/>
            </w:tcBorders>
            <w:shd w:val="clear" w:color="auto" w:fill="auto"/>
            <w:noWrap/>
            <w:vAlign w:val="bottom"/>
            <w:hideMark/>
          </w:tcPr>
          <w:p w14:paraId="03B0F74F"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5</w:t>
            </w:r>
          </w:p>
        </w:tc>
        <w:tc>
          <w:tcPr>
            <w:tcW w:w="762" w:type="dxa"/>
            <w:tcBorders>
              <w:top w:val="nil"/>
              <w:left w:val="nil"/>
              <w:bottom w:val="single" w:sz="4" w:space="0" w:color="auto"/>
              <w:right w:val="single" w:sz="4" w:space="0" w:color="auto"/>
            </w:tcBorders>
            <w:shd w:val="clear" w:color="auto" w:fill="auto"/>
            <w:noWrap/>
            <w:vAlign w:val="bottom"/>
            <w:hideMark/>
          </w:tcPr>
          <w:p w14:paraId="370C360A"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94</w:t>
            </w:r>
          </w:p>
        </w:tc>
        <w:tc>
          <w:tcPr>
            <w:tcW w:w="775" w:type="dxa"/>
            <w:tcBorders>
              <w:top w:val="nil"/>
              <w:left w:val="nil"/>
              <w:bottom w:val="single" w:sz="4" w:space="0" w:color="auto"/>
              <w:right w:val="single" w:sz="4" w:space="0" w:color="auto"/>
            </w:tcBorders>
            <w:shd w:val="clear" w:color="auto" w:fill="auto"/>
            <w:noWrap/>
            <w:vAlign w:val="bottom"/>
            <w:hideMark/>
          </w:tcPr>
          <w:p w14:paraId="6A81FB24"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16</w:t>
            </w:r>
          </w:p>
        </w:tc>
        <w:tc>
          <w:tcPr>
            <w:tcW w:w="688" w:type="dxa"/>
            <w:tcBorders>
              <w:top w:val="nil"/>
              <w:left w:val="nil"/>
              <w:bottom w:val="single" w:sz="4" w:space="0" w:color="auto"/>
              <w:right w:val="single" w:sz="4" w:space="0" w:color="auto"/>
            </w:tcBorders>
            <w:shd w:val="clear" w:color="auto" w:fill="auto"/>
            <w:noWrap/>
            <w:vAlign w:val="bottom"/>
            <w:hideMark/>
          </w:tcPr>
          <w:p w14:paraId="178C884B"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35</w:t>
            </w:r>
          </w:p>
        </w:tc>
        <w:tc>
          <w:tcPr>
            <w:tcW w:w="525" w:type="dxa"/>
            <w:tcBorders>
              <w:top w:val="nil"/>
              <w:left w:val="nil"/>
              <w:bottom w:val="single" w:sz="4" w:space="0" w:color="auto"/>
              <w:right w:val="single" w:sz="4" w:space="0" w:color="auto"/>
            </w:tcBorders>
            <w:shd w:val="clear" w:color="auto" w:fill="auto"/>
            <w:noWrap/>
            <w:vAlign w:val="bottom"/>
            <w:hideMark/>
          </w:tcPr>
          <w:p w14:paraId="05557486"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93</w:t>
            </w:r>
          </w:p>
        </w:tc>
        <w:tc>
          <w:tcPr>
            <w:tcW w:w="1156" w:type="dxa"/>
            <w:tcBorders>
              <w:top w:val="nil"/>
              <w:left w:val="nil"/>
              <w:bottom w:val="single" w:sz="4" w:space="0" w:color="auto"/>
              <w:right w:val="single" w:sz="4" w:space="0" w:color="auto"/>
            </w:tcBorders>
            <w:shd w:val="clear" w:color="auto" w:fill="auto"/>
            <w:noWrap/>
            <w:vAlign w:val="bottom"/>
            <w:hideMark/>
          </w:tcPr>
          <w:p w14:paraId="3A63F2E6"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5</w:t>
            </w:r>
          </w:p>
        </w:tc>
        <w:tc>
          <w:tcPr>
            <w:tcW w:w="634" w:type="dxa"/>
            <w:tcBorders>
              <w:top w:val="nil"/>
              <w:left w:val="nil"/>
              <w:bottom w:val="single" w:sz="4" w:space="0" w:color="auto"/>
              <w:right w:val="single" w:sz="4" w:space="0" w:color="auto"/>
            </w:tcBorders>
            <w:shd w:val="clear" w:color="auto" w:fill="auto"/>
            <w:noWrap/>
            <w:vAlign w:val="bottom"/>
            <w:hideMark/>
          </w:tcPr>
          <w:p w14:paraId="276A4091"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1.29</w:t>
            </w:r>
          </w:p>
        </w:tc>
        <w:tc>
          <w:tcPr>
            <w:tcW w:w="775" w:type="dxa"/>
            <w:tcBorders>
              <w:top w:val="nil"/>
              <w:left w:val="nil"/>
              <w:bottom w:val="single" w:sz="4" w:space="0" w:color="auto"/>
              <w:right w:val="single" w:sz="4" w:space="0" w:color="auto"/>
            </w:tcBorders>
            <w:shd w:val="clear" w:color="auto" w:fill="auto"/>
            <w:noWrap/>
            <w:vAlign w:val="bottom"/>
            <w:hideMark/>
          </w:tcPr>
          <w:p w14:paraId="323BBA71"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42</w:t>
            </w:r>
          </w:p>
        </w:tc>
        <w:tc>
          <w:tcPr>
            <w:tcW w:w="688" w:type="dxa"/>
            <w:tcBorders>
              <w:top w:val="nil"/>
              <w:left w:val="nil"/>
              <w:bottom w:val="single" w:sz="4" w:space="0" w:color="auto"/>
              <w:right w:val="single" w:sz="4" w:space="0" w:color="auto"/>
            </w:tcBorders>
            <w:shd w:val="clear" w:color="auto" w:fill="auto"/>
            <w:noWrap/>
            <w:vAlign w:val="bottom"/>
            <w:hideMark/>
          </w:tcPr>
          <w:p w14:paraId="386C4AA2"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28</w:t>
            </w:r>
          </w:p>
        </w:tc>
        <w:tc>
          <w:tcPr>
            <w:tcW w:w="525" w:type="dxa"/>
            <w:tcBorders>
              <w:top w:val="nil"/>
              <w:left w:val="nil"/>
              <w:bottom w:val="single" w:sz="4" w:space="0" w:color="auto"/>
              <w:right w:val="single" w:sz="4" w:space="0" w:color="auto"/>
            </w:tcBorders>
            <w:shd w:val="clear" w:color="auto" w:fill="auto"/>
            <w:noWrap/>
            <w:vAlign w:val="bottom"/>
            <w:hideMark/>
          </w:tcPr>
          <w:p w14:paraId="2D77EA91"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91</w:t>
            </w:r>
          </w:p>
        </w:tc>
      </w:tr>
    </w:tbl>
    <w:p w14:paraId="010A509F" w14:textId="77777777" w:rsidR="006D223E" w:rsidRPr="006D223E" w:rsidRDefault="006D223E" w:rsidP="002D07AE">
      <w:pPr>
        <w:spacing w:line="360" w:lineRule="auto"/>
        <w:jc w:val="both"/>
        <w:rPr>
          <w:lang w:val="en-US"/>
        </w:rPr>
      </w:pPr>
    </w:p>
    <w:p w14:paraId="3B6B3A20" w14:textId="77777777" w:rsidR="006D223E" w:rsidRDefault="006D223E" w:rsidP="002D07AE">
      <w:pPr>
        <w:spacing w:line="360" w:lineRule="auto"/>
        <w:jc w:val="both"/>
        <w:rPr>
          <w:sz w:val="20"/>
          <w:szCs w:val="20"/>
        </w:rPr>
      </w:pPr>
      <w:r>
        <w:rPr>
          <w:sz w:val="20"/>
          <w:szCs w:val="20"/>
        </w:rPr>
        <w:br w:type="page"/>
      </w:r>
    </w:p>
    <w:p w14:paraId="19929E9C" w14:textId="753FA11F" w:rsidR="008E1631" w:rsidRDefault="006D223E" w:rsidP="002D07AE">
      <w:pPr>
        <w:spacing w:line="360" w:lineRule="auto"/>
        <w:jc w:val="both"/>
        <w:rPr>
          <w:sz w:val="20"/>
          <w:szCs w:val="20"/>
        </w:rPr>
      </w:pPr>
      <w:r w:rsidRPr="00D40805">
        <w:rPr>
          <w:sz w:val="20"/>
          <w:szCs w:val="20"/>
        </w:rPr>
        <w:lastRenderedPageBreak/>
        <w:t>Fig1: (A) Iberian Peninsula map</w:t>
      </w:r>
      <w:r w:rsidR="000C427A">
        <w:rPr>
          <w:sz w:val="20"/>
          <w:szCs w:val="20"/>
        </w:rPr>
        <w:t>,</w:t>
      </w:r>
      <w:r w:rsidRPr="00D40805">
        <w:rPr>
          <w:sz w:val="20"/>
          <w:szCs w:val="20"/>
        </w:rPr>
        <w:t xml:space="preserve"> </w:t>
      </w:r>
      <w:r w:rsidR="000C427A" w:rsidRPr="00D40805">
        <w:rPr>
          <w:sz w:val="20"/>
          <w:szCs w:val="20"/>
        </w:rPr>
        <w:t>red s</w:t>
      </w:r>
      <w:r w:rsidR="000C427A">
        <w:rPr>
          <w:sz w:val="20"/>
          <w:szCs w:val="20"/>
        </w:rPr>
        <w:t xml:space="preserve">quare highlights our study </w:t>
      </w:r>
      <w:r w:rsidR="000735CF">
        <w:rPr>
          <w:sz w:val="20"/>
          <w:szCs w:val="20"/>
        </w:rPr>
        <w:t>system</w:t>
      </w:r>
      <w:r w:rsidR="000C427A">
        <w:rPr>
          <w:sz w:val="20"/>
          <w:szCs w:val="20"/>
        </w:rPr>
        <w:t>.</w:t>
      </w:r>
      <w:r w:rsidR="000C427A" w:rsidRPr="00D40805">
        <w:rPr>
          <w:sz w:val="20"/>
          <w:szCs w:val="20"/>
        </w:rPr>
        <w:t xml:space="preserve"> </w:t>
      </w:r>
      <w:r w:rsidR="000C427A">
        <w:rPr>
          <w:sz w:val="20"/>
          <w:szCs w:val="20"/>
        </w:rPr>
        <w:t xml:space="preserve">Shadows according to </w:t>
      </w:r>
      <w:r w:rsidRPr="00D40805">
        <w:rPr>
          <w:i/>
          <w:iCs/>
          <w:sz w:val="20"/>
          <w:szCs w:val="20"/>
        </w:rPr>
        <w:t>D.</w:t>
      </w:r>
      <w:r w:rsidR="000C427A">
        <w:rPr>
          <w:i/>
          <w:iCs/>
          <w:sz w:val="20"/>
          <w:szCs w:val="20"/>
        </w:rPr>
        <w:t xml:space="preserve"> </w:t>
      </w:r>
      <w:r w:rsidRPr="00D40805">
        <w:rPr>
          <w:i/>
          <w:iCs/>
          <w:sz w:val="20"/>
          <w:szCs w:val="20"/>
        </w:rPr>
        <w:t>langeanus</w:t>
      </w:r>
      <w:r w:rsidRPr="00D40805">
        <w:rPr>
          <w:sz w:val="20"/>
          <w:szCs w:val="20"/>
        </w:rPr>
        <w:t xml:space="preserve"> potential distribution under current climatic conditions (a</w:t>
      </w:r>
      <w:r w:rsidR="008E1631">
        <w:rPr>
          <w:sz w:val="20"/>
          <w:szCs w:val="20"/>
        </w:rPr>
        <w:t>dapted from Rocha et al., 2017);</w:t>
      </w:r>
      <w:r w:rsidRPr="00D40805">
        <w:rPr>
          <w:sz w:val="20"/>
          <w:szCs w:val="20"/>
        </w:rPr>
        <w:t xml:space="preserve"> (B) </w:t>
      </w:r>
      <w:r w:rsidR="008E1631" w:rsidRPr="00D40805">
        <w:rPr>
          <w:sz w:val="20"/>
          <w:szCs w:val="20"/>
        </w:rPr>
        <w:t xml:space="preserve">Picture of </w:t>
      </w:r>
      <w:r w:rsidR="008E1631" w:rsidRPr="00D40805">
        <w:rPr>
          <w:rFonts w:cstheme="minorHAnsi"/>
          <w:sz w:val="20"/>
          <w:szCs w:val="20"/>
          <w:lang w:val="en-US"/>
        </w:rPr>
        <w:t xml:space="preserve">high </w:t>
      </w:r>
      <w:r w:rsidR="008E1631" w:rsidRPr="00D40805">
        <w:rPr>
          <w:sz w:val="20"/>
          <w:szCs w:val="20"/>
        </w:rPr>
        <w:t>mountains dry grasslands</w:t>
      </w:r>
      <w:r w:rsidR="000C427A">
        <w:rPr>
          <w:sz w:val="20"/>
          <w:szCs w:val="20"/>
        </w:rPr>
        <w:t xml:space="preserve"> in</w:t>
      </w:r>
      <w:r w:rsidR="008E1631" w:rsidRPr="00D40805">
        <w:rPr>
          <w:sz w:val="20"/>
          <w:szCs w:val="20"/>
        </w:rPr>
        <w:t xml:space="preserve"> our study </w:t>
      </w:r>
      <w:r w:rsidR="000C427A">
        <w:rPr>
          <w:sz w:val="20"/>
          <w:szCs w:val="20"/>
        </w:rPr>
        <w:t>area</w:t>
      </w:r>
      <w:r w:rsidR="008E1631">
        <w:rPr>
          <w:sz w:val="20"/>
          <w:szCs w:val="20"/>
        </w:rPr>
        <w:t>;</w:t>
      </w:r>
      <w:r w:rsidR="008E1631" w:rsidRPr="00D40805">
        <w:rPr>
          <w:sz w:val="20"/>
          <w:szCs w:val="20"/>
        </w:rPr>
        <w:t xml:space="preserve"> </w:t>
      </w:r>
      <w:r w:rsidRPr="00D40805">
        <w:rPr>
          <w:sz w:val="20"/>
          <w:szCs w:val="20"/>
        </w:rPr>
        <w:t xml:space="preserve">(C) </w:t>
      </w:r>
      <w:r w:rsidR="008E1631" w:rsidRPr="00D40805">
        <w:rPr>
          <w:i/>
          <w:iCs/>
          <w:sz w:val="20"/>
          <w:szCs w:val="20"/>
        </w:rPr>
        <w:t>D</w:t>
      </w:r>
      <w:r w:rsidR="000C427A">
        <w:rPr>
          <w:i/>
          <w:iCs/>
          <w:sz w:val="20"/>
          <w:szCs w:val="20"/>
        </w:rPr>
        <w:t>.</w:t>
      </w:r>
      <w:r w:rsidR="008E1631" w:rsidRPr="00D40805">
        <w:rPr>
          <w:i/>
          <w:iCs/>
          <w:sz w:val="20"/>
          <w:szCs w:val="20"/>
        </w:rPr>
        <w:t xml:space="preserve"> langeanus</w:t>
      </w:r>
      <w:r w:rsidR="008E1631" w:rsidRPr="00D40805">
        <w:rPr>
          <w:sz w:val="20"/>
          <w:szCs w:val="20"/>
        </w:rPr>
        <w:t xml:space="preserve"> flower </w:t>
      </w:r>
      <w:r w:rsidR="008E1631">
        <w:rPr>
          <w:sz w:val="20"/>
          <w:szCs w:val="20"/>
        </w:rPr>
        <w:t>and seed image.</w:t>
      </w:r>
      <w:r w:rsidR="008E1631" w:rsidRPr="00D40805">
        <w:rPr>
          <w:sz w:val="20"/>
          <w:szCs w:val="20"/>
        </w:rPr>
        <w:t xml:space="preserve"> </w:t>
      </w:r>
    </w:p>
    <w:p w14:paraId="48E0F452" w14:textId="468638C4" w:rsidR="006D223E" w:rsidRPr="006D223E" w:rsidRDefault="00BD514D" w:rsidP="002D07AE">
      <w:pPr>
        <w:spacing w:line="360" w:lineRule="auto"/>
        <w:jc w:val="both"/>
        <w:rPr>
          <w:lang w:val="en-US"/>
        </w:rPr>
      </w:pPr>
      <w:r>
        <w:rPr>
          <w:noProof/>
          <w:lang w:val="en-US"/>
        </w:rPr>
        <w:drawing>
          <wp:inline distT="0" distB="0" distL="0" distR="0" wp14:anchorId="263CA08E" wp14:editId="5FD4E2CA">
            <wp:extent cx="5400040" cy="4021455"/>
            <wp:effectExtent l="0" t="0" r="0" b="0"/>
            <wp:docPr id="988637382" name="Imagen 1" descr="Imagen de la pantalla de un celular con la imagen de una flor&#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8637382" name="Imagen 1" descr="Imagen de la pantalla de un celular con la imagen de una flor&#10;&#10;Descripción generada automáticamente con confianza media"/>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400040" cy="4021455"/>
                    </a:xfrm>
                    <a:prstGeom prst="rect">
                      <a:avLst/>
                    </a:prstGeom>
                  </pic:spPr>
                </pic:pic>
              </a:graphicData>
            </a:graphic>
          </wp:inline>
        </w:drawing>
      </w:r>
    </w:p>
    <w:p w14:paraId="10C615C0" w14:textId="77777777" w:rsidR="008E1631" w:rsidRDefault="008E1631" w:rsidP="002D07AE">
      <w:pPr>
        <w:spacing w:line="360" w:lineRule="auto"/>
        <w:jc w:val="both"/>
        <w:rPr>
          <w:sz w:val="20"/>
          <w:szCs w:val="20"/>
          <w:lang w:val="en-US"/>
        </w:rPr>
      </w:pPr>
      <w:r>
        <w:rPr>
          <w:sz w:val="20"/>
          <w:szCs w:val="20"/>
          <w:lang w:val="en-US"/>
        </w:rPr>
        <w:br w:type="page"/>
      </w:r>
    </w:p>
    <w:p w14:paraId="4CDBE2E4" w14:textId="39DAB075" w:rsidR="000C427A" w:rsidRPr="000D1B7A" w:rsidRDefault="008E1631" w:rsidP="002D07AE">
      <w:pPr>
        <w:spacing w:line="360" w:lineRule="auto"/>
        <w:jc w:val="both"/>
        <w:rPr>
          <w:sz w:val="20"/>
          <w:szCs w:val="20"/>
        </w:rPr>
      </w:pPr>
      <w:r>
        <w:rPr>
          <w:sz w:val="20"/>
          <w:szCs w:val="20"/>
        </w:rPr>
        <w:lastRenderedPageBreak/>
        <w:t xml:space="preserve">Fig 2. Upper panel: </w:t>
      </w:r>
      <w:r w:rsidRPr="00D40805">
        <w:rPr>
          <w:sz w:val="20"/>
          <w:szCs w:val="20"/>
        </w:rPr>
        <w:t xml:space="preserve">Location of the </w:t>
      </w:r>
      <w:r>
        <w:rPr>
          <w:sz w:val="20"/>
          <w:szCs w:val="20"/>
        </w:rPr>
        <w:t xml:space="preserve">four </w:t>
      </w:r>
      <w:r w:rsidRPr="00D40805">
        <w:rPr>
          <w:sz w:val="20"/>
          <w:szCs w:val="20"/>
        </w:rPr>
        <w:t xml:space="preserve">summits </w:t>
      </w:r>
      <w:r w:rsidR="000D1B7A" w:rsidRPr="00D40805">
        <w:rPr>
          <w:sz w:val="20"/>
          <w:szCs w:val="20"/>
        </w:rPr>
        <w:t>included in our study</w:t>
      </w:r>
      <w:r w:rsidRPr="00D40805">
        <w:rPr>
          <w:sz w:val="20"/>
          <w:szCs w:val="20"/>
        </w:rPr>
        <w:t xml:space="preserve">. </w:t>
      </w:r>
      <w:r>
        <w:rPr>
          <w:sz w:val="20"/>
          <w:szCs w:val="20"/>
        </w:rPr>
        <w:t>Lower panel</w:t>
      </w:r>
      <w:r w:rsidR="00CF0486">
        <w:rPr>
          <w:sz w:val="20"/>
          <w:szCs w:val="20"/>
        </w:rPr>
        <w:t>s</w:t>
      </w:r>
      <w:r>
        <w:rPr>
          <w:sz w:val="20"/>
          <w:szCs w:val="20"/>
        </w:rPr>
        <w:t xml:space="preserve">: </w:t>
      </w:r>
      <w:r w:rsidRPr="00D40805">
        <w:rPr>
          <w:sz w:val="20"/>
          <w:szCs w:val="20"/>
        </w:rPr>
        <w:t xml:space="preserve">Spatial image of our sampling cross design in </w:t>
      </w:r>
      <w:r>
        <w:rPr>
          <w:sz w:val="20"/>
          <w:szCs w:val="20"/>
        </w:rPr>
        <w:t>each of our four</w:t>
      </w:r>
      <w:r w:rsidRPr="00D40805">
        <w:rPr>
          <w:sz w:val="20"/>
          <w:szCs w:val="20"/>
        </w:rPr>
        <w:t xml:space="preserve"> summits</w:t>
      </w:r>
      <w:r w:rsidR="00CF0486">
        <w:rPr>
          <w:sz w:val="20"/>
          <w:szCs w:val="20"/>
        </w:rPr>
        <w:t xml:space="preserve">, at each </w:t>
      </w:r>
      <w:r w:rsidR="00CF0486" w:rsidRPr="00D40805">
        <w:rPr>
          <w:sz w:val="20"/>
          <w:szCs w:val="20"/>
        </w:rPr>
        <w:t>square</w:t>
      </w:r>
      <w:r w:rsidR="00CF0486">
        <w:rPr>
          <w:sz w:val="20"/>
          <w:szCs w:val="20"/>
        </w:rPr>
        <w:t xml:space="preserve"> we registered </w:t>
      </w:r>
      <w:r w:rsidRPr="00D40805">
        <w:rPr>
          <w:sz w:val="20"/>
          <w:szCs w:val="20"/>
        </w:rPr>
        <w:t xml:space="preserve">botanical inventories </w:t>
      </w:r>
      <w:r w:rsidR="00CF0486">
        <w:rPr>
          <w:sz w:val="20"/>
          <w:szCs w:val="20"/>
        </w:rPr>
        <w:t>and</w:t>
      </w:r>
      <w:r w:rsidRPr="00D40805">
        <w:rPr>
          <w:sz w:val="20"/>
          <w:szCs w:val="20"/>
        </w:rPr>
        <w:t xml:space="preserve"> </w:t>
      </w:r>
      <w:r w:rsidR="00CF0486" w:rsidRPr="00D40805">
        <w:rPr>
          <w:sz w:val="20"/>
          <w:szCs w:val="20"/>
        </w:rPr>
        <w:t xml:space="preserve">buried </w:t>
      </w:r>
      <w:proofErr w:type="spellStart"/>
      <w:r w:rsidRPr="00D40805">
        <w:rPr>
          <w:sz w:val="20"/>
          <w:szCs w:val="20"/>
        </w:rPr>
        <w:t>iButtons</w:t>
      </w:r>
      <w:proofErr w:type="spellEnd"/>
      <w:r w:rsidR="00913D25">
        <w:rPr>
          <w:sz w:val="20"/>
          <w:szCs w:val="20"/>
        </w:rPr>
        <w:t xml:space="preserve">, coloured squares represents where </w:t>
      </w:r>
      <w:r w:rsidR="00913D25" w:rsidRPr="00F466E1">
        <w:rPr>
          <w:i/>
          <w:iCs/>
          <w:sz w:val="20"/>
          <w:szCs w:val="20"/>
        </w:rPr>
        <w:t>D. langeanus</w:t>
      </w:r>
      <w:r w:rsidR="00913D25">
        <w:rPr>
          <w:sz w:val="20"/>
          <w:szCs w:val="20"/>
        </w:rPr>
        <w:t xml:space="preserve"> was presents and </w:t>
      </w:r>
      <w:r>
        <w:rPr>
          <w:sz w:val="20"/>
          <w:szCs w:val="20"/>
        </w:rPr>
        <w:t xml:space="preserve">seeds </w:t>
      </w:r>
      <w:r w:rsidR="00913D25">
        <w:rPr>
          <w:sz w:val="20"/>
          <w:szCs w:val="20"/>
        </w:rPr>
        <w:t xml:space="preserve">were </w:t>
      </w:r>
      <w:r w:rsidRPr="00D40805">
        <w:rPr>
          <w:sz w:val="20"/>
          <w:szCs w:val="20"/>
        </w:rPr>
        <w:t xml:space="preserve">collected. </w:t>
      </w:r>
    </w:p>
    <w:p w14:paraId="67D0AB88" w14:textId="01088FF5" w:rsidR="006D223E" w:rsidRDefault="000C427A" w:rsidP="002D07AE">
      <w:pPr>
        <w:spacing w:line="360" w:lineRule="auto"/>
        <w:jc w:val="both"/>
      </w:pPr>
      <w:r>
        <w:rPr>
          <w:noProof/>
        </w:rPr>
        <w:drawing>
          <wp:inline distT="0" distB="0" distL="0" distR="0" wp14:anchorId="670F26CC" wp14:editId="2511AD23">
            <wp:extent cx="5341620" cy="6797040"/>
            <wp:effectExtent l="0" t="0" r="0" b="3810"/>
            <wp:docPr id="1829187190"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341620" cy="6797040"/>
                    </a:xfrm>
                    <a:prstGeom prst="rect">
                      <a:avLst/>
                    </a:prstGeom>
                    <a:noFill/>
                    <a:ln>
                      <a:noFill/>
                    </a:ln>
                  </pic:spPr>
                </pic:pic>
              </a:graphicData>
            </a:graphic>
          </wp:inline>
        </w:drawing>
      </w:r>
      <w:r w:rsidR="006D223E">
        <w:br w:type="page"/>
      </w:r>
    </w:p>
    <w:p w14:paraId="2CE73CE0" w14:textId="3EF7EDAD" w:rsidR="00505A49" w:rsidRDefault="008E1631" w:rsidP="002D07AE">
      <w:pPr>
        <w:spacing w:line="360" w:lineRule="auto"/>
        <w:jc w:val="both"/>
      </w:pPr>
      <w:r>
        <w:lastRenderedPageBreak/>
        <w:t>Fig 3</w:t>
      </w:r>
      <w:r w:rsidR="006D223E">
        <w:t xml:space="preserve">. (A) </w:t>
      </w:r>
      <w:proofErr w:type="spellStart"/>
      <w:r w:rsidR="006D223E">
        <w:t>Climogram</w:t>
      </w:r>
      <w:proofErr w:type="spellEnd"/>
      <w:r w:rsidR="006D223E">
        <w:t xml:space="preserve"> of our study area, based on </w:t>
      </w:r>
      <w:r w:rsidR="00AA6291">
        <w:t>three of our</w:t>
      </w:r>
      <w:r w:rsidR="006D223E">
        <w:t xml:space="preserve"> summits Microlog SP3 data from July 2021 to June 2022. Lines in </w:t>
      </w:r>
      <w:r w:rsidR="00AA6291">
        <w:t>red represent</w:t>
      </w:r>
      <w:r w:rsidR="006D223E">
        <w:t xml:space="preserve"> monthly mean maximum and minimum temperatures; bars in </w:t>
      </w:r>
      <w:r w:rsidR="00215C28">
        <w:t>grey</w:t>
      </w:r>
      <w:r w:rsidR="006D223E">
        <w:t xml:space="preserve"> represent the monthly mean of maximum </w:t>
      </w:r>
      <w:proofErr w:type="spellStart"/>
      <w:r w:rsidR="00BD681F" w:rsidRPr="00C313D3">
        <w:rPr>
          <w:rFonts w:cstheme="minorHAnsi"/>
          <w:lang w:val="en-US"/>
        </w:rPr>
        <w:t>ψ</w:t>
      </w:r>
      <w:r w:rsidR="00BD681F" w:rsidRPr="001D393D">
        <w:rPr>
          <w:rFonts w:cstheme="minorHAnsi"/>
          <w:vertAlign w:val="subscript"/>
          <w:lang w:val="en-US"/>
        </w:rPr>
        <w:t>b</w:t>
      </w:r>
      <w:proofErr w:type="spellEnd"/>
      <w:r w:rsidR="00BD681F">
        <w:t xml:space="preserve"> </w:t>
      </w:r>
      <w:r w:rsidR="006D223E">
        <w:t xml:space="preserve">in </w:t>
      </w:r>
      <w:proofErr w:type="spellStart"/>
      <w:r w:rsidR="006D223E">
        <w:t>Mpa</w:t>
      </w:r>
      <w:proofErr w:type="spellEnd"/>
      <w:r w:rsidR="006D223E">
        <w:t xml:space="preserve">. </w:t>
      </w:r>
      <w:r w:rsidR="00BD681F">
        <w:t xml:space="preserve">(B) Correlation graph between GDD and absolute sum of </w:t>
      </w:r>
      <w:proofErr w:type="spellStart"/>
      <w:r w:rsidR="00BD681F" w:rsidRPr="00C313D3">
        <w:rPr>
          <w:rFonts w:cstheme="minorHAnsi"/>
          <w:lang w:val="en-US"/>
        </w:rPr>
        <w:t>ψ</w:t>
      </w:r>
      <w:r w:rsidR="00BD681F" w:rsidRPr="001D393D">
        <w:rPr>
          <w:rFonts w:cstheme="minorHAnsi"/>
          <w:vertAlign w:val="subscript"/>
          <w:lang w:val="en-US"/>
        </w:rPr>
        <w:t>b</w:t>
      </w:r>
      <w:proofErr w:type="spellEnd"/>
      <w:r w:rsidR="00BD681F">
        <w:t xml:space="preserve"> registered. We used data from the growing season (April-November) of 2022 and 2023 in three of our summits, Cañada data is not complete and thus removed from visualization. </w:t>
      </w:r>
      <w:r w:rsidR="006D223E">
        <w:t>(</w:t>
      </w:r>
      <w:r w:rsidR="00BD681F">
        <w:t>C</w:t>
      </w:r>
      <w:r w:rsidR="006D223E">
        <w:t xml:space="preserve">) Principal Component Analysis of all 78 plots with environmental data, filtered according to </w:t>
      </w:r>
      <w:proofErr w:type="spellStart"/>
      <w:r w:rsidR="006D223E">
        <w:t>iButtons</w:t>
      </w:r>
      <w:proofErr w:type="spellEnd"/>
      <w:r w:rsidR="006D223E">
        <w:t xml:space="preserve"> recording specifications, each colour represents plots of a different </w:t>
      </w:r>
      <w:r w:rsidR="005E2483">
        <w:t>summit</w:t>
      </w:r>
      <w:r w:rsidR="006D223E">
        <w:t xml:space="preserve">. </w:t>
      </w:r>
    </w:p>
    <w:p w14:paraId="215625A7" w14:textId="5888D0E6" w:rsidR="006D223E" w:rsidRDefault="0015139B" w:rsidP="002D07AE">
      <w:pPr>
        <w:spacing w:line="360" w:lineRule="auto"/>
        <w:jc w:val="both"/>
      </w:pPr>
      <w:r>
        <w:rPr>
          <w:noProof/>
          <w:lang w:val="ca-ES" w:eastAsia="ca-ES"/>
        </w:rPr>
        <w:drawing>
          <wp:inline distT="0" distB="0" distL="0" distR="0" wp14:anchorId="20B98913" wp14:editId="4F2EFC10">
            <wp:extent cx="5394960" cy="3703320"/>
            <wp:effectExtent l="0" t="0" r="0" b="0"/>
            <wp:docPr id="1637986992"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394960" cy="3703320"/>
                    </a:xfrm>
                    <a:prstGeom prst="rect">
                      <a:avLst/>
                    </a:prstGeom>
                    <a:noFill/>
                    <a:ln>
                      <a:noFill/>
                    </a:ln>
                  </pic:spPr>
                </pic:pic>
              </a:graphicData>
            </a:graphic>
          </wp:inline>
        </w:drawing>
      </w:r>
      <w:r w:rsidR="006D223E">
        <w:br w:type="page"/>
      </w:r>
    </w:p>
    <w:p w14:paraId="0A962100" w14:textId="3B511634" w:rsidR="006D223E" w:rsidRDefault="008E1631" w:rsidP="002D07AE">
      <w:pPr>
        <w:spacing w:line="360" w:lineRule="auto"/>
        <w:jc w:val="both"/>
      </w:pPr>
      <w:r>
        <w:lastRenderedPageBreak/>
        <w:t>Fig 4</w:t>
      </w:r>
      <w:r w:rsidR="006D223E" w:rsidRPr="006D223E">
        <w:t xml:space="preserve">. (A) Mean final germination proportion for both </w:t>
      </w:r>
      <w:r w:rsidR="00DA19FF">
        <w:t>storage treatment</w:t>
      </w:r>
      <w:r w:rsidR="006D223E" w:rsidRPr="006D223E">
        <w:t xml:space="preserve">s in every water potential treatment (n </w:t>
      </w:r>
      <w:r w:rsidR="00DA19FF">
        <w:t>subpopulation</w:t>
      </w:r>
      <w:r w:rsidR="006D223E" w:rsidRPr="006D223E">
        <w:t xml:space="preserve">s = 12 in both cases). Bottom panel (B): Cumulative germination curves from all </w:t>
      </w:r>
      <w:r w:rsidR="00DA19FF">
        <w:t>subpopulation</w:t>
      </w:r>
      <w:r w:rsidR="006D223E" w:rsidRPr="006D223E">
        <w:t xml:space="preserve">s (N=12) for both </w:t>
      </w:r>
      <w:r w:rsidR="00DA19FF">
        <w:t>storage treatment</w:t>
      </w:r>
      <w:r w:rsidR="006D223E" w:rsidRPr="006D223E">
        <w:t>s.</w:t>
      </w:r>
    </w:p>
    <w:p w14:paraId="20D97BF4" w14:textId="4C398197" w:rsidR="006D223E" w:rsidRDefault="00EB7210" w:rsidP="002D07AE">
      <w:pPr>
        <w:spacing w:line="360" w:lineRule="auto"/>
        <w:jc w:val="both"/>
        <w:rPr>
          <w:lang w:val="en-US"/>
        </w:rPr>
      </w:pPr>
      <w:r>
        <w:rPr>
          <w:noProof/>
          <w:lang w:val="ca-ES" w:eastAsia="ca-ES"/>
        </w:rPr>
        <w:drawing>
          <wp:inline distT="0" distB="0" distL="0" distR="0" wp14:anchorId="7A1F2C16" wp14:editId="7E082D85">
            <wp:extent cx="5128260" cy="7692390"/>
            <wp:effectExtent l="0" t="0" r="0" b="3810"/>
            <wp:docPr id="1608556463"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128260" cy="7692390"/>
                    </a:xfrm>
                    <a:prstGeom prst="rect">
                      <a:avLst/>
                    </a:prstGeom>
                    <a:noFill/>
                    <a:ln>
                      <a:noFill/>
                    </a:ln>
                  </pic:spPr>
                </pic:pic>
              </a:graphicData>
            </a:graphic>
          </wp:inline>
        </w:drawing>
      </w:r>
      <w:r w:rsidR="006D223E">
        <w:rPr>
          <w:lang w:val="en-US"/>
        </w:rPr>
        <w:br w:type="page"/>
      </w:r>
    </w:p>
    <w:p w14:paraId="03EA0439" w14:textId="3A282575" w:rsidR="006D223E" w:rsidRDefault="008E1631" w:rsidP="002D07AE">
      <w:pPr>
        <w:spacing w:line="360" w:lineRule="auto"/>
        <w:jc w:val="both"/>
        <w:rPr>
          <w:lang w:val="en-US"/>
        </w:rPr>
      </w:pPr>
      <w:r>
        <w:rPr>
          <w:lang w:val="en-US"/>
        </w:rPr>
        <w:lastRenderedPageBreak/>
        <w:t>Fig 5</w:t>
      </w:r>
      <w:r w:rsidR="006D223E" w:rsidRPr="006D223E">
        <w:rPr>
          <w:lang w:val="en-US"/>
        </w:rPr>
        <w:t>. Base water potential calculated using</w:t>
      </w:r>
      <w:r w:rsidR="00F956E7">
        <w:rPr>
          <w:lang w:val="en-US"/>
        </w:rPr>
        <w:t xml:space="preserve"> </w:t>
      </w:r>
      <w:proofErr w:type="spellStart"/>
      <w:r w:rsidR="00F956E7">
        <w:rPr>
          <w:lang w:val="en-US"/>
        </w:rPr>
        <w:t>see</w:t>
      </w:r>
      <w:r w:rsidR="006D223E" w:rsidRPr="006D223E">
        <w:rPr>
          <w:lang w:val="en-US"/>
        </w:rPr>
        <w:t>dr</w:t>
      </w:r>
      <w:proofErr w:type="spellEnd"/>
      <w:r w:rsidR="006D223E" w:rsidRPr="006D223E">
        <w:rPr>
          <w:lang w:val="en-US"/>
        </w:rPr>
        <w:t xml:space="preserve"> (Bradford method) for each </w:t>
      </w:r>
      <w:r w:rsidR="00DA19FF">
        <w:rPr>
          <w:lang w:val="en-US"/>
        </w:rPr>
        <w:t>subpopulation</w:t>
      </w:r>
      <w:r w:rsidR="006D223E" w:rsidRPr="006D223E">
        <w:rPr>
          <w:lang w:val="en-US"/>
        </w:rPr>
        <w:t xml:space="preserve"> and their correlation with each </w:t>
      </w:r>
      <w:r w:rsidR="00DA19FF">
        <w:rPr>
          <w:lang w:val="en-US"/>
        </w:rPr>
        <w:t>subpopulation</w:t>
      </w:r>
      <w:r w:rsidR="006D223E" w:rsidRPr="006D223E">
        <w:rPr>
          <w:lang w:val="en-US"/>
        </w:rPr>
        <w:t xml:space="preserve"> GDD.  </w:t>
      </w:r>
      <w:r w:rsidR="0019742D">
        <w:rPr>
          <w:lang w:val="en-US"/>
        </w:rPr>
        <w:t xml:space="preserve">P-values from fitting a </w:t>
      </w:r>
      <w:proofErr w:type="spellStart"/>
      <w:r w:rsidR="0019742D">
        <w:rPr>
          <w:lang w:val="en-US"/>
        </w:rPr>
        <w:t>glmmTMB</w:t>
      </w:r>
      <w:proofErr w:type="spellEnd"/>
      <w:r w:rsidR="0019742D">
        <w:rPr>
          <w:lang w:val="en-US"/>
        </w:rPr>
        <w:t xml:space="preserve"> as explained in Methods. </w:t>
      </w:r>
    </w:p>
    <w:p w14:paraId="0500A21F" w14:textId="18CE3096" w:rsidR="006D223E" w:rsidRPr="0049360F" w:rsidRDefault="00F956E7" w:rsidP="002D07AE">
      <w:pPr>
        <w:spacing w:line="360" w:lineRule="auto"/>
        <w:jc w:val="both"/>
        <w:rPr>
          <w:lang w:val="en-US"/>
        </w:rPr>
      </w:pPr>
      <w:r>
        <w:rPr>
          <w:noProof/>
          <w:lang w:val="ca-ES" w:eastAsia="ca-ES"/>
        </w:rPr>
        <w:drawing>
          <wp:inline distT="0" distB="0" distL="0" distR="0" wp14:anchorId="4D3B39BC" wp14:editId="5C11253B">
            <wp:extent cx="5394960" cy="3726180"/>
            <wp:effectExtent l="0" t="0" r="0" b="7620"/>
            <wp:docPr id="5962353"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394960" cy="3726180"/>
                    </a:xfrm>
                    <a:prstGeom prst="rect">
                      <a:avLst/>
                    </a:prstGeom>
                    <a:noFill/>
                    <a:ln>
                      <a:noFill/>
                    </a:ln>
                  </pic:spPr>
                </pic:pic>
              </a:graphicData>
            </a:graphic>
          </wp:inline>
        </w:drawing>
      </w:r>
    </w:p>
    <w:sectPr w:rsidR="006D223E" w:rsidRPr="0049360F" w:rsidSect="00191F73">
      <w:pgSz w:w="11906" w:h="16838"/>
      <w:pgMar w:top="1417" w:right="1701" w:bottom="1417" w:left="1701"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CLARA ESPINOSA DEL ALBA" w:date="2023-12-21T10:36:00Z" w:initials="CE">
    <w:p w14:paraId="07FF3605" w14:textId="77777777" w:rsidR="004B5AE3" w:rsidRDefault="004B5AE3" w:rsidP="004B5AE3">
      <w:pPr>
        <w:pStyle w:val="Textocomentario"/>
      </w:pPr>
      <w:r>
        <w:rPr>
          <w:rStyle w:val="Refdecomentario"/>
        </w:rPr>
        <w:annotationRef/>
      </w:r>
      <w:r>
        <w:rPr>
          <w:color w:val="323233"/>
        </w:rPr>
        <w:t>van Kleunen, M. and Fischer, M. (2005) Constraints on the evolution of adaptive phenotypic plasticity in plants. New Phytolog</w:t>
      </w:r>
      <w:r>
        <w:rPr>
          <w:color w:val="4F4F74"/>
        </w:rPr>
        <w:t>i</w:t>
      </w:r>
      <w:r>
        <w:rPr>
          <w:color w:val="484040"/>
        </w:rPr>
        <w:t>s</w:t>
      </w:r>
      <w:r>
        <w:rPr>
          <w:color w:val="323233"/>
        </w:rPr>
        <w:t>t 166, 49-60</w:t>
      </w:r>
    </w:p>
  </w:comment>
  <w:comment w:id="1" w:author="CLARA ESPINOSA DEL ALBA" w:date="2023-12-19T10:25:00Z" w:initials="CE">
    <w:p w14:paraId="08B0A084" w14:textId="61831117" w:rsidR="001754C6" w:rsidRDefault="001754C6" w:rsidP="001754C6">
      <w:pPr>
        <w:pStyle w:val="Textocomentario"/>
      </w:pPr>
      <w:r>
        <w:rPr>
          <w:rStyle w:val="Refdecomentario"/>
        </w:rPr>
        <w:annotationRef/>
      </w:r>
      <w:r>
        <w:t>Matesanz, S., Gianoli, E. and Valladares, F. (2010) Global change and the evolution of phenotypic plasticity in plants. Annals of the New York Academy of Sciences 1206, 35–55.</w:t>
      </w:r>
    </w:p>
  </w:comment>
  <w:comment w:id="2" w:author="CLARA ESPINOSA DEL ALBA" w:date="2023-12-19T10:27:00Z" w:initials="CE">
    <w:p w14:paraId="7B0AA77D" w14:textId="77777777" w:rsidR="001754C6" w:rsidRDefault="001754C6" w:rsidP="001754C6">
      <w:pPr>
        <w:pStyle w:val="Textocomentario"/>
      </w:pPr>
      <w:r>
        <w:rPr>
          <w:rStyle w:val="Refdecomentario"/>
        </w:rPr>
        <w:annotationRef/>
      </w:r>
      <w:r>
        <w:t>Walck, J.L., Hidayati, S.N., Dixon, K.W., Thompson, K. and Poschlod, P. (2011) Climate change and plant regeneration from seed. Global Change Biology 17, 2145–2161.</w:t>
      </w:r>
    </w:p>
  </w:comment>
  <w:comment w:id="3" w:author="CLARA ESPINOSA DEL ALBA" w:date="2023-12-21T10:34:00Z" w:initials="CE">
    <w:p w14:paraId="295252F8" w14:textId="77777777" w:rsidR="006B7192" w:rsidRDefault="006B7192" w:rsidP="006B7192">
      <w:pPr>
        <w:pStyle w:val="Textocomentario"/>
      </w:pPr>
      <w:r>
        <w:rPr>
          <w:rStyle w:val="Refdecomentario"/>
        </w:rPr>
        <w:annotationRef/>
      </w:r>
      <w:r>
        <w:rPr>
          <w:color w:val="333333"/>
        </w:rPr>
        <w:t>Lande, R. (2009) Adaptation to an extraordinary environment by evolution of phenotypic plasticity and genetic assimilation. J. Evol. BioI. 22, 1435-1446</w:t>
      </w:r>
    </w:p>
  </w:comment>
  <w:comment w:id="4" w:author="CLARA ESPINOSA DEL ALBA" w:date="2023-12-21T10:34:00Z" w:initials="CE">
    <w:p w14:paraId="73005791" w14:textId="77777777" w:rsidR="00BF4011" w:rsidRDefault="00BF4011" w:rsidP="00BF4011">
      <w:pPr>
        <w:pStyle w:val="Textocomentario"/>
      </w:pPr>
      <w:r>
        <w:rPr>
          <w:rStyle w:val="Refdecomentario"/>
        </w:rPr>
        <w:annotationRef/>
      </w:r>
      <w:r>
        <w:rPr>
          <w:color w:val="333333"/>
        </w:rPr>
        <w:t>Chevin, L-M. et al. (2010) Adaptation, plasticity, and extinction in a changing environment: towards a predictive theory. PLoS Biol. 8, e1000357</w:t>
      </w:r>
    </w:p>
  </w:comment>
  <w:comment w:id="5" w:author="CLARA ESPINOSA DEL ALBA" w:date="2023-12-19T17:24:00Z" w:initials="CEDA">
    <w:p w14:paraId="5C145F47" w14:textId="77777777" w:rsidR="00585AA8" w:rsidRDefault="00585AA8" w:rsidP="00585AA8">
      <w:pPr>
        <w:pStyle w:val="Textocomentario"/>
      </w:pPr>
      <w:r>
        <w:rPr>
          <w:rStyle w:val="Refdecomentario"/>
        </w:rPr>
        <w:annotationRef/>
      </w:r>
      <w:r>
        <w:rPr>
          <w:b/>
          <w:bCs/>
          <w:lang w:val="en-US"/>
        </w:rPr>
        <w:t>Seeds of future past: climate change and the</w:t>
      </w:r>
    </w:p>
    <w:p w14:paraId="14980F8C" w14:textId="77777777" w:rsidR="00585AA8" w:rsidRDefault="00585AA8" w:rsidP="00585AA8">
      <w:pPr>
        <w:pStyle w:val="Textocomentario"/>
      </w:pPr>
      <w:r>
        <w:rPr>
          <w:b/>
          <w:bCs/>
          <w:lang w:val="en-US"/>
        </w:rPr>
        <w:t>thermal memory of plant reproductive traits</w:t>
      </w:r>
    </w:p>
    <w:p w14:paraId="28991ECA" w14:textId="77777777" w:rsidR="00585AA8" w:rsidRDefault="00585AA8" w:rsidP="00585AA8">
      <w:pPr>
        <w:pStyle w:val="Textocomentario"/>
      </w:pPr>
      <w:r>
        <w:rPr>
          <w:lang w:val="en-US"/>
        </w:rPr>
        <w:t>Eduardo Fern´andez-Pascual1,2,</w:t>
      </w:r>
      <w:r>
        <w:t>∗</w:t>
      </w:r>
      <w:r>
        <w:rPr>
          <w:lang w:val="en-US"/>
        </w:rPr>
        <w:t xml:space="preserve"> , Efisio Mattana3 and Hugh W. Pritchard1</w:t>
      </w:r>
    </w:p>
  </w:comment>
  <w:comment w:id="6" w:author="CLARA ESPINOSA DEL ALBA" w:date="2023-12-19T10:51:00Z" w:initials="CE">
    <w:p w14:paraId="74AC5296" w14:textId="77777777" w:rsidR="009722C2" w:rsidRDefault="009722C2" w:rsidP="009722C2">
      <w:pPr>
        <w:pStyle w:val="Textocomentario"/>
      </w:pPr>
      <w:r>
        <w:rPr>
          <w:rStyle w:val="Refdecomentario"/>
        </w:rPr>
        <w:annotationRef/>
      </w:r>
      <w:r>
        <w:t>Cochrane, A., Yates, C. J., Hoyle, G. L. &amp; Nicotra, A. B. (2015). Will</w:t>
      </w:r>
    </w:p>
    <w:p w14:paraId="11E9387C" w14:textId="77777777" w:rsidR="009722C2" w:rsidRDefault="009722C2" w:rsidP="009722C2">
      <w:pPr>
        <w:pStyle w:val="Textocomentario"/>
      </w:pPr>
      <w:r>
        <w:t>among-population variation in seed traits improve the chance of species persistence</w:t>
      </w:r>
    </w:p>
    <w:p w14:paraId="3B28A76B" w14:textId="77777777" w:rsidR="009722C2" w:rsidRDefault="009722C2" w:rsidP="009722C2">
      <w:pPr>
        <w:pStyle w:val="Textocomentario"/>
      </w:pPr>
      <w:r>
        <w:t xml:space="preserve">under climate change? </w:t>
      </w:r>
      <w:r>
        <w:rPr>
          <w:i/>
          <w:iCs/>
        </w:rPr>
        <w:t xml:space="preserve">Global Ecology and Biogeography </w:t>
      </w:r>
      <w:r>
        <w:rPr>
          <w:b/>
          <w:bCs/>
        </w:rPr>
        <w:t>24</w:t>
      </w:r>
      <w:r>
        <w:t>, 12–24.</w:t>
      </w:r>
    </w:p>
  </w:comment>
  <w:comment w:id="7" w:author="CLARA ESPINOSA DEL ALBA" w:date="2023-10-06T09:52:00Z" w:initials="CE">
    <w:p w14:paraId="6A96026A" w14:textId="77777777" w:rsidR="004B6B92" w:rsidRDefault="004B6B92" w:rsidP="004B6B92">
      <w:pPr>
        <w:pStyle w:val="Textocomentario"/>
      </w:pPr>
      <w:r>
        <w:rPr>
          <w:rStyle w:val="Refdecomentario"/>
        </w:rPr>
        <w:annotationRef/>
      </w:r>
      <w:r>
        <w:rPr>
          <w:color w:val="131413"/>
        </w:rPr>
        <w:t>Allen PS, Meyer SE, Khan MA (2000) Hydrothermal time as a</w:t>
      </w:r>
    </w:p>
    <w:p w14:paraId="17E78496" w14:textId="77777777" w:rsidR="004B6B92" w:rsidRDefault="004B6B92" w:rsidP="004B6B92">
      <w:pPr>
        <w:pStyle w:val="Textocomentario"/>
      </w:pPr>
      <w:r>
        <w:rPr>
          <w:color w:val="131413"/>
        </w:rPr>
        <w:t>tool in comparative germination studies.seedbiology: advances</w:t>
      </w:r>
    </w:p>
    <w:p w14:paraId="27D62D6F" w14:textId="77777777" w:rsidR="004B6B92" w:rsidRDefault="004B6B92" w:rsidP="004B6B92">
      <w:pPr>
        <w:pStyle w:val="Textocomentario"/>
      </w:pPr>
      <w:r>
        <w:rPr>
          <w:color w:val="131413"/>
        </w:rPr>
        <w:t>and applications. CABI Publishing, Wallingford</w:t>
      </w:r>
    </w:p>
  </w:comment>
  <w:comment w:id="8" w:author="CLARA ESPINOSA DEL ALBA" w:date="2023-10-06T09:52:00Z" w:initials="CE">
    <w:p w14:paraId="5E99C4FA" w14:textId="77777777" w:rsidR="004B6B92" w:rsidRDefault="004B6B92" w:rsidP="004B6B92">
      <w:pPr>
        <w:pStyle w:val="Textocomentario"/>
      </w:pPr>
      <w:r>
        <w:rPr>
          <w:rStyle w:val="Refdecomentario"/>
        </w:rPr>
        <w:annotationRef/>
      </w:r>
      <w:r>
        <w:rPr>
          <w:color w:val="131413"/>
        </w:rPr>
        <w:t>Bradford KJ (2002) Applications of hydrothermal time to quantifying</w:t>
      </w:r>
    </w:p>
    <w:p w14:paraId="4C2699DD" w14:textId="77777777" w:rsidR="004B6B92" w:rsidRDefault="004B6B92" w:rsidP="004B6B92">
      <w:pPr>
        <w:pStyle w:val="Textocomentario"/>
      </w:pPr>
      <w:r>
        <w:rPr>
          <w:color w:val="131413"/>
        </w:rPr>
        <w:t>and modelingseedgermination and dormancy. Weed</w:t>
      </w:r>
    </w:p>
    <w:p w14:paraId="7FE99477" w14:textId="77777777" w:rsidR="004B6B92" w:rsidRDefault="004B6B92" w:rsidP="004B6B92">
      <w:pPr>
        <w:pStyle w:val="Textocomentario"/>
      </w:pPr>
      <w:r>
        <w:rPr>
          <w:color w:val="131413"/>
        </w:rPr>
        <w:t>Sci 50:248–260</w:t>
      </w:r>
    </w:p>
  </w:comment>
  <w:comment w:id="9" w:author="CLARA ESPINOSA DEL ALBA" w:date="2023-10-06T09:52:00Z" w:initials="CE">
    <w:p w14:paraId="3EF189A0" w14:textId="77777777" w:rsidR="004B6B92" w:rsidRDefault="004B6B92" w:rsidP="004B6B92">
      <w:pPr>
        <w:pStyle w:val="Textocomentario"/>
      </w:pPr>
      <w:r>
        <w:rPr>
          <w:rStyle w:val="Refdecomentario"/>
        </w:rPr>
        <w:annotationRef/>
      </w:r>
      <w:r>
        <w:rPr>
          <w:color w:val="131413"/>
        </w:rPr>
        <w:t>Bewley JD, Bradford KJ, Hilhorst HWM, Nonogaki H (2013)</w:t>
      </w:r>
    </w:p>
    <w:p w14:paraId="53398448" w14:textId="77777777" w:rsidR="004B6B92" w:rsidRDefault="004B6B92" w:rsidP="004B6B92">
      <w:pPr>
        <w:pStyle w:val="Textocomentario"/>
      </w:pPr>
      <w:r>
        <w:rPr>
          <w:color w:val="131413"/>
        </w:rPr>
        <w:t>Environmental regulation of dormancy and germination. In:</w:t>
      </w:r>
    </w:p>
    <w:p w14:paraId="6094B118" w14:textId="77777777" w:rsidR="004B6B92" w:rsidRDefault="004B6B92" w:rsidP="004B6B92">
      <w:pPr>
        <w:pStyle w:val="Textocomentario"/>
      </w:pPr>
      <w:r>
        <w:rPr>
          <w:color w:val="131413"/>
        </w:rPr>
        <w:t>Bewley JD, Bradford K, Hilhorst H (eds) ds: physiology</w:t>
      </w:r>
    </w:p>
    <w:p w14:paraId="435AD7FC" w14:textId="77777777" w:rsidR="004B6B92" w:rsidRDefault="004B6B92" w:rsidP="004B6B92">
      <w:pPr>
        <w:pStyle w:val="Textocomentario"/>
      </w:pPr>
      <w:r>
        <w:rPr>
          <w:color w:val="131413"/>
        </w:rPr>
        <w:t>of development, germination and dormancy, 3rd edn.</w:t>
      </w:r>
    </w:p>
    <w:p w14:paraId="0F1CB877" w14:textId="77777777" w:rsidR="004B6B92" w:rsidRDefault="004B6B92" w:rsidP="004B6B92">
      <w:pPr>
        <w:pStyle w:val="Textocomentario"/>
      </w:pPr>
      <w:r>
        <w:rPr>
          <w:color w:val="131413"/>
        </w:rPr>
        <w:t>Springer, New York</w:t>
      </w:r>
    </w:p>
  </w:comment>
  <w:comment w:id="10" w:author="CLARA ESPINOSA DEL ALBA" w:date="2023-10-05T16:51:00Z" w:initials="CE">
    <w:p w14:paraId="4D7C1E81" w14:textId="77777777" w:rsidR="00546281" w:rsidRDefault="00546281" w:rsidP="00546281">
      <w:pPr>
        <w:pStyle w:val="Textocomentario"/>
      </w:pPr>
      <w:r>
        <w:rPr>
          <w:rStyle w:val="Refdecomentario"/>
        </w:rPr>
        <w:annotationRef/>
      </w:r>
      <w:r>
        <w:t>Plant responses to changing water supply and availability in high elevation ecosystems: A quantitative systematic review and meta-analysis. Land, 10, 1150</w:t>
      </w:r>
    </w:p>
  </w:comment>
  <w:comment w:id="11" w:author="CLARA ESPINOSA DEL ALBA" w:date="2023-10-05T16:41:00Z" w:initials="CE">
    <w:p w14:paraId="5307923A" w14:textId="77777777" w:rsidR="00546281" w:rsidRDefault="00546281" w:rsidP="00546281">
      <w:pPr>
        <w:pStyle w:val="Textocomentario"/>
      </w:pPr>
      <w:r>
        <w:rPr>
          <w:rStyle w:val="Refdecomentario"/>
        </w:rPr>
        <w:annotationRef/>
      </w:r>
      <w:r>
        <w:t>Cochrane 2015. Will among-population variation in seedtrait improve the chance of species persistence under climate change) Global ecology and Biogeography 24, 12-24</w:t>
      </w:r>
    </w:p>
  </w:comment>
  <w:comment w:id="12" w:author="CLARA ESPINOSA DEL ALBA" w:date="2023-10-05T16:42:00Z" w:initials="CE">
    <w:p w14:paraId="6481991A" w14:textId="77777777" w:rsidR="00546281" w:rsidRDefault="00546281" w:rsidP="00546281">
      <w:pPr>
        <w:pStyle w:val="Textocomentario"/>
      </w:pPr>
      <w:r>
        <w:rPr>
          <w:rStyle w:val="Refdecomentario"/>
        </w:rPr>
        <w:annotationRef/>
      </w:r>
      <w:r>
        <w:t>Cochrane 2014. Evidence of population variation in drought tolerance during seed germination in four  species from western australia. Australian journal of botany, 62, 481-489</w:t>
      </w:r>
    </w:p>
  </w:comment>
  <w:comment w:id="13" w:author="CLARA ESPINOSA DEL ALBA" w:date="2023-12-14T17:26:00Z" w:initials="CEDA">
    <w:p w14:paraId="5ADB7913" w14:textId="77777777" w:rsidR="00546281" w:rsidRDefault="00546281" w:rsidP="00546281">
      <w:pPr>
        <w:pStyle w:val="Textocomentario"/>
      </w:pPr>
      <w:r>
        <w:rPr>
          <w:rStyle w:val="Refdecomentario"/>
        </w:rPr>
        <w:annotationRef/>
      </w:r>
      <w:r>
        <w:t>Seed germination responses to seasonal temperature and drought stress are species-specific but not related to seed size in a desert steppe. Evology and Evolution, 9 2149-2159</w:t>
      </w:r>
    </w:p>
  </w:comment>
  <w:comment w:id="14" w:author="CLARA ESPINOSA DEL ALBA" w:date="2023-10-06T10:40:00Z" w:initials="CE">
    <w:p w14:paraId="30C0A6B2" w14:textId="77777777" w:rsidR="00546281" w:rsidRDefault="00546281" w:rsidP="00546281">
      <w:pPr>
        <w:pStyle w:val="Textocomentario"/>
      </w:pPr>
      <w:r>
        <w:rPr>
          <w:rStyle w:val="Refdecomentario"/>
        </w:rPr>
        <w:annotationRef/>
      </w:r>
      <w:r>
        <w:t>Kos, M., &amp; Poschlod, P. (2008). Correlates of inter‐specific variation</w:t>
      </w:r>
    </w:p>
    <w:p w14:paraId="69C7B781" w14:textId="77777777" w:rsidR="00546281" w:rsidRDefault="00546281" w:rsidP="00546281">
      <w:pPr>
        <w:pStyle w:val="Textocomentario"/>
      </w:pPr>
      <w:r>
        <w:t>in germination response to water stress in a semi‐arid savannah.</w:t>
      </w:r>
    </w:p>
    <w:p w14:paraId="2DD7BC96" w14:textId="77777777" w:rsidR="00546281" w:rsidRDefault="00546281" w:rsidP="00546281">
      <w:pPr>
        <w:pStyle w:val="Textocomentario"/>
      </w:pPr>
      <w:r>
        <w:rPr>
          <w:i/>
          <w:iCs/>
        </w:rPr>
        <w:t>Basic &amp; Applied Ecology</w:t>
      </w:r>
      <w:r>
        <w:t xml:space="preserve">, </w:t>
      </w:r>
      <w:r>
        <w:rPr>
          <w:i/>
          <w:iCs/>
        </w:rPr>
        <w:t>9</w:t>
      </w:r>
      <w:r>
        <w:t>, 645–652. https://doi.org/10.1016/j.</w:t>
      </w:r>
    </w:p>
    <w:p w14:paraId="486A8F79" w14:textId="77777777" w:rsidR="00546281" w:rsidRDefault="00546281" w:rsidP="00546281">
      <w:pPr>
        <w:pStyle w:val="Textocomentario"/>
      </w:pPr>
      <w:r>
        <w:t>baae.2007.10.005</w:t>
      </w:r>
    </w:p>
  </w:comment>
  <w:comment w:id="15" w:author="CLARA ESPINOSA DEL ALBA" w:date="2023-12-14T17:26:00Z" w:initials="CEDA">
    <w:p w14:paraId="3B0EEBA6" w14:textId="77777777" w:rsidR="00546281" w:rsidRDefault="00546281" w:rsidP="00546281">
      <w:pPr>
        <w:pStyle w:val="Textocomentario"/>
      </w:pPr>
      <w:r>
        <w:rPr>
          <w:rStyle w:val="Refdecomentario"/>
        </w:rPr>
        <w:annotationRef/>
      </w:r>
      <w:r>
        <w:t>Seed germination responses to seasonal temperature and drought stress are species-specific but not related to seed size in a desert steppe. Evology and Evolution, 9 2149-2159</w:t>
      </w:r>
    </w:p>
  </w:comment>
  <w:comment w:id="16" w:author="CLARA ESPINOSA DEL ALBA" w:date="2023-12-19T17:24:00Z" w:initials="CEDA">
    <w:p w14:paraId="20A924C6" w14:textId="77777777" w:rsidR="0067621E" w:rsidRDefault="0067621E" w:rsidP="0067621E">
      <w:pPr>
        <w:pStyle w:val="Textocomentario"/>
      </w:pPr>
      <w:r>
        <w:rPr>
          <w:rStyle w:val="Refdecomentario"/>
        </w:rPr>
        <w:annotationRef/>
      </w:r>
      <w:r>
        <w:rPr>
          <w:b/>
          <w:bCs/>
          <w:lang w:val="en-US"/>
        </w:rPr>
        <w:t>Seeds of future past: climate change and the</w:t>
      </w:r>
    </w:p>
    <w:p w14:paraId="13F4865E" w14:textId="77777777" w:rsidR="0067621E" w:rsidRDefault="0067621E" w:rsidP="0067621E">
      <w:pPr>
        <w:pStyle w:val="Textocomentario"/>
      </w:pPr>
      <w:r>
        <w:rPr>
          <w:b/>
          <w:bCs/>
          <w:lang w:val="en-US"/>
        </w:rPr>
        <w:t>thermal memory of plant reproductive traits</w:t>
      </w:r>
    </w:p>
    <w:p w14:paraId="26D36DBC" w14:textId="77777777" w:rsidR="0067621E" w:rsidRDefault="0067621E" w:rsidP="0067621E">
      <w:pPr>
        <w:pStyle w:val="Textocomentario"/>
      </w:pPr>
      <w:r>
        <w:rPr>
          <w:lang w:val="en-US"/>
        </w:rPr>
        <w:t>Eduardo Fern´andez-Pascual1,2,</w:t>
      </w:r>
      <w:r>
        <w:t>∗</w:t>
      </w:r>
      <w:r>
        <w:rPr>
          <w:lang w:val="en-US"/>
        </w:rPr>
        <w:t xml:space="preserve"> , Efisio Mattana3 and Hugh W. Pritchard1</w:t>
      </w:r>
    </w:p>
  </w:comment>
  <w:comment w:id="17" w:author="CLARA ESPINOSA DEL ALBA" w:date="2023-12-19T10:26:00Z" w:initials="CE">
    <w:p w14:paraId="5736AE28" w14:textId="77777777" w:rsidR="00841CFC" w:rsidRDefault="00841CFC" w:rsidP="00841CFC">
      <w:pPr>
        <w:pStyle w:val="Textocomentario"/>
      </w:pPr>
      <w:r>
        <w:rPr>
          <w:rStyle w:val="Refdecomentario"/>
        </w:rPr>
        <w:annotationRef/>
      </w:r>
      <w:r>
        <w:t>Probert, R.J. (2000) The role of temperature in the regulation of seed dormancy and germination. pp. 261–292 in Fenner, M. (Ed.) Seeds: the ecology of regeneration in plant</w:t>
      </w:r>
    </w:p>
    <w:p w14:paraId="67C41051" w14:textId="77777777" w:rsidR="00841CFC" w:rsidRDefault="00841CFC" w:rsidP="00841CFC">
      <w:pPr>
        <w:pStyle w:val="Textocomentario"/>
      </w:pPr>
      <w:r>
        <w:t>communities. Wallingford, CABI</w:t>
      </w:r>
    </w:p>
  </w:comment>
  <w:comment w:id="18" w:author="CLARA ESPINOSA DEL ALBA" w:date="2023-12-19T10:27:00Z" w:initials="CE">
    <w:p w14:paraId="67B2E0D2" w14:textId="77777777" w:rsidR="00841CFC" w:rsidRDefault="00841CFC" w:rsidP="00841CFC">
      <w:pPr>
        <w:pStyle w:val="Textocomentario"/>
      </w:pPr>
      <w:r>
        <w:rPr>
          <w:rStyle w:val="Refdecomentario"/>
        </w:rPr>
        <w:annotationRef/>
      </w:r>
      <w:r>
        <w:t>Walck, J.L., Hidayati, S.N., Dixon, K.W., Thompson, K. and Poschlod, P. (2011) Climate change and plant regeneration from seed. Global Change Biology 17, 2145–2161.</w:t>
      </w:r>
    </w:p>
  </w:comment>
  <w:comment w:id="19" w:author="CLARA ESPINOSA DEL ALBA" w:date="2023-10-05T16:43:00Z" w:initials="CE">
    <w:p w14:paraId="23ABE650" w14:textId="77777777" w:rsidR="00C8491D" w:rsidRDefault="00C8491D" w:rsidP="00C8491D">
      <w:pPr>
        <w:pStyle w:val="Textocomentario"/>
      </w:pPr>
      <w:r>
        <w:rPr>
          <w:rStyle w:val="Refdecomentario"/>
        </w:rPr>
        <w:annotationRef/>
      </w:r>
      <w:r>
        <w:t>Study case in norway Climate in Norway 2011- A knowledge base for climate adaptation</w:t>
      </w:r>
    </w:p>
  </w:comment>
  <w:comment w:id="20" w:author="CLARA ESPINOSA DEL ALBA" w:date="2023-12-04T10:36:00Z" w:initials="CE">
    <w:p w14:paraId="4B3D9F64" w14:textId="77777777" w:rsidR="005E2483" w:rsidRDefault="005E2483" w:rsidP="009E6FD9">
      <w:pPr>
        <w:pStyle w:val="Textocomentario"/>
      </w:pPr>
      <w:r>
        <w:rPr>
          <w:rStyle w:val="Refdecomentario"/>
        </w:rPr>
        <w:annotationRef/>
      </w:r>
      <w:r>
        <w:t>Physiological responses to explore bet-hedging strategies?</w:t>
      </w:r>
    </w:p>
  </w:comment>
  <w:comment w:id="21" w:author="CLARA ESPINOSA DEL ALBA" w:date="2023-10-05T16:43:00Z" w:initials="CE">
    <w:p w14:paraId="319A646E" w14:textId="77777777" w:rsidR="00E30969" w:rsidRDefault="00E30969" w:rsidP="00E30969">
      <w:pPr>
        <w:pStyle w:val="Textocomentario"/>
      </w:pPr>
      <w:r>
        <w:rPr>
          <w:rStyle w:val="Refdecomentario"/>
        </w:rPr>
        <w:annotationRef/>
      </w:r>
      <w:r>
        <w:t>Study case in norway Climate in Norway 2011- A knowledge base for climate adaptation</w:t>
      </w:r>
    </w:p>
  </w:comment>
  <w:comment w:id="22" w:author="EDUARDO FERNANDEZ PASCUAL" w:date="2023-12-11T11:01:00Z" w:initials="EF">
    <w:p w14:paraId="6B0AC878" w14:textId="77777777" w:rsidR="005E2483" w:rsidRPr="009E6FD9" w:rsidRDefault="005E2483" w:rsidP="009E6FD9">
      <w:pPr>
        <w:pStyle w:val="Textocomentario"/>
        <w:rPr>
          <w:lang w:val="es-ES"/>
        </w:rPr>
      </w:pPr>
      <w:r>
        <w:rPr>
          <w:rStyle w:val="Refdecomentario"/>
        </w:rPr>
        <w:annotationRef/>
      </w:r>
      <w:r w:rsidRPr="009E6FD9">
        <w:rPr>
          <w:lang w:val="es-ES"/>
        </w:rPr>
        <w:t>En este caso es mejor dedicar un apartado a describir la especie y el hábitat, y otro a describir los sites.</w:t>
      </w:r>
    </w:p>
  </w:comment>
  <w:comment w:id="24" w:author="EDUARDO FERNANDEZ PASCUAL" w:date="2023-12-11T11:17:00Z" w:initials="EF">
    <w:p w14:paraId="5D3C1C28" w14:textId="77777777" w:rsidR="005E2483" w:rsidRPr="009E6FD9" w:rsidRDefault="005E2483" w:rsidP="009E6FD9">
      <w:pPr>
        <w:pStyle w:val="Textocomentario"/>
        <w:rPr>
          <w:lang w:val="es-ES"/>
        </w:rPr>
      </w:pPr>
      <w:r>
        <w:rPr>
          <w:rStyle w:val="Refdecomentario"/>
        </w:rPr>
        <w:annotationRef/>
      </w:r>
      <w:r w:rsidRPr="009E6FD9">
        <w:rPr>
          <w:lang w:val="es-ES"/>
        </w:rPr>
        <w:t>Hace falta darle más contexto bioclimático y biogeográfico a las Cantabrian Mountains, describiendo las altitudes medias, la altura del límite del bosque, la transición Mediterráneo-Templado...</w:t>
      </w:r>
    </w:p>
  </w:comment>
  <w:comment w:id="25" w:author="EDUARDO FERNANDEZ PASCUAL" w:date="2023-12-11T11:32:00Z" w:initials="EF">
    <w:p w14:paraId="1E63FBB5" w14:textId="78A866E6" w:rsidR="005E2483" w:rsidRPr="009E6FD9" w:rsidRDefault="005E2483" w:rsidP="009E6FD9">
      <w:pPr>
        <w:pStyle w:val="Textocomentario"/>
        <w:rPr>
          <w:lang w:val="es-ES"/>
        </w:rPr>
      </w:pPr>
      <w:r>
        <w:rPr>
          <w:rStyle w:val="Refdecomentario"/>
        </w:rPr>
        <w:annotationRef/>
      </w:r>
      <w:r w:rsidRPr="009E6FD9">
        <w:rPr>
          <w:lang w:val="es-ES"/>
        </w:rPr>
        <w:t>Hay que tener en cuenta que el plot central es mayor. Lo mejor es dar los números sólo para los plots de 1m2, que son comparables.</w:t>
      </w:r>
    </w:p>
  </w:comment>
  <w:comment w:id="26" w:author="EDUARDO FERNANDEZ PASCUAL" w:date="2023-12-11T11:34:00Z" w:initials="EF">
    <w:p w14:paraId="3762F672" w14:textId="77777777" w:rsidR="005E2483" w:rsidRPr="009E6FD9" w:rsidRDefault="005E2483" w:rsidP="009E6FD9">
      <w:pPr>
        <w:pStyle w:val="Textocomentario"/>
        <w:rPr>
          <w:lang w:val="es-ES"/>
        </w:rPr>
      </w:pPr>
      <w:r>
        <w:rPr>
          <w:rStyle w:val="Refdecomentario"/>
        </w:rPr>
        <w:annotationRef/>
      </w:r>
      <w:r w:rsidRPr="009E6FD9">
        <w:rPr>
          <w:lang w:val="es-ES"/>
        </w:rPr>
        <w:t>Ajustar los datos a los plots con dianthus</w:t>
      </w:r>
    </w:p>
  </w:comment>
  <w:comment w:id="27" w:author="Cuenta Microsoft" w:date="2023-12-12T16:34:00Z" w:initials="CM">
    <w:p w14:paraId="68D270B5" w14:textId="77777777" w:rsidR="00A96D35" w:rsidRDefault="00716D42" w:rsidP="00A96D35">
      <w:pPr>
        <w:pStyle w:val="Textocomentario"/>
      </w:pPr>
      <w:r>
        <w:rPr>
          <w:rStyle w:val="Refdecomentario"/>
        </w:rPr>
        <w:annotationRef/>
      </w:r>
      <w:r w:rsidR="00A96D35">
        <w:t>Añadir table descriptiva de cada sitio (como la info de header file?</w:t>
      </w:r>
    </w:p>
  </w:comment>
  <w:comment w:id="28" w:author="CLARA ESPINOSA DEL ALBA" w:date="2023-10-06T10:04:00Z" w:initials="CE">
    <w:p w14:paraId="7DB9C079" w14:textId="17AA8184" w:rsidR="005E2483" w:rsidRPr="00772697" w:rsidRDefault="005E2483">
      <w:pPr>
        <w:pStyle w:val="Textocomentario"/>
        <w:rPr>
          <w:lang w:val="es-ES"/>
        </w:rPr>
      </w:pPr>
      <w:r>
        <w:rPr>
          <w:rStyle w:val="Refdecomentario"/>
        </w:rPr>
        <w:annotationRef/>
      </w:r>
      <w:r w:rsidRPr="002F6458">
        <w:rPr>
          <w:lang w:val="es-ES"/>
        </w:rPr>
        <w:t xml:space="preserve">Villela FA, Doni-Filho L, Sequeira EL. 1991. </w:t>
      </w:r>
      <w:r w:rsidRPr="00772697">
        <w:rPr>
          <w:lang w:val="es-ES"/>
        </w:rPr>
        <w:t>Tabela de</w:t>
      </w:r>
    </w:p>
    <w:p w14:paraId="5A19ED53" w14:textId="77777777" w:rsidR="005E2483" w:rsidRPr="002F6458" w:rsidRDefault="005E2483">
      <w:pPr>
        <w:pStyle w:val="Textocomentario"/>
        <w:rPr>
          <w:lang w:val="es-ES"/>
        </w:rPr>
      </w:pPr>
      <w:r w:rsidRPr="002F6458">
        <w:rPr>
          <w:lang w:val="es-ES"/>
        </w:rPr>
        <w:t>potencial osmótico em função da concentração de</w:t>
      </w:r>
    </w:p>
    <w:p w14:paraId="2FB25D4C" w14:textId="77777777" w:rsidR="005E2483" w:rsidRPr="005E2483" w:rsidRDefault="005E2483">
      <w:pPr>
        <w:pStyle w:val="Textocomentario"/>
      </w:pPr>
      <w:r w:rsidRPr="002F6458">
        <w:rPr>
          <w:lang w:val="es-ES"/>
        </w:rPr>
        <w:t xml:space="preserve">polietileno glicol 6.000 e da temperatura. </w:t>
      </w:r>
      <w:r w:rsidRPr="005E2483">
        <w:rPr>
          <w:i/>
          <w:iCs/>
        </w:rPr>
        <w:t>Pesquisa</w:t>
      </w:r>
    </w:p>
    <w:p w14:paraId="6363A82C" w14:textId="77777777" w:rsidR="005E2483" w:rsidRPr="005E2483" w:rsidRDefault="005E2483" w:rsidP="002F6458">
      <w:pPr>
        <w:pStyle w:val="Textocomentario"/>
      </w:pPr>
      <w:r w:rsidRPr="005E2483">
        <w:rPr>
          <w:i/>
          <w:iCs/>
        </w:rPr>
        <w:t xml:space="preserve">Agropecuária Brasileira </w:t>
      </w:r>
      <w:r w:rsidRPr="005E2483">
        <w:rPr>
          <w:b/>
          <w:bCs/>
        </w:rPr>
        <w:t>26</w:t>
      </w:r>
      <w:r w:rsidRPr="005E2483">
        <w:t>: 1957-1968.</w:t>
      </w:r>
    </w:p>
  </w:comment>
  <w:comment w:id="29" w:author="CLARA ESPINOSA DEL ALBA" w:date="2023-12-04T13:02:00Z" w:initials="CEDA">
    <w:p w14:paraId="4681C9A5" w14:textId="77777777" w:rsidR="005E2483" w:rsidRDefault="005E2483" w:rsidP="00196BB5">
      <w:pPr>
        <w:pStyle w:val="Textocomentario"/>
      </w:pPr>
      <w:r>
        <w:rPr>
          <w:rStyle w:val="Refdecomentario"/>
        </w:rPr>
        <w:annotationRef/>
      </w:r>
      <w:r>
        <w:t xml:space="preserve">Mollie E. Brooks, Kasper Kristensen, Koen J. van Benthem, Arni Magnusson, Casper W. Berg, Anders Nielsen, Hans J. Skaug, Martin Maechler and Benjamin M. Bolker (2017). glmmTMB Balances Speed and Flexibility Among Packages for Zero-inflated Generalized Linear Mixed Modeling. The R Journal, 9(2), 378-400. doi: 10.32614/RJ-2017-066. </w:t>
      </w:r>
    </w:p>
  </w:comment>
  <w:comment w:id="30" w:author="CLARA ESPINOSA DEL ALBA" w:date="2023-12-04T13:03:00Z" w:initials="CEDA">
    <w:p w14:paraId="25243D44" w14:textId="69B36969" w:rsidR="005E2483" w:rsidRDefault="005E2483" w:rsidP="009034F4">
      <w:pPr>
        <w:pStyle w:val="Textocomentario"/>
      </w:pPr>
      <w:r>
        <w:rPr>
          <w:rStyle w:val="Refdecomentario"/>
        </w:rPr>
        <w:annotationRef/>
      </w:r>
      <w:r>
        <w:t xml:space="preserve">Fernández-Pascual Eduardo and González-Rodríguez Gil (2020). dr: Hydro and Thermal TimeseedGermination Models in R. R package version 0.3.0. https://CRAN.R-project.org/package=dr </w:t>
      </w:r>
    </w:p>
  </w:comment>
  <w:comment w:id="31" w:author="CLARA ESPINOSA DEL ALBA" w:date="2023-12-04T13:07:00Z" w:initials="CEDA">
    <w:p w14:paraId="0F55C2E8" w14:textId="77777777" w:rsidR="005E2483" w:rsidRDefault="005E2483" w:rsidP="008A0176">
      <w:pPr>
        <w:pStyle w:val="Textocomentario"/>
      </w:pPr>
      <w:r>
        <w:rPr>
          <w:rStyle w:val="Refdecomentario"/>
        </w:rPr>
        <w:annotationRef/>
      </w:r>
      <w:r>
        <w:t xml:space="preserve">Florian Hartig (2022). DHARMa: Residual Diagnostics for Hierarchical (Multi-Level / Mixed) Regression Models. R package version 0.4.6. https://CRAN.R-project.org/package=DHARMa </w:t>
      </w:r>
    </w:p>
  </w:comment>
  <w:comment w:id="32" w:author="CLARA ESPINOSA DEL ALBA" w:date="2023-12-04T13:04:00Z" w:initials="CEDA">
    <w:p w14:paraId="792836C9" w14:textId="77777777" w:rsidR="005E2483" w:rsidRDefault="005E2483" w:rsidP="009221FF">
      <w:pPr>
        <w:pStyle w:val="Textocomentario"/>
      </w:pPr>
      <w:r>
        <w:rPr>
          <w:rStyle w:val="Refdecomentario"/>
        </w:rPr>
        <w:annotationRef/>
      </w:r>
      <w:r>
        <w:t xml:space="preserve">Thomas Lin Pedersen (2023). patchwork: The Composer of Plots. R package version 1.1.3. https://CRAN.R-project.org/package=patchwork </w:t>
      </w:r>
    </w:p>
  </w:comment>
  <w:comment w:id="33" w:author="CLARA ESPINOSA DEL ALBA" w:date="2023-12-04T13:03:00Z" w:initials="CEDA">
    <w:p w14:paraId="79E60E24" w14:textId="77777777" w:rsidR="005E2483" w:rsidRDefault="005E2483" w:rsidP="009E6FD9">
      <w:pPr>
        <w:pStyle w:val="Textocomentario"/>
      </w:pPr>
      <w:r>
        <w:rPr>
          <w:rStyle w:val="Refdecomentario"/>
        </w:rPr>
        <w:annotationRef/>
      </w:r>
      <w:r>
        <w:t xml:space="preserve">H. Wickham. ggplot2: Elegant Graphics for Data Analysis. Springer-Verlag New York, 2016. </w:t>
      </w:r>
    </w:p>
  </w:comment>
  <w:comment w:id="34" w:author="CLARA ESPINOSA DEL ALBA" w:date="2023-12-04T13:05:00Z" w:initials="CEDA">
    <w:p w14:paraId="1025896C" w14:textId="77777777" w:rsidR="005E2483" w:rsidRPr="009E6FD9" w:rsidRDefault="005E2483" w:rsidP="009E6FD9">
      <w:pPr>
        <w:pStyle w:val="Textocomentario"/>
        <w:rPr>
          <w:lang w:val="es-ES"/>
        </w:rPr>
      </w:pPr>
      <w:r>
        <w:rPr>
          <w:rStyle w:val="Refdecomentario"/>
        </w:rPr>
        <w:annotationRef/>
      </w:r>
      <w:r>
        <w:t xml:space="preserve">Karthik Ram and Hadley Wickham (2023). wesanderson: A Wes Anderson Palette Generator. </w:t>
      </w:r>
      <w:r w:rsidRPr="009E6FD9">
        <w:rPr>
          <w:lang w:val="es-ES"/>
        </w:rPr>
        <w:t xml:space="preserve">R package version 0.3.7. https://CRAN.R-project.org/package=wesanderson </w:t>
      </w:r>
    </w:p>
  </w:comment>
  <w:comment w:id="35" w:author="EDUARDO FERNANDEZ PASCUAL" w:date="2023-12-11T13:27:00Z" w:initials="EF">
    <w:p w14:paraId="268ADE62" w14:textId="77777777" w:rsidR="005E2483" w:rsidRPr="009E6FD9" w:rsidRDefault="005E2483" w:rsidP="00C313D3">
      <w:pPr>
        <w:pStyle w:val="Textocomentario"/>
        <w:rPr>
          <w:lang w:val="es-ES"/>
        </w:rPr>
      </w:pPr>
      <w:r>
        <w:rPr>
          <w:rStyle w:val="Refdecomentario"/>
        </w:rPr>
        <w:annotationRef/>
      </w:r>
      <w:r w:rsidRPr="009E6FD9">
        <w:rPr>
          <w:lang w:val="es-ES"/>
        </w:rPr>
        <w:t>Revisa si no se escribe al revés primero subpop luego site</w:t>
      </w:r>
    </w:p>
  </w:comment>
  <w:comment w:id="36" w:author="Cuenta Microsoft" w:date="2023-12-12T16:39:00Z" w:initials="CM">
    <w:p w14:paraId="4DC8CAD0" w14:textId="7C947C71" w:rsidR="00716D42" w:rsidRPr="00716D42" w:rsidRDefault="00716D42">
      <w:pPr>
        <w:pStyle w:val="Textocomentario"/>
        <w:rPr>
          <w:lang w:val="es-ES"/>
        </w:rPr>
      </w:pPr>
      <w:r>
        <w:rPr>
          <w:rStyle w:val="Refdecomentario"/>
        </w:rPr>
        <w:annotationRef/>
      </w:r>
      <w:r w:rsidRPr="00716D42">
        <w:rPr>
          <w:lang w:val="es-ES"/>
        </w:rPr>
        <w:t>Por lo que he podido leer es correcto así</w:t>
      </w:r>
    </w:p>
  </w:comment>
  <w:comment w:id="37" w:author="EDUARDO FERNANDEZ PASCUAL" w:date="2023-12-11T14:30:00Z" w:initials="EF">
    <w:p w14:paraId="71837308" w14:textId="77777777" w:rsidR="00716D42" w:rsidRPr="009E6FD9" w:rsidRDefault="00716D42" w:rsidP="00716D42">
      <w:pPr>
        <w:pStyle w:val="Textocomentario"/>
        <w:rPr>
          <w:lang w:val="es-ES"/>
        </w:rPr>
      </w:pPr>
      <w:r>
        <w:rPr>
          <w:rStyle w:val="Refdecomentario"/>
        </w:rPr>
        <w:annotationRef/>
      </w:r>
      <w:r w:rsidRPr="009E6FD9">
        <w:rPr>
          <w:lang w:val="es-ES"/>
        </w:rPr>
        <w:t>Todo esto es mejor reducirlo a una frase en métodos + un supplementario.</w:t>
      </w:r>
    </w:p>
  </w:comment>
  <w:comment w:id="38" w:author="EDUARDO FERNANDEZ PASCUAL" w:date="2023-12-11T14:27:00Z" w:initials="EF">
    <w:p w14:paraId="4E84C1BB" w14:textId="77777777" w:rsidR="005E2483" w:rsidRPr="009E6FD9" w:rsidRDefault="005E2483" w:rsidP="00B17EE1">
      <w:pPr>
        <w:pStyle w:val="Textocomentario"/>
        <w:rPr>
          <w:lang w:val="es-ES"/>
        </w:rPr>
      </w:pPr>
      <w:r>
        <w:rPr>
          <w:rStyle w:val="Refdecomentario"/>
        </w:rPr>
        <w:annotationRef/>
      </w:r>
      <w:r w:rsidRPr="009E6FD9">
        <w:rPr>
          <w:lang w:val="es-ES"/>
        </w:rPr>
        <w:t>Hay que revisar la terminología en todo el manuscrito: subpopulations, fresh, storage, etc.</w:t>
      </w:r>
    </w:p>
  </w:comment>
  <w:comment w:id="39" w:author="CLARA ESPINOSA DEL ALBA" w:date="2023-12-14T15:24:00Z" w:initials="CEDA">
    <w:p w14:paraId="16CDF9EE" w14:textId="77777777" w:rsidR="00270DE4" w:rsidRDefault="00F050F6" w:rsidP="00270DE4">
      <w:pPr>
        <w:pStyle w:val="Textocomentario"/>
      </w:pPr>
      <w:r>
        <w:rPr>
          <w:rStyle w:val="Refdecomentario"/>
        </w:rPr>
        <w:annotationRef/>
      </w:r>
      <w:r w:rsidR="00270DE4">
        <w:t>Models without B00, MicroLog Sp3 B00 damaged = not data from that same period</w:t>
      </w:r>
    </w:p>
  </w:comment>
  <w:comment w:id="40" w:author="CLARA ESPINOSA DEL ALBA" w:date="2023-12-14T15:25:00Z" w:initials="CEDA">
    <w:p w14:paraId="25A85118" w14:textId="77777777" w:rsidR="00066DF7" w:rsidRDefault="00066DF7" w:rsidP="00066DF7">
      <w:pPr>
        <w:pStyle w:val="Textocomentario"/>
      </w:pPr>
      <w:r>
        <w:rPr>
          <w:rStyle w:val="Refdecomentario"/>
        </w:rPr>
        <w:annotationRef/>
      </w:r>
      <w:r>
        <w:t>B00 changed by a propely working datalogger in may 2023</w:t>
      </w:r>
    </w:p>
  </w:comment>
  <w:comment w:id="41" w:author="EDUARDO FERNANDEZ PASCUAL" w:date="2023-12-11T14:29:00Z" w:initials="EF">
    <w:p w14:paraId="49F877D0" w14:textId="24E454CE" w:rsidR="005E2483" w:rsidRPr="009E6FD9" w:rsidRDefault="005E2483" w:rsidP="006B143D">
      <w:pPr>
        <w:pStyle w:val="Textocomentario"/>
        <w:rPr>
          <w:lang w:val="es-ES"/>
        </w:rPr>
      </w:pPr>
      <w:r>
        <w:rPr>
          <w:rStyle w:val="Refdecomentario"/>
        </w:rPr>
        <w:annotationRef/>
      </w:r>
      <w:r w:rsidRPr="009E6FD9">
        <w:rPr>
          <w:lang w:val="es-ES"/>
        </w:rPr>
        <w:t>En todos estos puntos habría que ir dando los estadisticos de los modelos...</w:t>
      </w:r>
    </w:p>
  </w:comment>
  <w:comment w:id="42" w:author="CLARA ESPINOSA DEL ALBA" w:date="2023-12-14T17:07:00Z" w:initials="CEDA">
    <w:p w14:paraId="59BD6DDB" w14:textId="77777777" w:rsidR="004C441C" w:rsidRDefault="004C441C" w:rsidP="004C441C">
      <w:pPr>
        <w:pStyle w:val="Textocomentario"/>
      </w:pPr>
      <w:r>
        <w:rPr>
          <w:rStyle w:val="Refdecomentario"/>
        </w:rPr>
        <w:annotationRef/>
      </w:r>
      <w:r>
        <w:t>Gya et al 2023. A test of local adaptation to drought in germination and dling traits in populations of two alpine forbs across a 2000mm/year precipitation gradient. Ecology and Evolution 13</w:t>
      </w:r>
    </w:p>
  </w:comment>
  <w:comment w:id="43" w:author="CLARA ESPINOSA DEL ALBA" w:date="2023-10-05T16:46:00Z" w:initials="CE">
    <w:p w14:paraId="663977E0" w14:textId="77777777" w:rsidR="003259D6" w:rsidRDefault="00E55567" w:rsidP="003259D6">
      <w:pPr>
        <w:pStyle w:val="Textocomentario"/>
      </w:pPr>
      <w:r>
        <w:rPr>
          <w:rStyle w:val="Refdecomentario"/>
        </w:rPr>
        <w:annotationRef/>
      </w:r>
      <w:r w:rsidR="003259D6">
        <w:t>Vazquez-ramizez and venn 2021. Seeds and seedlings in a changing world. A systematic review and meta-analysis from high altitude and high latitude ecosystems</w:t>
      </w:r>
    </w:p>
  </w:comment>
  <w:comment w:id="44" w:author="CLARA ESPINOSA DEL ALBA" w:date="2023-10-06T10:41:00Z" w:initials="CE">
    <w:p w14:paraId="70D6F850" w14:textId="77777777" w:rsidR="00DB18BA" w:rsidRDefault="00DB18BA" w:rsidP="00DB18BA">
      <w:pPr>
        <w:pStyle w:val="Textocomentario"/>
      </w:pPr>
      <w:r>
        <w:rPr>
          <w:rStyle w:val="Refdecomentario"/>
        </w:rPr>
        <w:annotationRef/>
      </w:r>
      <w:r>
        <w:t>Simons, A. M. (2011). Modes of response to environmental change</w:t>
      </w:r>
    </w:p>
    <w:p w14:paraId="02011412" w14:textId="77777777" w:rsidR="00DB18BA" w:rsidRDefault="00DB18BA" w:rsidP="00DB18BA">
      <w:pPr>
        <w:pStyle w:val="Textocomentario"/>
      </w:pPr>
      <w:r>
        <w:t xml:space="preserve">and the elusive empirical evidence for bet hedging. </w:t>
      </w:r>
      <w:r>
        <w:rPr>
          <w:i/>
          <w:iCs/>
        </w:rPr>
        <w:t>Proceedings of</w:t>
      </w:r>
    </w:p>
    <w:p w14:paraId="7E6BA584" w14:textId="77777777" w:rsidR="00DB18BA" w:rsidRDefault="00DB18BA" w:rsidP="00DB18BA">
      <w:pPr>
        <w:pStyle w:val="Textocomentario"/>
      </w:pPr>
      <w:r>
        <w:rPr>
          <w:i/>
          <w:iCs/>
        </w:rPr>
        <w:t>the Royal Society B: Biological Sciences</w:t>
      </w:r>
      <w:r>
        <w:t xml:space="preserve">, </w:t>
      </w:r>
      <w:r>
        <w:rPr>
          <w:i/>
          <w:iCs/>
        </w:rPr>
        <w:t>278</w:t>
      </w:r>
      <w:r>
        <w:t>, 1601–1609. https://doi.</w:t>
      </w:r>
    </w:p>
    <w:p w14:paraId="02B9B4E4" w14:textId="77777777" w:rsidR="00DB18BA" w:rsidRPr="002F6458" w:rsidRDefault="00DB18BA" w:rsidP="00DB18BA">
      <w:pPr>
        <w:pStyle w:val="Textocomentario"/>
        <w:rPr>
          <w:lang w:val="es-ES"/>
        </w:rPr>
      </w:pPr>
      <w:r w:rsidRPr="002F6458">
        <w:rPr>
          <w:lang w:val="es-ES"/>
        </w:rPr>
        <w:t>org/10.1098/rspb.2011.0176</w:t>
      </w:r>
    </w:p>
  </w:comment>
  <w:comment w:id="45" w:author="CLARA ESPINOSA DEL ALBA" w:date="2023-10-06T10:41:00Z" w:initials="CE">
    <w:p w14:paraId="295D43A7" w14:textId="77777777" w:rsidR="00DB18BA" w:rsidRPr="0039051E" w:rsidRDefault="00DB18BA" w:rsidP="00DB18BA">
      <w:pPr>
        <w:pStyle w:val="Textocomentario"/>
      </w:pPr>
      <w:r>
        <w:rPr>
          <w:rStyle w:val="Refdecomentario"/>
        </w:rPr>
        <w:annotationRef/>
      </w:r>
      <w:r w:rsidRPr="002F6458">
        <w:rPr>
          <w:lang w:val="es-ES"/>
        </w:rPr>
        <w:t xml:space="preserve">Venable, D. L. (2007). </w:t>
      </w:r>
      <w:r>
        <w:t xml:space="preserve">Bet hedging in a guild of desert annuals. </w:t>
      </w:r>
      <w:r w:rsidRPr="0039051E">
        <w:rPr>
          <w:i/>
          <w:iCs/>
        </w:rPr>
        <w:t>Ecology</w:t>
      </w:r>
      <w:r w:rsidRPr="0039051E">
        <w:t>,</w:t>
      </w:r>
    </w:p>
    <w:p w14:paraId="79F939AE" w14:textId="77777777" w:rsidR="00DB18BA" w:rsidRPr="0039051E" w:rsidRDefault="00DB18BA" w:rsidP="00DB18BA">
      <w:pPr>
        <w:pStyle w:val="Textocomentario"/>
      </w:pPr>
      <w:r w:rsidRPr="0039051E">
        <w:rPr>
          <w:i/>
          <w:iCs/>
        </w:rPr>
        <w:t>88</w:t>
      </w:r>
      <w:r w:rsidRPr="0039051E">
        <w:t>, 1086–1090. https://doi.org/10.1890/06-1495</w:t>
      </w:r>
    </w:p>
  </w:comment>
  <w:comment w:id="46" w:author="CLARA ESPINOSA DEL ALBA" w:date="2023-10-05T16:47:00Z" w:initials="CE">
    <w:p w14:paraId="48E29E4A" w14:textId="77777777" w:rsidR="00B60C32" w:rsidRDefault="00B60C32" w:rsidP="00B60C32">
      <w:pPr>
        <w:pStyle w:val="Textocomentario"/>
      </w:pPr>
      <w:r>
        <w:rPr>
          <w:rStyle w:val="Refdecomentario"/>
        </w:rPr>
        <w:annotationRef/>
      </w:r>
      <w:r>
        <w:t>Evans and Dennehy 2005. Germ banking: bet-hedging and variable release from egg andseeddormancy. The Quarterly review of biology 80, 431-451</w:t>
      </w:r>
    </w:p>
  </w:comment>
  <w:comment w:id="47" w:author="CLARA ESPINOSA DEL ALBA" w:date="2023-10-05T16:48:00Z" w:initials="CE">
    <w:p w14:paraId="38DF5A9E" w14:textId="77777777" w:rsidR="00B60C32" w:rsidRDefault="00B60C32" w:rsidP="00B60C32">
      <w:pPr>
        <w:pStyle w:val="Textocomentario"/>
      </w:pPr>
      <w:r>
        <w:rPr>
          <w:rStyle w:val="Refdecomentario"/>
        </w:rPr>
        <w:annotationRef/>
      </w:r>
      <w:r>
        <w:t>Clinal population divergence in an adaptative parental environmental effect that adustseedbanking. New phytologist 214, 1230-1244</w:t>
      </w:r>
    </w:p>
  </w:comment>
  <w:comment w:id="48" w:author="CLARA ESPINOSA DEL ALBA" w:date="2023-12-19T16:13:00Z" w:initials="CE">
    <w:p w14:paraId="788ABD56" w14:textId="77777777" w:rsidR="00C75CE1" w:rsidRDefault="00C75CE1" w:rsidP="00C75CE1">
      <w:pPr>
        <w:pStyle w:val="Textocomentario"/>
      </w:pPr>
      <w:r>
        <w:rPr>
          <w:rStyle w:val="Refdecomentario"/>
        </w:rPr>
        <w:annotationRef/>
      </w:r>
      <w:r>
        <w:t>To discussion</w:t>
      </w:r>
    </w:p>
  </w:comment>
  <w:comment w:id="49" w:author="CLARA ESPINOSA DEL ALBA" w:date="2023-12-14T17:21:00Z" w:initials="CEDA">
    <w:p w14:paraId="3D7E82C2" w14:textId="77777777" w:rsidR="00527C9C" w:rsidRDefault="00527C9C" w:rsidP="00527C9C">
      <w:pPr>
        <w:pStyle w:val="Textocomentario"/>
      </w:pPr>
      <w:r>
        <w:rPr>
          <w:rStyle w:val="Refdecomentario"/>
        </w:rPr>
        <w:annotationRef/>
      </w:r>
      <w:r>
        <w:t>Germination response of diverse wild and landrace chile peppers under drought stress. PLoS ONE 15</w:t>
      </w:r>
    </w:p>
  </w:comment>
  <w:comment w:id="50" w:author="CLARA ESPINOSA DEL ALBA" w:date="2023-12-19T12:39:00Z" w:initials="CEDA">
    <w:p w14:paraId="12CBBF9B" w14:textId="77777777" w:rsidR="00B81DE9" w:rsidRDefault="00B81DE9" w:rsidP="00B81DE9">
      <w:pPr>
        <w:pStyle w:val="Textocomentario"/>
      </w:pPr>
      <w:r>
        <w:rPr>
          <w:rStyle w:val="Refdecomentario"/>
        </w:rPr>
        <w:annotationRef/>
      </w:r>
      <w:r>
        <w:t>Kinnison, M. T., and N. G. Hairston. 2007. Eco-evolutionary conservation biology: contemporary evolution and the dynamics of persistence.</w:t>
      </w:r>
    </w:p>
    <w:p w14:paraId="2D824818" w14:textId="77777777" w:rsidR="00B81DE9" w:rsidRDefault="00B81DE9" w:rsidP="00B81DE9">
      <w:pPr>
        <w:pStyle w:val="Textocomentario"/>
      </w:pPr>
      <w:r>
        <w:t xml:space="preserve">Functional Ecology </w:t>
      </w:r>
      <w:r>
        <w:rPr>
          <w:b/>
          <w:bCs/>
        </w:rPr>
        <w:t>21:</w:t>
      </w:r>
      <w:r>
        <w:t>444–454.</w:t>
      </w:r>
    </w:p>
  </w:comment>
  <w:comment w:id="51" w:author="CLARA ESPINOSA DEL ALBA" w:date="2023-12-19T12:40:00Z" w:initials="CEDA">
    <w:p w14:paraId="7A148FB1" w14:textId="77777777" w:rsidR="00B81DE9" w:rsidRDefault="00B81DE9" w:rsidP="00B81DE9">
      <w:pPr>
        <w:pStyle w:val="Textocomentario"/>
      </w:pPr>
      <w:r>
        <w:rPr>
          <w:rStyle w:val="Refdecomentario"/>
        </w:rPr>
        <w:annotationRef/>
      </w:r>
      <w:r>
        <w:t>Hairston, N. G., S. P. Ellner,M. A. Geber, T. Yoshida, and J. A. Fox. 2005. Rapid evolution and the convergence of ecological and evolutionary</w:t>
      </w:r>
    </w:p>
    <w:p w14:paraId="01D96461" w14:textId="77777777" w:rsidR="00B81DE9" w:rsidRDefault="00B81DE9" w:rsidP="00B81DE9">
      <w:pPr>
        <w:pStyle w:val="Textocomentario"/>
      </w:pPr>
      <w:r>
        <w:t xml:space="preserve">time. Ecology Letters </w:t>
      </w:r>
      <w:r>
        <w:rPr>
          <w:b/>
          <w:bCs/>
        </w:rPr>
        <w:t>8:</w:t>
      </w:r>
      <w:r>
        <w:t>1114–1127.</w:t>
      </w:r>
    </w:p>
  </w:comment>
  <w:comment w:id="52" w:author="CLARA ESPINOSA DEL ALBA" w:date="2023-12-19T12:45:00Z" w:initials="CEDA">
    <w:p w14:paraId="55DB2022" w14:textId="77777777" w:rsidR="00672093" w:rsidRDefault="00672093" w:rsidP="00672093">
      <w:pPr>
        <w:pStyle w:val="Textocomentario"/>
      </w:pPr>
      <w:r>
        <w:rPr>
          <w:rStyle w:val="Refdecomentario"/>
        </w:rPr>
        <w:annotationRef/>
      </w:r>
      <w:r>
        <w:t>Potvin, C., and D. Tousignant. 1996. Evolutionary consequences of simulated global change: genetic adaptation or adaptive phenotypic</w:t>
      </w:r>
    </w:p>
    <w:p w14:paraId="526C9D6E" w14:textId="77777777" w:rsidR="00672093" w:rsidRDefault="00672093" w:rsidP="00672093">
      <w:pPr>
        <w:pStyle w:val="Textocomentario"/>
      </w:pPr>
      <w:r>
        <w:t xml:space="preserve">plasticity? Oecologia </w:t>
      </w:r>
      <w:r>
        <w:rPr>
          <w:b/>
          <w:bCs/>
        </w:rPr>
        <w:t>108:</w:t>
      </w:r>
      <w:r>
        <w:t>683–693.</w:t>
      </w:r>
    </w:p>
  </w:comment>
  <w:comment w:id="53" w:author="CLARA ESPINOSA DEL ALBA" w:date="2023-10-06T10:12:00Z" w:initials="CE">
    <w:p w14:paraId="19F87266" w14:textId="77777777" w:rsidR="009374DB" w:rsidRDefault="009374DB" w:rsidP="009374DB">
      <w:pPr>
        <w:pStyle w:val="Textocomentario"/>
      </w:pPr>
      <w:r>
        <w:rPr>
          <w:rStyle w:val="Refdecomentario"/>
        </w:rPr>
        <w:annotationRef/>
      </w:r>
      <w:r>
        <w:rPr>
          <w:color w:val="000000"/>
        </w:rPr>
        <w:t>Kikuzawa K, Koyama H. 1999. Scaling of soil water</w:t>
      </w:r>
    </w:p>
    <w:p w14:paraId="6B496B40" w14:textId="77777777" w:rsidR="009374DB" w:rsidRDefault="009374DB" w:rsidP="009374DB">
      <w:pPr>
        <w:pStyle w:val="Textocomentario"/>
      </w:pPr>
      <w:r>
        <w:rPr>
          <w:color w:val="000000"/>
        </w:rPr>
        <w:t>absorption by ds: an experiment using d</w:t>
      </w:r>
    </w:p>
    <w:p w14:paraId="7AA458ED" w14:textId="77777777" w:rsidR="009374DB" w:rsidRDefault="009374DB" w:rsidP="009374DB">
      <w:pPr>
        <w:pStyle w:val="Textocomentario"/>
      </w:pPr>
      <w:r>
        <w:rPr>
          <w:color w:val="000000"/>
        </w:rPr>
        <w:t>analogues.seed</w:t>
      </w:r>
      <w:r>
        <w:rPr>
          <w:i/>
          <w:iCs/>
          <w:color w:val="000000"/>
        </w:rPr>
        <w:t xml:space="preserve">Science Research </w:t>
      </w:r>
      <w:r>
        <w:rPr>
          <w:b/>
          <w:bCs/>
          <w:color w:val="000000"/>
        </w:rPr>
        <w:t>9</w:t>
      </w:r>
      <w:r>
        <w:rPr>
          <w:color w:val="000000"/>
        </w:rPr>
        <w:t>: 171-178. DOI:</w:t>
      </w:r>
    </w:p>
    <w:p w14:paraId="0DF484D8" w14:textId="77777777" w:rsidR="009374DB" w:rsidRDefault="009374DB" w:rsidP="009374DB">
      <w:pPr>
        <w:pStyle w:val="Textocomentario"/>
      </w:pPr>
      <w:r>
        <w:rPr>
          <w:color w:val="0000FF"/>
        </w:rPr>
        <w:t>https://doi.org/10.1017/S0960258599000197</w:t>
      </w:r>
    </w:p>
  </w:comment>
  <w:comment w:id="54" w:author="CLARA ESPINOSA DEL ALBA" w:date="2023-10-06T10:12:00Z" w:initials="CE">
    <w:p w14:paraId="4C26EDC8" w14:textId="77777777" w:rsidR="00FD06D9" w:rsidRDefault="00FD06D9" w:rsidP="00FD06D9">
      <w:pPr>
        <w:pStyle w:val="Textocomentario"/>
      </w:pPr>
      <w:r>
        <w:rPr>
          <w:rStyle w:val="Refdecomentario"/>
        </w:rPr>
        <w:annotationRef/>
      </w:r>
      <w:r>
        <w:rPr>
          <w:color w:val="000000"/>
        </w:rPr>
        <w:t>Merino-Martín L, Courtauld C, Commander L, Turner S,</w:t>
      </w:r>
    </w:p>
    <w:p w14:paraId="0C7CE069" w14:textId="77777777" w:rsidR="00FD06D9" w:rsidRDefault="00FD06D9" w:rsidP="00FD06D9">
      <w:pPr>
        <w:pStyle w:val="Textocomentario"/>
      </w:pPr>
      <w:r>
        <w:rPr>
          <w:color w:val="000000"/>
        </w:rPr>
        <w:t>Lewandrowski W, Stevens J. 2017. Interactions between</w:t>
      </w:r>
    </w:p>
    <w:p w14:paraId="2DB9CBF3" w14:textId="77777777" w:rsidR="00FD06D9" w:rsidRDefault="00FD06D9" w:rsidP="00FD06D9">
      <w:pPr>
        <w:pStyle w:val="Textocomentario"/>
      </w:pPr>
      <w:r>
        <w:rPr>
          <w:color w:val="000000"/>
        </w:rPr>
        <w:t>d functional traits and burial depth regulate</w:t>
      </w:r>
    </w:p>
    <w:p w14:paraId="4BD1FEC5" w14:textId="77777777" w:rsidR="00FD06D9" w:rsidRDefault="00FD06D9" w:rsidP="00FD06D9">
      <w:pPr>
        <w:pStyle w:val="Textocomentario"/>
      </w:pPr>
      <w:r>
        <w:rPr>
          <w:color w:val="000000"/>
        </w:rPr>
        <w:t>germination and dling emergence under water stress</w:t>
      </w:r>
    </w:p>
    <w:p w14:paraId="5227AF12" w14:textId="77777777" w:rsidR="00FD06D9" w:rsidRDefault="00FD06D9" w:rsidP="00FD06D9">
      <w:pPr>
        <w:pStyle w:val="Textocomentario"/>
      </w:pPr>
      <w:r>
        <w:rPr>
          <w:color w:val="000000"/>
        </w:rPr>
        <w:t xml:space="preserve">in species from semi-arid environments. </w:t>
      </w:r>
      <w:r>
        <w:rPr>
          <w:i/>
          <w:iCs/>
          <w:color w:val="000000"/>
        </w:rPr>
        <w:t>Journal of Arid</w:t>
      </w:r>
    </w:p>
    <w:p w14:paraId="577427C5" w14:textId="77777777" w:rsidR="00FD06D9" w:rsidRDefault="00FD06D9" w:rsidP="00FD06D9">
      <w:pPr>
        <w:pStyle w:val="Textocomentario"/>
      </w:pPr>
      <w:r>
        <w:rPr>
          <w:i/>
          <w:iCs/>
          <w:color w:val="000000"/>
        </w:rPr>
        <w:t xml:space="preserve">Environments </w:t>
      </w:r>
      <w:r>
        <w:rPr>
          <w:b/>
          <w:bCs/>
          <w:color w:val="000000"/>
        </w:rPr>
        <w:t>147</w:t>
      </w:r>
      <w:r>
        <w:rPr>
          <w:color w:val="000000"/>
        </w:rPr>
        <w:t xml:space="preserve">: 25-33. DOI: </w:t>
      </w:r>
      <w:r>
        <w:rPr>
          <w:color w:val="0000FF"/>
        </w:rPr>
        <w:t>https://doi.org/10.1016/</w:t>
      </w:r>
    </w:p>
    <w:p w14:paraId="1E268F6E" w14:textId="77777777" w:rsidR="00FD06D9" w:rsidRDefault="00FD06D9" w:rsidP="00FD06D9">
      <w:pPr>
        <w:pStyle w:val="Textocomentario"/>
      </w:pPr>
      <w:r>
        <w:rPr>
          <w:color w:val="0000FF"/>
        </w:rPr>
        <w:t>j.jaridenv.2017.07.018</w:t>
      </w:r>
    </w:p>
  </w:comment>
  <w:comment w:id="55" w:author="CLARA ESPINOSA DEL ALBA" w:date="2023-10-06T10:12:00Z" w:initials="CE">
    <w:p w14:paraId="794719BA" w14:textId="77777777" w:rsidR="0038277F" w:rsidRDefault="0038277F" w:rsidP="0038277F">
      <w:pPr>
        <w:pStyle w:val="Textocomentario"/>
      </w:pPr>
      <w:r>
        <w:rPr>
          <w:rStyle w:val="Refdecomentario"/>
        </w:rPr>
        <w:annotationRef/>
      </w:r>
      <w:r>
        <w:rPr>
          <w:color w:val="000000"/>
        </w:rPr>
        <w:t>Kidson R, Westoby M. 2000.seedmass and dling</w:t>
      </w:r>
    </w:p>
    <w:p w14:paraId="37B2E56A" w14:textId="77777777" w:rsidR="0038277F" w:rsidRDefault="0038277F" w:rsidP="0038277F">
      <w:pPr>
        <w:pStyle w:val="Textocomentario"/>
      </w:pPr>
      <w:r>
        <w:rPr>
          <w:color w:val="000000"/>
        </w:rPr>
        <w:t>dimensions in relation to dling establishment.</w:t>
      </w:r>
    </w:p>
    <w:p w14:paraId="6517DC43" w14:textId="77777777" w:rsidR="0038277F" w:rsidRPr="002F6458" w:rsidRDefault="0038277F" w:rsidP="0038277F">
      <w:pPr>
        <w:pStyle w:val="Textocomentario"/>
        <w:rPr>
          <w:lang w:val="es-ES"/>
        </w:rPr>
      </w:pPr>
      <w:r w:rsidRPr="002F6458">
        <w:rPr>
          <w:i/>
          <w:iCs/>
          <w:color w:val="000000"/>
          <w:lang w:val="es-ES"/>
        </w:rPr>
        <w:t xml:space="preserve">Oecologia </w:t>
      </w:r>
      <w:r w:rsidRPr="002F6458">
        <w:rPr>
          <w:b/>
          <w:bCs/>
          <w:color w:val="000000"/>
          <w:lang w:val="es-ES"/>
        </w:rPr>
        <w:t>125</w:t>
      </w:r>
      <w:r w:rsidRPr="002F6458">
        <w:rPr>
          <w:color w:val="000000"/>
          <w:lang w:val="es-ES"/>
        </w:rPr>
        <w:t xml:space="preserve">: 11-17. DOI: </w:t>
      </w:r>
      <w:r w:rsidRPr="002F6458">
        <w:rPr>
          <w:color w:val="0000FF"/>
          <w:lang w:val="es-ES"/>
        </w:rPr>
        <w:t>https://doi.org/10.1007/PL</w:t>
      </w:r>
    </w:p>
    <w:p w14:paraId="5F69DE7D" w14:textId="77777777" w:rsidR="0038277F" w:rsidRDefault="0038277F" w:rsidP="0038277F">
      <w:pPr>
        <w:pStyle w:val="Textocomentario"/>
      </w:pPr>
      <w:r>
        <w:rPr>
          <w:color w:val="0000FF"/>
        </w:rPr>
        <w:t>00008882</w:t>
      </w:r>
    </w:p>
  </w:comment>
  <w:comment w:id="56" w:author="CLARA ESPINOSA DEL ALBA" w:date="2023-10-05T15:12:00Z" w:initials="CE">
    <w:p w14:paraId="16F77A4D" w14:textId="77777777" w:rsidR="00135BCD" w:rsidRDefault="00135BCD" w:rsidP="00135BCD">
      <w:pPr>
        <w:pStyle w:val="Textocomentario"/>
      </w:pPr>
      <w:r>
        <w:rPr>
          <w:rStyle w:val="Refdecomentario"/>
        </w:rPr>
        <w:annotationRef/>
      </w:r>
      <w:r>
        <w:t>Gya et al 2023. A test of local adaptation to drought in germination and dling traits in populations of two alpine forbs across a 2000mm/year precipitation gradient. Ecology and Evolution 13</w:t>
      </w:r>
    </w:p>
  </w:comment>
  <w:comment w:id="57" w:author="CLARA ESPINOSA DEL ALBA" w:date="2023-10-06T10:12:00Z" w:initials="CE">
    <w:p w14:paraId="0757D14D" w14:textId="77777777" w:rsidR="00407BDE" w:rsidRDefault="00407BDE" w:rsidP="00407BDE">
      <w:pPr>
        <w:pStyle w:val="Textocomentario"/>
      </w:pPr>
      <w:r>
        <w:rPr>
          <w:rStyle w:val="Refdecomentario"/>
        </w:rPr>
        <w:annotationRef/>
      </w:r>
      <w:r>
        <w:rPr>
          <w:color w:val="000000"/>
        </w:rPr>
        <w:t>Kidson R, Westoby M. 2000.seedmass and dling</w:t>
      </w:r>
    </w:p>
    <w:p w14:paraId="4F053084" w14:textId="77777777" w:rsidR="00407BDE" w:rsidRDefault="00407BDE" w:rsidP="00407BDE">
      <w:pPr>
        <w:pStyle w:val="Textocomentario"/>
      </w:pPr>
      <w:r>
        <w:rPr>
          <w:color w:val="000000"/>
        </w:rPr>
        <w:t>dimensions in relation to dling establishment.</w:t>
      </w:r>
    </w:p>
    <w:p w14:paraId="152324FA" w14:textId="77777777" w:rsidR="00407BDE" w:rsidRPr="002F6458" w:rsidRDefault="00407BDE" w:rsidP="00407BDE">
      <w:pPr>
        <w:pStyle w:val="Textocomentario"/>
        <w:rPr>
          <w:lang w:val="es-ES"/>
        </w:rPr>
      </w:pPr>
      <w:r w:rsidRPr="002F6458">
        <w:rPr>
          <w:i/>
          <w:iCs/>
          <w:color w:val="000000"/>
          <w:lang w:val="es-ES"/>
        </w:rPr>
        <w:t xml:space="preserve">Oecologia </w:t>
      </w:r>
      <w:r w:rsidRPr="002F6458">
        <w:rPr>
          <w:b/>
          <w:bCs/>
          <w:color w:val="000000"/>
          <w:lang w:val="es-ES"/>
        </w:rPr>
        <w:t>125</w:t>
      </w:r>
      <w:r w:rsidRPr="002F6458">
        <w:rPr>
          <w:color w:val="000000"/>
          <w:lang w:val="es-ES"/>
        </w:rPr>
        <w:t xml:space="preserve">: 11-17. DOI: </w:t>
      </w:r>
      <w:r w:rsidRPr="002F6458">
        <w:rPr>
          <w:color w:val="0000FF"/>
          <w:lang w:val="es-ES"/>
        </w:rPr>
        <w:t>https://doi.org/10.1007/PL</w:t>
      </w:r>
    </w:p>
    <w:p w14:paraId="004E4951" w14:textId="77777777" w:rsidR="00407BDE" w:rsidRDefault="00407BDE" w:rsidP="00407BDE">
      <w:pPr>
        <w:pStyle w:val="Textocomentario"/>
      </w:pPr>
      <w:r>
        <w:rPr>
          <w:color w:val="0000FF"/>
        </w:rPr>
        <w:t>00008882</w:t>
      </w:r>
    </w:p>
  </w:comment>
  <w:comment w:id="58" w:author="CLARA ESPINOSA DEL ALBA" w:date="2023-10-06T10:25:00Z" w:initials="CE">
    <w:p w14:paraId="381A5E2E" w14:textId="77777777" w:rsidR="0092121A" w:rsidRDefault="0092121A" w:rsidP="0092121A">
      <w:pPr>
        <w:pStyle w:val="Textocomentario"/>
      </w:pPr>
      <w:r>
        <w:rPr>
          <w:rStyle w:val="Refdecomentario"/>
        </w:rPr>
        <w:annotationRef/>
      </w:r>
      <w:r>
        <w:t>Seed germination responses to seasonal temperature and drought stress are species-specific but not related to seed size in a desert steppe. Evology and Evolution, 9 2149-2159</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7FF3605" w15:done="0"/>
  <w15:commentEx w15:paraId="08B0A084" w15:done="0"/>
  <w15:commentEx w15:paraId="7B0AA77D" w15:done="0"/>
  <w15:commentEx w15:paraId="295252F8" w15:done="0"/>
  <w15:commentEx w15:paraId="73005791" w15:done="0"/>
  <w15:commentEx w15:paraId="28991ECA" w15:done="0"/>
  <w15:commentEx w15:paraId="3B28A76B" w15:done="0"/>
  <w15:commentEx w15:paraId="27D62D6F" w15:done="0"/>
  <w15:commentEx w15:paraId="7FE99477" w15:done="0"/>
  <w15:commentEx w15:paraId="0F1CB877" w15:done="0"/>
  <w15:commentEx w15:paraId="4D7C1E81" w15:done="0"/>
  <w15:commentEx w15:paraId="5307923A" w15:done="0"/>
  <w15:commentEx w15:paraId="6481991A" w15:paraIdParent="5307923A" w15:done="0"/>
  <w15:commentEx w15:paraId="5ADB7913" w15:done="0"/>
  <w15:commentEx w15:paraId="486A8F79" w15:done="0"/>
  <w15:commentEx w15:paraId="3B0EEBA6" w15:done="0"/>
  <w15:commentEx w15:paraId="26D36DBC" w15:done="0"/>
  <w15:commentEx w15:paraId="67C41051" w15:done="0"/>
  <w15:commentEx w15:paraId="67B2E0D2" w15:done="0"/>
  <w15:commentEx w15:paraId="23ABE650" w15:done="0"/>
  <w15:commentEx w15:paraId="4B3D9F64" w15:done="0"/>
  <w15:commentEx w15:paraId="319A646E" w15:done="0"/>
  <w15:commentEx w15:paraId="6B0AC878" w15:done="0"/>
  <w15:commentEx w15:paraId="5D3C1C28" w15:done="0"/>
  <w15:commentEx w15:paraId="1E63FBB5" w15:done="1"/>
  <w15:commentEx w15:paraId="3762F672" w15:done="1"/>
  <w15:commentEx w15:paraId="68D270B5" w15:done="0"/>
  <w15:commentEx w15:paraId="6363A82C" w15:done="0"/>
  <w15:commentEx w15:paraId="4681C9A5" w15:done="0"/>
  <w15:commentEx w15:paraId="25243D44" w15:done="0"/>
  <w15:commentEx w15:paraId="0F55C2E8" w15:done="0"/>
  <w15:commentEx w15:paraId="792836C9" w15:done="0"/>
  <w15:commentEx w15:paraId="79E60E24" w15:done="0"/>
  <w15:commentEx w15:paraId="1025896C" w15:done="0"/>
  <w15:commentEx w15:paraId="268ADE62" w15:done="0"/>
  <w15:commentEx w15:paraId="4DC8CAD0" w15:paraIdParent="268ADE62" w15:done="0"/>
  <w15:commentEx w15:paraId="71837308" w15:done="1"/>
  <w15:commentEx w15:paraId="4E84C1BB" w15:done="1"/>
  <w15:commentEx w15:paraId="16CDF9EE" w15:done="0"/>
  <w15:commentEx w15:paraId="25A85118" w15:paraIdParent="16CDF9EE" w15:done="0"/>
  <w15:commentEx w15:paraId="49F877D0" w15:done="1"/>
  <w15:commentEx w15:paraId="59BD6DDB" w15:done="0"/>
  <w15:commentEx w15:paraId="663977E0" w15:done="0"/>
  <w15:commentEx w15:paraId="02B9B4E4" w15:done="0"/>
  <w15:commentEx w15:paraId="79F939AE" w15:done="0"/>
  <w15:commentEx w15:paraId="48E29E4A" w15:done="0"/>
  <w15:commentEx w15:paraId="38DF5A9E" w15:done="0"/>
  <w15:commentEx w15:paraId="788ABD56" w15:done="0"/>
  <w15:commentEx w15:paraId="3D7E82C2" w15:done="0"/>
  <w15:commentEx w15:paraId="2D824818" w15:done="0"/>
  <w15:commentEx w15:paraId="01D96461" w15:done="0"/>
  <w15:commentEx w15:paraId="526C9D6E" w15:done="0"/>
  <w15:commentEx w15:paraId="0DF484D8" w15:done="0"/>
  <w15:commentEx w15:paraId="1E268F6E" w15:done="0"/>
  <w15:commentEx w15:paraId="5F69DE7D" w15:done="0"/>
  <w15:commentEx w15:paraId="16F77A4D" w15:done="0"/>
  <w15:commentEx w15:paraId="004E4951" w15:done="0"/>
  <w15:commentEx w15:paraId="381A5E2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78043050" w16cex:dateUtc="2023-12-21T09:36:00Z"/>
  <w16cex:commentExtensible w16cex:durableId="67D2C8C5" w16cex:dateUtc="2023-12-19T09:25:00Z"/>
  <w16cex:commentExtensible w16cex:durableId="60D4D1BA" w16cex:dateUtc="2023-12-19T09:27:00Z"/>
  <w16cex:commentExtensible w16cex:durableId="27B484F1" w16cex:dateUtc="2023-12-21T09:34:00Z"/>
  <w16cex:commentExtensible w16cex:durableId="7A5E3DD8" w16cex:dateUtc="2023-12-21T09:34:00Z"/>
  <w16cex:commentExtensible w16cex:durableId="39D69DFA" w16cex:dateUtc="2023-12-19T16:24:00Z"/>
  <w16cex:commentExtensible w16cex:durableId="76B94BE1" w16cex:dateUtc="2023-12-19T09:51:00Z"/>
  <w16cex:commentExtensible w16cex:durableId="54F7BC41" w16cex:dateUtc="2023-10-06T07:52:00Z"/>
  <w16cex:commentExtensible w16cex:durableId="748A7A53" w16cex:dateUtc="2023-10-06T07:52:00Z"/>
  <w16cex:commentExtensible w16cex:durableId="27659580" w16cex:dateUtc="2023-10-06T07:52:00Z"/>
  <w16cex:commentExtensible w16cex:durableId="4390D9CD" w16cex:dateUtc="2023-10-05T14:51:00Z"/>
  <w16cex:commentExtensible w16cex:durableId="44855390" w16cex:dateUtc="2023-10-05T14:41:00Z"/>
  <w16cex:commentExtensible w16cex:durableId="7E65215E" w16cex:dateUtc="2023-10-05T14:42:00Z"/>
  <w16cex:commentExtensible w16cex:durableId="5DD761AC" w16cex:dateUtc="2023-12-14T16:26:00Z"/>
  <w16cex:commentExtensible w16cex:durableId="1E7E9B18" w16cex:dateUtc="2023-10-06T08:40:00Z"/>
  <w16cex:commentExtensible w16cex:durableId="3F2A0366" w16cex:dateUtc="2023-12-14T16:26:00Z"/>
  <w16cex:commentExtensible w16cex:durableId="65359B3B" w16cex:dateUtc="2023-12-19T16:24:00Z"/>
  <w16cex:commentExtensible w16cex:durableId="5417EC38" w16cex:dateUtc="2023-12-19T09:26:00Z"/>
  <w16cex:commentExtensible w16cex:durableId="5915F5B4" w16cex:dateUtc="2023-12-19T09:27:00Z"/>
  <w16cex:commentExtensible w16cex:durableId="2F5600EA" w16cex:dateUtc="2023-10-05T14:43:00Z"/>
  <w16cex:commentExtensible w16cex:durableId="42A7350C" w16cex:dateUtc="2023-12-04T09:36:00Z"/>
  <w16cex:commentExtensible w16cex:durableId="6F8A7FDE" w16cex:dateUtc="2023-10-05T14:43:00Z"/>
  <w16cex:commentExtensible w16cex:durableId="7C0DC607" w16cex:dateUtc="2023-12-11T10:01:00Z"/>
  <w16cex:commentExtensible w16cex:durableId="38869339" w16cex:dateUtc="2023-12-11T10:17:00Z"/>
  <w16cex:commentExtensible w16cex:durableId="2C7AC7D6" w16cex:dateUtc="2023-12-11T10:32:00Z"/>
  <w16cex:commentExtensible w16cex:durableId="104AF4B0" w16cex:dateUtc="2023-12-11T10:34:00Z"/>
  <w16cex:commentExtensible w16cex:durableId="555EFDCE" w16cex:dateUtc="2023-10-06T08:04:00Z"/>
  <w16cex:commentExtensible w16cex:durableId="64C6CB0E" w16cex:dateUtc="2023-12-04T12:02:00Z"/>
  <w16cex:commentExtensible w16cex:durableId="4000B31A" w16cex:dateUtc="2023-12-04T12:03:00Z"/>
  <w16cex:commentExtensible w16cex:durableId="27115634" w16cex:dateUtc="2023-12-04T12:07:00Z"/>
  <w16cex:commentExtensible w16cex:durableId="6E89F556" w16cex:dateUtc="2023-12-04T12:04:00Z"/>
  <w16cex:commentExtensible w16cex:durableId="28F80B45" w16cex:dateUtc="2023-12-04T12:03:00Z"/>
  <w16cex:commentExtensible w16cex:durableId="114AA10C" w16cex:dateUtc="2023-12-04T12:05:00Z"/>
  <w16cex:commentExtensible w16cex:durableId="2C5B6ADF" w16cex:dateUtc="2023-12-11T12:27:00Z"/>
  <w16cex:commentExtensible w16cex:durableId="2FF089B5" w16cex:dateUtc="2023-12-11T13:27:00Z"/>
  <w16cex:commentExtensible w16cex:durableId="2E687375" w16cex:dateUtc="2023-12-14T14:24:00Z"/>
  <w16cex:commentExtensible w16cex:durableId="4B587E61" w16cex:dateUtc="2023-12-14T14:25:00Z"/>
  <w16cex:commentExtensible w16cex:durableId="18EA3CAA" w16cex:dateUtc="2023-12-11T13:29:00Z"/>
  <w16cex:commentExtensible w16cex:durableId="367973FA" w16cex:dateUtc="2023-12-14T16:07:00Z"/>
  <w16cex:commentExtensible w16cex:durableId="5CFCFA6D" w16cex:dateUtc="2023-10-05T14:46:00Z"/>
  <w16cex:commentExtensible w16cex:durableId="4FE110B4" w16cex:dateUtc="2023-10-06T08:41:00Z"/>
  <w16cex:commentExtensible w16cex:durableId="0978515D" w16cex:dateUtc="2023-10-06T08:41:00Z"/>
  <w16cex:commentExtensible w16cex:durableId="6F1AFE16" w16cex:dateUtc="2023-10-05T14:47:00Z"/>
  <w16cex:commentExtensible w16cex:durableId="17097058" w16cex:dateUtc="2023-10-05T14:48:00Z"/>
  <w16cex:commentExtensible w16cex:durableId="29C14FC7" w16cex:dateUtc="2023-12-19T15:13:00Z"/>
  <w16cex:commentExtensible w16cex:durableId="44B8F880" w16cex:dateUtc="2023-12-14T16:21:00Z"/>
  <w16cex:commentExtensible w16cex:durableId="670806D2" w16cex:dateUtc="2023-12-19T11:39:00Z"/>
  <w16cex:commentExtensible w16cex:durableId="5B83FE38" w16cex:dateUtc="2023-12-19T11:40:00Z"/>
  <w16cex:commentExtensible w16cex:durableId="55AE258F" w16cex:dateUtc="2023-12-19T11:45:00Z"/>
  <w16cex:commentExtensible w16cex:durableId="02A8BEB3" w16cex:dateUtc="2023-10-06T08:12:00Z"/>
  <w16cex:commentExtensible w16cex:durableId="6359D27E" w16cex:dateUtc="2023-10-06T08:12:00Z"/>
  <w16cex:commentExtensible w16cex:durableId="2206631A" w16cex:dateUtc="2023-10-06T08:12:00Z"/>
  <w16cex:commentExtensible w16cex:durableId="3E866421" w16cex:dateUtc="2023-10-05T13:12:00Z"/>
  <w16cex:commentExtensible w16cex:durableId="5E53DBA0" w16cex:dateUtc="2023-10-06T08:12:00Z"/>
  <w16cex:commentExtensible w16cex:durableId="722684BA" w16cex:dateUtc="2023-10-06T08:2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7FF3605" w16cid:durableId="78043050"/>
  <w16cid:commentId w16cid:paraId="08B0A084" w16cid:durableId="67D2C8C5"/>
  <w16cid:commentId w16cid:paraId="7B0AA77D" w16cid:durableId="60D4D1BA"/>
  <w16cid:commentId w16cid:paraId="295252F8" w16cid:durableId="27B484F1"/>
  <w16cid:commentId w16cid:paraId="73005791" w16cid:durableId="7A5E3DD8"/>
  <w16cid:commentId w16cid:paraId="28991ECA" w16cid:durableId="39D69DFA"/>
  <w16cid:commentId w16cid:paraId="3B28A76B" w16cid:durableId="76B94BE1"/>
  <w16cid:commentId w16cid:paraId="27D62D6F" w16cid:durableId="54F7BC41"/>
  <w16cid:commentId w16cid:paraId="7FE99477" w16cid:durableId="748A7A53"/>
  <w16cid:commentId w16cid:paraId="0F1CB877" w16cid:durableId="27659580"/>
  <w16cid:commentId w16cid:paraId="4D7C1E81" w16cid:durableId="4390D9CD"/>
  <w16cid:commentId w16cid:paraId="5307923A" w16cid:durableId="44855390"/>
  <w16cid:commentId w16cid:paraId="6481991A" w16cid:durableId="7E65215E"/>
  <w16cid:commentId w16cid:paraId="5ADB7913" w16cid:durableId="5DD761AC"/>
  <w16cid:commentId w16cid:paraId="486A8F79" w16cid:durableId="1E7E9B18"/>
  <w16cid:commentId w16cid:paraId="3B0EEBA6" w16cid:durableId="3F2A0366"/>
  <w16cid:commentId w16cid:paraId="26D36DBC" w16cid:durableId="65359B3B"/>
  <w16cid:commentId w16cid:paraId="67C41051" w16cid:durableId="5417EC38"/>
  <w16cid:commentId w16cid:paraId="67B2E0D2" w16cid:durableId="5915F5B4"/>
  <w16cid:commentId w16cid:paraId="23ABE650" w16cid:durableId="2F5600EA"/>
  <w16cid:commentId w16cid:paraId="4B3D9F64" w16cid:durableId="42A7350C"/>
  <w16cid:commentId w16cid:paraId="319A646E" w16cid:durableId="6F8A7FDE"/>
  <w16cid:commentId w16cid:paraId="6B0AC878" w16cid:durableId="7C0DC607"/>
  <w16cid:commentId w16cid:paraId="5D3C1C28" w16cid:durableId="38869339"/>
  <w16cid:commentId w16cid:paraId="1E63FBB5" w16cid:durableId="2C7AC7D6"/>
  <w16cid:commentId w16cid:paraId="3762F672" w16cid:durableId="104AF4B0"/>
  <w16cid:commentId w16cid:paraId="68D270B5" w16cid:durableId="44504EDF"/>
  <w16cid:commentId w16cid:paraId="6363A82C" w16cid:durableId="555EFDCE"/>
  <w16cid:commentId w16cid:paraId="4681C9A5" w16cid:durableId="64C6CB0E"/>
  <w16cid:commentId w16cid:paraId="25243D44" w16cid:durableId="4000B31A"/>
  <w16cid:commentId w16cid:paraId="0F55C2E8" w16cid:durableId="27115634"/>
  <w16cid:commentId w16cid:paraId="792836C9" w16cid:durableId="6E89F556"/>
  <w16cid:commentId w16cid:paraId="79E60E24" w16cid:durableId="28F80B45"/>
  <w16cid:commentId w16cid:paraId="1025896C" w16cid:durableId="114AA10C"/>
  <w16cid:commentId w16cid:paraId="268ADE62" w16cid:durableId="2C5B6ADF"/>
  <w16cid:commentId w16cid:paraId="4DC8CAD0" w16cid:durableId="0A3A3191"/>
  <w16cid:commentId w16cid:paraId="71837308" w16cid:durableId="177193FF"/>
  <w16cid:commentId w16cid:paraId="4E84C1BB" w16cid:durableId="2FF089B5"/>
  <w16cid:commentId w16cid:paraId="16CDF9EE" w16cid:durableId="2E687375"/>
  <w16cid:commentId w16cid:paraId="25A85118" w16cid:durableId="4B587E61"/>
  <w16cid:commentId w16cid:paraId="49F877D0" w16cid:durableId="18EA3CAA"/>
  <w16cid:commentId w16cid:paraId="59BD6DDB" w16cid:durableId="367973FA"/>
  <w16cid:commentId w16cid:paraId="663977E0" w16cid:durableId="5CFCFA6D"/>
  <w16cid:commentId w16cid:paraId="02B9B4E4" w16cid:durableId="4FE110B4"/>
  <w16cid:commentId w16cid:paraId="79F939AE" w16cid:durableId="0978515D"/>
  <w16cid:commentId w16cid:paraId="48E29E4A" w16cid:durableId="6F1AFE16"/>
  <w16cid:commentId w16cid:paraId="38DF5A9E" w16cid:durableId="17097058"/>
  <w16cid:commentId w16cid:paraId="788ABD56" w16cid:durableId="29C14FC7"/>
  <w16cid:commentId w16cid:paraId="3D7E82C2" w16cid:durableId="44B8F880"/>
  <w16cid:commentId w16cid:paraId="2D824818" w16cid:durableId="670806D2"/>
  <w16cid:commentId w16cid:paraId="01D96461" w16cid:durableId="5B83FE38"/>
  <w16cid:commentId w16cid:paraId="526C9D6E" w16cid:durableId="55AE258F"/>
  <w16cid:commentId w16cid:paraId="0DF484D8" w16cid:durableId="02A8BEB3"/>
  <w16cid:commentId w16cid:paraId="1E268F6E" w16cid:durableId="6359D27E"/>
  <w16cid:commentId w16cid:paraId="5F69DE7D" w16cid:durableId="2206631A"/>
  <w16cid:commentId w16cid:paraId="16F77A4D" w16cid:durableId="3E866421"/>
  <w16cid:commentId w16cid:paraId="004E4951" w16cid:durableId="5E53DBA0"/>
  <w16cid:commentId w16cid:paraId="381A5E2E" w16cid:durableId="722684BA"/>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AdvPS7C2E">
    <w:altName w:val="Cambria"/>
    <w:panose1 w:val="00000000000000000000"/>
    <w:charset w:val="00"/>
    <w:family w:val="roman"/>
    <w:notTrueType/>
    <w:pitch w:val="default"/>
    <w:sig w:usb0="00000003" w:usb1="00000000" w:usb2="00000000" w:usb3="00000000" w:csb0="00000001" w:csb1="00000000"/>
  </w:font>
  <w:font w:name="Garamond-Book">
    <w:altName w:val="Garamond"/>
    <w:panose1 w:val="00000000000000000000"/>
    <w:charset w:val="00"/>
    <w:family w:val="swiss"/>
    <w:notTrueType/>
    <w:pitch w:val="default"/>
    <w:sig w:usb0="00000003" w:usb1="00000000" w:usb2="00000000" w:usb3="00000000" w:csb0="00000001"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593D46"/>
    <w:multiLevelType w:val="hybridMultilevel"/>
    <w:tmpl w:val="3ABEEA7A"/>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25090432"/>
    <w:multiLevelType w:val="hybridMultilevel"/>
    <w:tmpl w:val="541C415A"/>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 w15:restartNumberingAfterBreak="0">
    <w:nsid w:val="2C9C0D3B"/>
    <w:multiLevelType w:val="hybridMultilevel"/>
    <w:tmpl w:val="1CA2BC10"/>
    <w:lvl w:ilvl="0" w:tplc="227EB50C">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 w15:restartNumberingAfterBreak="0">
    <w:nsid w:val="34462CE5"/>
    <w:multiLevelType w:val="hybridMultilevel"/>
    <w:tmpl w:val="3ABEEA7A"/>
    <w:lvl w:ilvl="0" w:tplc="49C0D2A2">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 w15:restartNumberingAfterBreak="0">
    <w:nsid w:val="522467EB"/>
    <w:multiLevelType w:val="hybridMultilevel"/>
    <w:tmpl w:val="6936DAFE"/>
    <w:lvl w:ilvl="0" w:tplc="4D88C920">
      <w:start w:val="4"/>
      <w:numFmt w:val="bullet"/>
      <w:lvlText w:val="-"/>
      <w:lvlJc w:val="left"/>
      <w:pPr>
        <w:ind w:left="720" w:hanging="360"/>
      </w:pPr>
      <w:rPr>
        <w:rFonts w:ascii="Calibri" w:eastAsiaTheme="minorHAnsi"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15:restartNumberingAfterBreak="0">
    <w:nsid w:val="6C64757E"/>
    <w:multiLevelType w:val="hybridMultilevel"/>
    <w:tmpl w:val="9F528914"/>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num w:numId="1" w16cid:durableId="1984776478">
    <w:abstractNumId w:val="2"/>
  </w:num>
  <w:num w:numId="2" w16cid:durableId="447092452">
    <w:abstractNumId w:val="3"/>
  </w:num>
  <w:num w:numId="3" w16cid:durableId="1127746502">
    <w:abstractNumId w:val="1"/>
  </w:num>
  <w:num w:numId="4" w16cid:durableId="1415129357">
    <w:abstractNumId w:val="5"/>
  </w:num>
  <w:num w:numId="5" w16cid:durableId="1445075659">
    <w:abstractNumId w:val="0"/>
  </w:num>
  <w:num w:numId="6" w16cid:durableId="497774860">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LARA ESPINOSA DEL ALBA">
    <w15:presenceInfo w15:providerId="AD" w15:userId="S::espinosaclara@uniovi.es::56b0cbcd-66e9-4a2a-97b1-2aadcbcf6318"/>
  </w15:person>
  <w15:person w15:author="EDUARDO FERNANDEZ PASCUAL">
    <w15:presenceInfo w15:providerId="AD" w15:userId="S::fernandezpeduardo@uniovi.es::0e8328ed-56ff-4d0a-9c6e-ed6996099a11"/>
  </w15:person>
  <w15:person w15:author="Cuenta Microsoft">
    <w15:presenceInfo w15:providerId="Windows Live" w15:userId="e18eea43b52b846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bA0MDQyNjE3MDewMDNV0lEKTi0uzszPAykwrAUATqjdBywAAAA="/>
  </w:docVars>
  <w:rsids>
    <w:rsidRoot w:val="003807AB"/>
    <w:rsid w:val="0000337F"/>
    <w:rsid w:val="0000430E"/>
    <w:rsid w:val="0000629B"/>
    <w:rsid w:val="00006EB2"/>
    <w:rsid w:val="00007527"/>
    <w:rsid w:val="00007F66"/>
    <w:rsid w:val="00011460"/>
    <w:rsid w:val="00011DEF"/>
    <w:rsid w:val="00014E1D"/>
    <w:rsid w:val="00021590"/>
    <w:rsid w:val="00022206"/>
    <w:rsid w:val="00022585"/>
    <w:rsid w:val="00023A98"/>
    <w:rsid w:val="00024CAA"/>
    <w:rsid w:val="00026AC9"/>
    <w:rsid w:val="00026FD4"/>
    <w:rsid w:val="0003127E"/>
    <w:rsid w:val="00031A1A"/>
    <w:rsid w:val="0003269E"/>
    <w:rsid w:val="00033FB8"/>
    <w:rsid w:val="00034C26"/>
    <w:rsid w:val="00035C55"/>
    <w:rsid w:val="00037777"/>
    <w:rsid w:val="00037D72"/>
    <w:rsid w:val="00042E0F"/>
    <w:rsid w:val="00046632"/>
    <w:rsid w:val="00046B3B"/>
    <w:rsid w:val="0004787B"/>
    <w:rsid w:val="00047993"/>
    <w:rsid w:val="000506EA"/>
    <w:rsid w:val="000514E6"/>
    <w:rsid w:val="00054E4D"/>
    <w:rsid w:val="00056064"/>
    <w:rsid w:val="000569F8"/>
    <w:rsid w:val="00064DA0"/>
    <w:rsid w:val="00064ED2"/>
    <w:rsid w:val="00066207"/>
    <w:rsid w:val="00066DF7"/>
    <w:rsid w:val="00070AF5"/>
    <w:rsid w:val="000735CF"/>
    <w:rsid w:val="00073FEE"/>
    <w:rsid w:val="00074158"/>
    <w:rsid w:val="000742C5"/>
    <w:rsid w:val="00076700"/>
    <w:rsid w:val="000811EF"/>
    <w:rsid w:val="00082D4C"/>
    <w:rsid w:val="00085721"/>
    <w:rsid w:val="00086133"/>
    <w:rsid w:val="00086A08"/>
    <w:rsid w:val="00086BDC"/>
    <w:rsid w:val="00094E89"/>
    <w:rsid w:val="00095CCB"/>
    <w:rsid w:val="00096970"/>
    <w:rsid w:val="00096BF4"/>
    <w:rsid w:val="00097802"/>
    <w:rsid w:val="000A0222"/>
    <w:rsid w:val="000A3CB1"/>
    <w:rsid w:val="000A5090"/>
    <w:rsid w:val="000A5F58"/>
    <w:rsid w:val="000A7F37"/>
    <w:rsid w:val="000B054E"/>
    <w:rsid w:val="000B0612"/>
    <w:rsid w:val="000B0932"/>
    <w:rsid w:val="000B130D"/>
    <w:rsid w:val="000B15C0"/>
    <w:rsid w:val="000B1A2A"/>
    <w:rsid w:val="000B247E"/>
    <w:rsid w:val="000B3B1D"/>
    <w:rsid w:val="000B7325"/>
    <w:rsid w:val="000C1D5E"/>
    <w:rsid w:val="000C23A4"/>
    <w:rsid w:val="000C3D3B"/>
    <w:rsid w:val="000C427A"/>
    <w:rsid w:val="000C47F0"/>
    <w:rsid w:val="000C773F"/>
    <w:rsid w:val="000D1B7A"/>
    <w:rsid w:val="000D2460"/>
    <w:rsid w:val="000D34CE"/>
    <w:rsid w:val="000D61DA"/>
    <w:rsid w:val="000D64BE"/>
    <w:rsid w:val="000D6C01"/>
    <w:rsid w:val="000E05C6"/>
    <w:rsid w:val="000E2295"/>
    <w:rsid w:val="000E48E7"/>
    <w:rsid w:val="000E74C9"/>
    <w:rsid w:val="000E7DEA"/>
    <w:rsid w:val="000F097F"/>
    <w:rsid w:val="000F11C4"/>
    <w:rsid w:val="000F2C9D"/>
    <w:rsid w:val="000F506B"/>
    <w:rsid w:val="000F5A47"/>
    <w:rsid w:val="000F5E9F"/>
    <w:rsid w:val="000F6852"/>
    <w:rsid w:val="000F771B"/>
    <w:rsid w:val="00100ECB"/>
    <w:rsid w:val="00103812"/>
    <w:rsid w:val="001038A8"/>
    <w:rsid w:val="001040FE"/>
    <w:rsid w:val="00105464"/>
    <w:rsid w:val="001060FE"/>
    <w:rsid w:val="001119CE"/>
    <w:rsid w:val="00111A1C"/>
    <w:rsid w:val="00111AD5"/>
    <w:rsid w:val="001129AB"/>
    <w:rsid w:val="00113279"/>
    <w:rsid w:val="00113F6B"/>
    <w:rsid w:val="00114B8D"/>
    <w:rsid w:val="00115627"/>
    <w:rsid w:val="001157C6"/>
    <w:rsid w:val="00115B30"/>
    <w:rsid w:val="00115FDD"/>
    <w:rsid w:val="00117B97"/>
    <w:rsid w:val="00120EA5"/>
    <w:rsid w:val="00125F10"/>
    <w:rsid w:val="00126118"/>
    <w:rsid w:val="001262AD"/>
    <w:rsid w:val="001346D3"/>
    <w:rsid w:val="001348FB"/>
    <w:rsid w:val="0013517A"/>
    <w:rsid w:val="00135BCD"/>
    <w:rsid w:val="00136DFB"/>
    <w:rsid w:val="001374DE"/>
    <w:rsid w:val="00141C21"/>
    <w:rsid w:val="00141FD4"/>
    <w:rsid w:val="00143028"/>
    <w:rsid w:val="00143588"/>
    <w:rsid w:val="00144D30"/>
    <w:rsid w:val="001455BE"/>
    <w:rsid w:val="001462E2"/>
    <w:rsid w:val="0014677D"/>
    <w:rsid w:val="00146981"/>
    <w:rsid w:val="00146E21"/>
    <w:rsid w:val="0015139B"/>
    <w:rsid w:val="00151CC3"/>
    <w:rsid w:val="0015216C"/>
    <w:rsid w:val="001568DF"/>
    <w:rsid w:val="001631D3"/>
    <w:rsid w:val="001637A8"/>
    <w:rsid w:val="00163CB0"/>
    <w:rsid w:val="00164682"/>
    <w:rsid w:val="00165571"/>
    <w:rsid w:val="0017049C"/>
    <w:rsid w:val="001704A4"/>
    <w:rsid w:val="00171103"/>
    <w:rsid w:val="00171170"/>
    <w:rsid w:val="00173645"/>
    <w:rsid w:val="00173EF7"/>
    <w:rsid w:val="0017435F"/>
    <w:rsid w:val="00174922"/>
    <w:rsid w:val="001754C6"/>
    <w:rsid w:val="00177BE9"/>
    <w:rsid w:val="00180B64"/>
    <w:rsid w:val="001829AF"/>
    <w:rsid w:val="00182B26"/>
    <w:rsid w:val="0018357E"/>
    <w:rsid w:val="00184562"/>
    <w:rsid w:val="001848E8"/>
    <w:rsid w:val="001849CA"/>
    <w:rsid w:val="00185B4B"/>
    <w:rsid w:val="00185D99"/>
    <w:rsid w:val="00186451"/>
    <w:rsid w:val="00186A01"/>
    <w:rsid w:val="00187601"/>
    <w:rsid w:val="00187F5E"/>
    <w:rsid w:val="00191A40"/>
    <w:rsid w:val="00191F73"/>
    <w:rsid w:val="001925E0"/>
    <w:rsid w:val="001933D9"/>
    <w:rsid w:val="00195E6E"/>
    <w:rsid w:val="00195E8C"/>
    <w:rsid w:val="00196BB5"/>
    <w:rsid w:val="00197142"/>
    <w:rsid w:val="0019742D"/>
    <w:rsid w:val="00197697"/>
    <w:rsid w:val="001A1DA8"/>
    <w:rsid w:val="001A3F11"/>
    <w:rsid w:val="001A43E9"/>
    <w:rsid w:val="001A46BC"/>
    <w:rsid w:val="001A6DBC"/>
    <w:rsid w:val="001A7075"/>
    <w:rsid w:val="001A76C4"/>
    <w:rsid w:val="001A7C0D"/>
    <w:rsid w:val="001B06AC"/>
    <w:rsid w:val="001B1336"/>
    <w:rsid w:val="001B432A"/>
    <w:rsid w:val="001B4E9F"/>
    <w:rsid w:val="001B59CD"/>
    <w:rsid w:val="001B7434"/>
    <w:rsid w:val="001C0D1E"/>
    <w:rsid w:val="001C1BB4"/>
    <w:rsid w:val="001C1DE0"/>
    <w:rsid w:val="001C2D6F"/>
    <w:rsid w:val="001C3341"/>
    <w:rsid w:val="001C407B"/>
    <w:rsid w:val="001C619C"/>
    <w:rsid w:val="001D1743"/>
    <w:rsid w:val="001D2FA0"/>
    <w:rsid w:val="001D4E18"/>
    <w:rsid w:val="001D76B4"/>
    <w:rsid w:val="001E23D9"/>
    <w:rsid w:val="001E4B50"/>
    <w:rsid w:val="001E5050"/>
    <w:rsid w:val="001E60FB"/>
    <w:rsid w:val="001E6A2B"/>
    <w:rsid w:val="001E6AED"/>
    <w:rsid w:val="001E6EC9"/>
    <w:rsid w:val="001F0789"/>
    <w:rsid w:val="001F17C1"/>
    <w:rsid w:val="001F2FAE"/>
    <w:rsid w:val="001F3C61"/>
    <w:rsid w:val="001F4329"/>
    <w:rsid w:val="001F5AE8"/>
    <w:rsid w:val="001F72C4"/>
    <w:rsid w:val="0020204D"/>
    <w:rsid w:val="0020308A"/>
    <w:rsid w:val="00215C28"/>
    <w:rsid w:val="00216D67"/>
    <w:rsid w:val="00220DBA"/>
    <w:rsid w:val="00221957"/>
    <w:rsid w:val="00221CB1"/>
    <w:rsid w:val="00223348"/>
    <w:rsid w:val="00223436"/>
    <w:rsid w:val="0022389F"/>
    <w:rsid w:val="002243BF"/>
    <w:rsid w:val="00224DA3"/>
    <w:rsid w:val="00226B7F"/>
    <w:rsid w:val="00230FAE"/>
    <w:rsid w:val="00234825"/>
    <w:rsid w:val="00237E9D"/>
    <w:rsid w:val="00237EE6"/>
    <w:rsid w:val="00241824"/>
    <w:rsid w:val="00254429"/>
    <w:rsid w:val="00255CB6"/>
    <w:rsid w:val="00260CAF"/>
    <w:rsid w:val="00264BB4"/>
    <w:rsid w:val="00267E59"/>
    <w:rsid w:val="00270DE4"/>
    <w:rsid w:val="0027123A"/>
    <w:rsid w:val="00272597"/>
    <w:rsid w:val="00274916"/>
    <w:rsid w:val="00274EB9"/>
    <w:rsid w:val="00277DD5"/>
    <w:rsid w:val="00280993"/>
    <w:rsid w:val="00280FCB"/>
    <w:rsid w:val="002821EB"/>
    <w:rsid w:val="00282C5E"/>
    <w:rsid w:val="00283FDE"/>
    <w:rsid w:val="00284374"/>
    <w:rsid w:val="00284FDC"/>
    <w:rsid w:val="00285198"/>
    <w:rsid w:val="002861E0"/>
    <w:rsid w:val="002874A2"/>
    <w:rsid w:val="00290862"/>
    <w:rsid w:val="00291508"/>
    <w:rsid w:val="00291B06"/>
    <w:rsid w:val="0029341A"/>
    <w:rsid w:val="00294832"/>
    <w:rsid w:val="00294834"/>
    <w:rsid w:val="00295FA2"/>
    <w:rsid w:val="00297632"/>
    <w:rsid w:val="00297CF9"/>
    <w:rsid w:val="002A1A53"/>
    <w:rsid w:val="002A4F56"/>
    <w:rsid w:val="002A527B"/>
    <w:rsid w:val="002A7637"/>
    <w:rsid w:val="002A7EB4"/>
    <w:rsid w:val="002B213D"/>
    <w:rsid w:val="002B2A84"/>
    <w:rsid w:val="002B3382"/>
    <w:rsid w:val="002B403F"/>
    <w:rsid w:val="002B4C53"/>
    <w:rsid w:val="002B4D4F"/>
    <w:rsid w:val="002B51AF"/>
    <w:rsid w:val="002B5387"/>
    <w:rsid w:val="002B5425"/>
    <w:rsid w:val="002B599C"/>
    <w:rsid w:val="002B59A0"/>
    <w:rsid w:val="002B66E5"/>
    <w:rsid w:val="002C1AD4"/>
    <w:rsid w:val="002C39E4"/>
    <w:rsid w:val="002C4019"/>
    <w:rsid w:val="002C5196"/>
    <w:rsid w:val="002C52AC"/>
    <w:rsid w:val="002C57BD"/>
    <w:rsid w:val="002C7DAB"/>
    <w:rsid w:val="002D07AE"/>
    <w:rsid w:val="002D1DC6"/>
    <w:rsid w:val="002D25CF"/>
    <w:rsid w:val="002D2B32"/>
    <w:rsid w:val="002D727C"/>
    <w:rsid w:val="002E2119"/>
    <w:rsid w:val="002E4BB1"/>
    <w:rsid w:val="002E557B"/>
    <w:rsid w:val="002E576F"/>
    <w:rsid w:val="002E7139"/>
    <w:rsid w:val="002E777F"/>
    <w:rsid w:val="002F1265"/>
    <w:rsid w:val="002F27BC"/>
    <w:rsid w:val="002F3ECB"/>
    <w:rsid w:val="002F4B59"/>
    <w:rsid w:val="002F4D6D"/>
    <w:rsid w:val="002F6458"/>
    <w:rsid w:val="003000FD"/>
    <w:rsid w:val="00303EBB"/>
    <w:rsid w:val="003051ED"/>
    <w:rsid w:val="00307F82"/>
    <w:rsid w:val="00310127"/>
    <w:rsid w:val="0031128E"/>
    <w:rsid w:val="00311A0C"/>
    <w:rsid w:val="003139B8"/>
    <w:rsid w:val="00314871"/>
    <w:rsid w:val="00316C21"/>
    <w:rsid w:val="003204BD"/>
    <w:rsid w:val="00320CCA"/>
    <w:rsid w:val="0032135F"/>
    <w:rsid w:val="003224FB"/>
    <w:rsid w:val="00323B58"/>
    <w:rsid w:val="00324D6F"/>
    <w:rsid w:val="0032516F"/>
    <w:rsid w:val="00325397"/>
    <w:rsid w:val="003259D6"/>
    <w:rsid w:val="003269C0"/>
    <w:rsid w:val="00326D2D"/>
    <w:rsid w:val="00331449"/>
    <w:rsid w:val="0033151F"/>
    <w:rsid w:val="00331D5E"/>
    <w:rsid w:val="003321EA"/>
    <w:rsid w:val="00333633"/>
    <w:rsid w:val="00335A78"/>
    <w:rsid w:val="00337C4C"/>
    <w:rsid w:val="00340C50"/>
    <w:rsid w:val="00341252"/>
    <w:rsid w:val="00342420"/>
    <w:rsid w:val="00342986"/>
    <w:rsid w:val="0034399C"/>
    <w:rsid w:val="00343AE5"/>
    <w:rsid w:val="003460A9"/>
    <w:rsid w:val="00346567"/>
    <w:rsid w:val="003502A4"/>
    <w:rsid w:val="003517C2"/>
    <w:rsid w:val="00352538"/>
    <w:rsid w:val="003526B0"/>
    <w:rsid w:val="00353628"/>
    <w:rsid w:val="00353AD8"/>
    <w:rsid w:val="00356B00"/>
    <w:rsid w:val="00361028"/>
    <w:rsid w:val="00363F85"/>
    <w:rsid w:val="003651D8"/>
    <w:rsid w:val="00365379"/>
    <w:rsid w:val="00365485"/>
    <w:rsid w:val="003661CF"/>
    <w:rsid w:val="00367582"/>
    <w:rsid w:val="00372A00"/>
    <w:rsid w:val="003750FE"/>
    <w:rsid w:val="0037582F"/>
    <w:rsid w:val="003774AC"/>
    <w:rsid w:val="0037766A"/>
    <w:rsid w:val="003807AB"/>
    <w:rsid w:val="0038203D"/>
    <w:rsid w:val="0038254B"/>
    <w:rsid w:val="0038277F"/>
    <w:rsid w:val="003845EA"/>
    <w:rsid w:val="00384758"/>
    <w:rsid w:val="00385772"/>
    <w:rsid w:val="00385A25"/>
    <w:rsid w:val="00387ECF"/>
    <w:rsid w:val="0039051E"/>
    <w:rsid w:val="00390BF5"/>
    <w:rsid w:val="003911E7"/>
    <w:rsid w:val="0039142E"/>
    <w:rsid w:val="00391CB7"/>
    <w:rsid w:val="0039348C"/>
    <w:rsid w:val="00393DE7"/>
    <w:rsid w:val="00394A21"/>
    <w:rsid w:val="00395FB8"/>
    <w:rsid w:val="003961D7"/>
    <w:rsid w:val="003A0BAC"/>
    <w:rsid w:val="003A298B"/>
    <w:rsid w:val="003A2EA1"/>
    <w:rsid w:val="003A2EE6"/>
    <w:rsid w:val="003A4997"/>
    <w:rsid w:val="003A738A"/>
    <w:rsid w:val="003B3572"/>
    <w:rsid w:val="003B3A5B"/>
    <w:rsid w:val="003B3F1F"/>
    <w:rsid w:val="003C2980"/>
    <w:rsid w:val="003C4097"/>
    <w:rsid w:val="003C7E9D"/>
    <w:rsid w:val="003D08FA"/>
    <w:rsid w:val="003D4F1E"/>
    <w:rsid w:val="003D54E6"/>
    <w:rsid w:val="003D6C32"/>
    <w:rsid w:val="003D7513"/>
    <w:rsid w:val="003D7638"/>
    <w:rsid w:val="003E0A95"/>
    <w:rsid w:val="003E12FD"/>
    <w:rsid w:val="003E5AC1"/>
    <w:rsid w:val="003E5CB0"/>
    <w:rsid w:val="003E757C"/>
    <w:rsid w:val="003F065B"/>
    <w:rsid w:val="003F0A40"/>
    <w:rsid w:val="003F2A29"/>
    <w:rsid w:val="003F311E"/>
    <w:rsid w:val="003F41A0"/>
    <w:rsid w:val="003F4FCB"/>
    <w:rsid w:val="003F5023"/>
    <w:rsid w:val="00401551"/>
    <w:rsid w:val="00401DED"/>
    <w:rsid w:val="00401EB1"/>
    <w:rsid w:val="00407BDE"/>
    <w:rsid w:val="00411B5D"/>
    <w:rsid w:val="0041227D"/>
    <w:rsid w:val="004124FA"/>
    <w:rsid w:val="0041266F"/>
    <w:rsid w:val="00412DDA"/>
    <w:rsid w:val="00412FA8"/>
    <w:rsid w:val="00414D0A"/>
    <w:rsid w:val="00415285"/>
    <w:rsid w:val="004154BA"/>
    <w:rsid w:val="0041612A"/>
    <w:rsid w:val="00416A70"/>
    <w:rsid w:val="00417006"/>
    <w:rsid w:val="00417D2E"/>
    <w:rsid w:val="00420144"/>
    <w:rsid w:val="00420520"/>
    <w:rsid w:val="00420DDE"/>
    <w:rsid w:val="004211BA"/>
    <w:rsid w:val="0042344C"/>
    <w:rsid w:val="00424230"/>
    <w:rsid w:val="0042434E"/>
    <w:rsid w:val="00426DDC"/>
    <w:rsid w:val="0042715C"/>
    <w:rsid w:val="004325A8"/>
    <w:rsid w:val="004345B0"/>
    <w:rsid w:val="00434A4D"/>
    <w:rsid w:val="004404EB"/>
    <w:rsid w:val="00442BF1"/>
    <w:rsid w:val="004434FC"/>
    <w:rsid w:val="00445E0A"/>
    <w:rsid w:val="00447157"/>
    <w:rsid w:val="004512FF"/>
    <w:rsid w:val="00453893"/>
    <w:rsid w:val="00454362"/>
    <w:rsid w:val="00455E8D"/>
    <w:rsid w:val="00467DE0"/>
    <w:rsid w:val="00467E54"/>
    <w:rsid w:val="00470B65"/>
    <w:rsid w:val="00471177"/>
    <w:rsid w:val="00472632"/>
    <w:rsid w:val="004728FD"/>
    <w:rsid w:val="00472973"/>
    <w:rsid w:val="00475789"/>
    <w:rsid w:val="00475A64"/>
    <w:rsid w:val="00475E03"/>
    <w:rsid w:val="00476EF1"/>
    <w:rsid w:val="00477249"/>
    <w:rsid w:val="004801BE"/>
    <w:rsid w:val="0048107D"/>
    <w:rsid w:val="00482DBD"/>
    <w:rsid w:val="00482DC9"/>
    <w:rsid w:val="00483B30"/>
    <w:rsid w:val="00483CEA"/>
    <w:rsid w:val="00487070"/>
    <w:rsid w:val="004876DF"/>
    <w:rsid w:val="0049360F"/>
    <w:rsid w:val="00493BEC"/>
    <w:rsid w:val="00495361"/>
    <w:rsid w:val="004963D5"/>
    <w:rsid w:val="00496E9C"/>
    <w:rsid w:val="004A151A"/>
    <w:rsid w:val="004A27FC"/>
    <w:rsid w:val="004A34D9"/>
    <w:rsid w:val="004A3C9F"/>
    <w:rsid w:val="004A3EE9"/>
    <w:rsid w:val="004A6829"/>
    <w:rsid w:val="004A7BC6"/>
    <w:rsid w:val="004B0087"/>
    <w:rsid w:val="004B4AAD"/>
    <w:rsid w:val="004B5AE3"/>
    <w:rsid w:val="004B6B92"/>
    <w:rsid w:val="004B7A5E"/>
    <w:rsid w:val="004C20B9"/>
    <w:rsid w:val="004C441C"/>
    <w:rsid w:val="004C529E"/>
    <w:rsid w:val="004C631E"/>
    <w:rsid w:val="004D0CB8"/>
    <w:rsid w:val="004D2ACE"/>
    <w:rsid w:val="004D33FB"/>
    <w:rsid w:val="004D4663"/>
    <w:rsid w:val="004D51E2"/>
    <w:rsid w:val="004D5882"/>
    <w:rsid w:val="004E0359"/>
    <w:rsid w:val="004E053E"/>
    <w:rsid w:val="004E1ECF"/>
    <w:rsid w:val="004E28FB"/>
    <w:rsid w:val="004E297A"/>
    <w:rsid w:val="004E333A"/>
    <w:rsid w:val="004E37BD"/>
    <w:rsid w:val="004E3A52"/>
    <w:rsid w:val="004E423F"/>
    <w:rsid w:val="004E7A00"/>
    <w:rsid w:val="004F1435"/>
    <w:rsid w:val="004F2FA9"/>
    <w:rsid w:val="004F4E6F"/>
    <w:rsid w:val="004F514A"/>
    <w:rsid w:val="004F5565"/>
    <w:rsid w:val="004F5DFF"/>
    <w:rsid w:val="004F71B8"/>
    <w:rsid w:val="004F7FD2"/>
    <w:rsid w:val="00500127"/>
    <w:rsid w:val="00500D30"/>
    <w:rsid w:val="00500DC0"/>
    <w:rsid w:val="005013D7"/>
    <w:rsid w:val="00502119"/>
    <w:rsid w:val="00502A37"/>
    <w:rsid w:val="005032C4"/>
    <w:rsid w:val="00503C7B"/>
    <w:rsid w:val="00504B3A"/>
    <w:rsid w:val="00505A49"/>
    <w:rsid w:val="00505BC6"/>
    <w:rsid w:val="00506C3C"/>
    <w:rsid w:val="00506DBA"/>
    <w:rsid w:val="00507869"/>
    <w:rsid w:val="00507A46"/>
    <w:rsid w:val="00511721"/>
    <w:rsid w:val="00512A9D"/>
    <w:rsid w:val="00512EB4"/>
    <w:rsid w:val="00514A33"/>
    <w:rsid w:val="00522779"/>
    <w:rsid w:val="00526D54"/>
    <w:rsid w:val="00526E75"/>
    <w:rsid w:val="00527C9C"/>
    <w:rsid w:val="00530105"/>
    <w:rsid w:val="00533CCB"/>
    <w:rsid w:val="00540DD3"/>
    <w:rsid w:val="00540F03"/>
    <w:rsid w:val="00541D9B"/>
    <w:rsid w:val="005433F2"/>
    <w:rsid w:val="00543647"/>
    <w:rsid w:val="00546281"/>
    <w:rsid w:val="005506AC"/>
    <w:rsid w:val="00550F2A"/>
    <w:rsid w:val="00551550"/>
    <w:rsid w:val="00552472"/>
    <w:rsid w:val="00553545"/>
    <w:rsid w:val="005561B8"/>
    <w:rsid w:val="0055693E"/>
    <w:rsid w:val="005607E6"/>
    <w:rsid w:val="005644DA"/>
    <w:rsid w:val="00566AE6"/>
    <w:rsid w:val="005671EF"/>
    <w:rsid w:val="005674A6"/>
    <w:rsid w:val="00570263"/>
    <w:rsid w:val="005709CA"/>
    <w:rsid w:val="005714E4"/>
    <w:rsid w:val="005773D7"/>
    <w:rsid w:val="0057743F"/>
    <w:rsid w:val="005805F7"/>
    <w:rsid w:val="00582C98"/>
    <w:rsid w:val="00585363"/>
    <w:rsid w:val="00585AA8"/>
    <w:rsid w:val="00585B7F"/>
    <w:rsid w:val="00585C17"/>
    <w:rsid w:val="00587E81"/>
    <w:rsid w:val="005907F1"/>
    <w:rsid w:val="00590DA9"/>
    <w:rsid w:val="00592987"/>
    <w:rsid w:val="005954E3"/>
    <w:rsid w:val="00596577"/>
    <w:rsid w:val="005970FD"/>
    <w:rsid w:val="00597374"/>
    <w:rsid w:val="005A1026"/>
    <w:rsid w:val="005A1B26"/>
    <w:rsid w:val="005A3030"/>
    <w:rsid w:val="005A3C56"/>
    <w:rsid w:val="005A433A"/>
    <w:rsid w:val="005A4AAD"/>
    <w:rsid w:val="005A5C83"/>
    <w:rsid w:val="005A5E14"/>
    <w:rsid w:val="005A6399"/>
    <w:rsid w:val="005A7A51"/>
    <w:rsid w:val="005B195B"/>
    <w:rsid w:val="005B1EE2"/>
    <w:rsid w:val="005C38EB"/>
    <w:rsid w:val="005C45FA"/>
    <w:rsid w:val="005C5CB6"/>
    <w:rsid w:val="005C6170"/>
    <w:rsid w:val="005C68C8"/>
    <w:rsid w:val="005D20A6"/>
    <w:rsid w:val="005D4588"/>
    <w:rsid w:val="005D7514"/>
    <w:rsid w:val="005E07D4"/>
    <w:rsid w:val="005E0A1E"/>
    <w:rsid w:val="005E14BF"/>
    <w:rsid w:val="005E21BB"/>
    <w:rsid w:val="005E2483"/>
    <w:rsid w:val="005E2DD8"/>
    <w:rsid w:val="005E4594"/>
    <w:rsid w:val="005E5E35"/>
    <w:rsid w:val="005E6715"/>
    <w:rsid w:val="005E7394"/>
    <w:rsid w:val="005E779D"/>
    <w:rsid w:val="005F1E59"/>
    <w:rsid w:val="005F516D"/>
    <w:rsid w:val="005F7BAD"/>
    <w:rsid w:val="00601EFA"/>
    <w:rsid w:val="00603D27"/>
    <w:rsid w:val="006068A2"/>
    <w:rsid w:val="00610560"/>
    <w:rsid w:val="00611266"/>
    <w:rsid w:val="006135EF"/>
    <w:rsid w:val="00614C56"/>
    <w:rsid w:val="00622F0C"/>
    <w:rsid w:val="00623C11"/>
    <w:rsid w:val="006243DA"/>
    <w:rsid w:val="0062654F"/>
    <w:rsid w:val="006265D1"/>
    <w:rsid w:val="00626FBC"/>
    <w:rsid w:val="006302EB"/>
    <w:rsid w:val="006318EA"/>
    <w:rsid w:val="0063264B"/>
    <w:rsid w:val="00632B52"/>
    <w:rsid w:val="00632C04"/>
    <w:rsid w:val="00632F6C"/>
    <w:rsid w:val="00633FF5"/>
    <w:rsid w:val="0063599F"/>
    <w:rsid w:val="006364B6"/>
    <w:rsid w:val="00636A4A"/>
    <w:rsid w:val="0064096D"/>
    <w:rsid w:val="0064158B"/>
    <w:rsid w:val="006415CB"/>
    <w:rsid w:val="00646941"/>
    <w:rsid w:val="00651508"/>
    <w:rsid w:val="00651D4D"/>
    <w:rsid w:val="00652F38"/>
    <w:rsid w:val="00654BAB"/>
    <w:rsid w:val="0065695B"/>
    <w:rsid w:val="00660EFA"/>
    <w:rsid w:val="00661FE2"/>
    <w:rsid w:val="00663006"/>
    <w:rsid w:val="0066381E"/>
    <w:rsid w:val="00663D81"/>
    <w:rsid w:val="006655FE"/>
    <w:rsid w:val="0066589A"/>
    <w:rsid w:val="00666045"/>
    <w:rsid w:val="00666412"/>
    <w:rsid w:val="0066698D"/>
    <w:rsid w:val="00672093"/>
    <w:rsid w:val="0067244B"/>
    <w:rsid w:val="006728B9"/>
    <w:rsid w:val="00673918"/>
    <w:rsid w:val="0067621E"/>
    <w:rsid w:val="00677A92"/>
    <w:rsid w:val="00681263"/>
    <w:rsid w:val="00681877"/>
    <w:rsid w:val="006818E9"/>
    <w:rsid w:val="006818EF"/>
    <w:rsid w:val="00681A8C"/>
    <w:rsid w:val="00683900"/>
    <w:rsid w:val="006845B5"/>
    <w:rsid w:val="00684EE4"/>
    <w:rsid w:val="0068503C"/>
    <w:rsid w:val="0068546B"/>
    <w:rsid w:val="00685B37"/>
    <w:rsid w:val="00686976"/>
    <w:rsid w:val="0069060F"/>
    <w:rsid w:val="00690746"/>
    <w:rsid w:val="00691754"/>
    <w:rsid w:val="00692BC8"/>
    <w:rsid w:val="006952FA"/>
    <w:rsid w:val="006961D8"/>
    <w:rsid w:val="006A1150"/>
    <w:rsid w:val="006A3BFE"/>
    <w:rsid w:val="006A69DE"/>
    <w:rsid w:val="006B143D"/>
    <w:rsid w:val="006B343F"/>
    <w:rsid w:val="006B4C06"/>
    <w:rsid w:val="006B52DA"/>
    <w:rsid w:val="006B7192"/>
    <w:rsid w:val="006C097C"/>
    <w:rsid w:val="006C32B9"/>
    <w:rsid w:val="006C3A11"/>
    <w:rsid w:val="006C420B"/>
    <w:rsid w:val="006C6634"/>
    <w:rsid w:val="006C7502"/>
    <w:rsid w:val="006D03D4"/>
    <w:rsid w:val="006D0DD5"/>
    <w:rsid w:val="006D1ABD"/>
    <w:rsid w:val="006D1D20"/>
    <w:rsid w:val="006D1ECF"/>
    <w:rsid w:val="006D223E"/>
    <w:rsid w:val="006D2F9B"/>
    <w:rsid w:val="006D4872"/>
    <w:rsid w:val="006D592E"/>
    <w:rsid w:val="006D5C65"/>
    <w:rsid w:val="006D63F0"/>
    <w:rsid w:val="006D7640"/>
    <w:rsid w:val="006D78C7"/>
    <w:rsid w:val="006D7E11"/>
    <w:rsid w:val="006E0646"/>
    <w:rsid w:val="006E236B"/>
    <w:rsid w:val="006E27D6"/>
    <w:rsid w:val="006E2DAC"/>
    <w:rsid w:val="006E2E1B"/>
    <w:rsid w:val="006E59F6"/>
    <w:rsid w:val="006E5F73"/>
    <w:rsid w:val="006E6137"/>
    <w:rsid w:val="006E69E2"/>
    <w:rsid w:val="006E70F8"/>
    <w:rsid w:val="006E7318"/>
    <w:rsid w:val="006F0010"/>
    <w:rsid w:val="006F10CA"/>
    <w:rsid w:val="006F1D36"/>
    <w:rsid w:val="006F24AE"/>
    <w:rsid w:val="006F3051"/>
    <w:rsid w:val="006F446E"/>
    <w:rsid w:val="006F4FA0"/>
    <w:rsid w:val="006F63F3"/>
    <w:rsid w:val="006F6D0A"/>
    <w:rsid w:val="0070264E"/>
    <w:rsid w:val="00702735"/>
    <w:rsid w:val="0070572A"/>
    <w:rsid w:val="007075CC"/>
    <w:rsid w:val="00707B65"/>
    <w:rsid w:val="007126BF"/>
    <w:rsid w:val="00716D42"/>
    <w:rsid w:val="00720EE9"/>
    <w:rsid w:val="00721DBE"/>
    <w:rsid w:val="00722EEC"/>
    <w:rsid w:val="0072455A"/>
    <w:rsid w:val="00724CB9"/>
    <w:rsid w:val="00726A2D"/>
    <w:rsid w:val="00727C95"/>
    <w:rsid w:val="00730140"/>
    <w:rsid w:val="00731F4F"/>
    <w:rsid w:val="007330B4"/>
    <w:rsid w:val="00733D0F"/>
    <w:rsid w:val="0073601B"/>
    <w:rsid w:val="0073638D"/>
    <w:rsid w:val="00736D1B"/>
    <w:rsid w:val="0074171A"/>
    <w:rsid w:val="00741988"/>
    <w:rsid w:val="00743009"/>
    <w:rsid w:val="007446DB"/>
    <w:rsid w:val="00751939"/>
    <w:rsid w:val="007557D5"/>
    <w:rsid w:val="00756EA6"/>
    <w:rsid w:val="00761216"/>
    <w:rsid w:val="007617F2"/>
    <w:rsid w:val="00762C13"/>
    <w:rsid w:val="00765FFE"/>
    <w:rsid w:val="00772697"/>
    <w:rsid w:val="00773119"/>
    <w:rsid w:val="007746F8"/>
    <w:rsid w:val="00774AF2"/>
    <w:rsid w:val="00777DD1"/>
    <w:rsid w:val="00782121"/>
    <w:rsid w:val="00784A6B"/>
    <w:rsid w:val="00786EB6"/>
    <w:rsid w:val="00787741"/>
    <w:rsid w:val="00787B94"/>
    <w:rsid w:val="00790D09"/>
    <w:rsid w:val="00790F2B"/>
    <w:rsid w:val="00791C07"/>
    <w:rsid w:val="00792E98"/>
    <w:rsid w:val="00793460"/>
    <w:rsid w:val="00797D42"/>
    <w:rsid w:val="007A45A6"/>
    <w:rsid w:val="007A5222"/>
    <w:rsid w:val="007A5434"/>
    <w:rsid w:val="007A6975"/>
    <w:rsid w:val="007B08EC"/>
    <w:rsid w:val="007B1808"/>
    <w:rsid w:val="007B19CE"/>
    <w:rsid w:val="007B3F61"/>
    <w:rsid w:val="007B5D3C"/>
    <w:rsid w:val="007C0F72"/>
    <w:rsid w:val="007C0F93"/>
    <w:rsid w:val="007C50FF"/>
    <w:rsid w:val="007C5E92"/>
    <w:rsid w:val="007C7770"/>
    <w:rsid w:val="007C7AA5"/>
    <w:rsid w:val="007D02AC"/>
    <w:rsid w:val="007D1F61"/>
    <w:rsid w:val="007D259C"/>
    <w:rsid w:val="007D511D"/>
    <w:rsid w:val="007D5228"/>
    <w:rsid w:val="007D5AA6"/>
    <w:rsid w:val="007E00B8"/>
    <w:rsid w:val="007E062A"/>
    <w:rsid w:val="007E08D2"/>
    <w:rsid w:val="007E1997"/>
    <w:rsid w:val="007E3C72"/>
    <w:rsid w:val="007E7249"/>
    <w:rsid w:val="007E7BBE"/>
    <w:rsid w:val="007F0446"/>
    <w:rsid w:val="007F1D14"/>
    <w:rsid w:val="007F2991"/>
    <w:rsid w:val="007F2A29"/>
    <w:rsid w:val="007F7693"/>
    <w:rsid w:val="00801F2C"/>
    <w:rsid w:val="008039E6"/>
    <w:rsid w:val="00805DEB"/>
    <w:rsid w:val="00806CA6"/>
    <w:rsid w:val="00807ADB"/>
    <w:rsid w:val="008119A4"/>
    <w:rsid w:val="00812A5F"/>
    <w:rsid w:val="00813665"/>
    <w:rsid w:val="0081464A"/>
    <w:rsid w:val="008153E0"/>
    <w:rsid w:val="0081658B"/>
    <w:rsid w:val="008171F0"/>
    <w:rsid w:val="00820154"/>
    <w:rsid w:val="0082047F"/>
    <w:rsid w:val="00823B75"/>
    <w:rsid w:val="00823C9E"/>
    <w:rsid w:val="0082715A"/>
    <w:rsid w:val="00833482"/>
    <w:rsid w:val="00833BF8"/>
    <w:rsid w:val="008341F9"/>
    <w:rsid w:val="008412E2"/>
    <w:rsid w:val="00841CFC"/>
    <w:rsid w:val="00843195"/>
    <w:rsid w:val="00844421"/>
    <w:rsid w:val="00847A13"/>
    <w:rsid w:val="008518F7"/>
    <w:rsid w:val="00851EE8"/>
    <w:rsid w:val="00855671"/>
    <w:rsid w:val="00856CE6"/>
    <w:rsid w:val="00862A27"/>
    <w:rsid w:val="00862CB7"/>
    <w:rsid w:val="00865454"/>
    <w:rsid w:val="00866305"/>
    <w:rsid w:val="0086750D"/>
    <w:rsid w:val="0087102B"/>
    <w:rsid w:val="00871690"/>
    <w:rsid w:val="008752E7"/>
    <w:rsid w:val="0088106A"/>
    <w:rsid w:val="00882243"/>
    <w:rsid w:val="00882503"/>
    <w:rsid w:val="008835AC"/>
    <w:rsid w:val="00883C1D"/>
    <w:rsid w:val="00884217"/>
    <w:rsid w:val="00884349"/>
    <w:rsid w:val="0088441F"/>
    <w:rsid w:val="0088539A"/>
    <w:rsid w:val="008871CC"/>
    <w:rsid w:val="00887968"/>
    <w:rsid w:val="00890B14"/>
    <w:rsid w:val="00892B4E"/>
    <w:rsid w:val="0089383B"/>
    <w:rsid w:val="008967F6"/>
    <w:rsid w:val="008A0176"/>
    <w:rsid w:val="008A03D8"/>
    <w:rsid w:val="008A20D0"/>
    <w:rsid w:val="008A28BC"/>
    <w:rsid w:val="008A3FF4"/>
    <w:rsid w:val="008A7AC3"/>
    <w:rsid w:val="008B161B"/>
    <w:rsid w:val="008B2BC9"/>
    <w:rsid w:val="008B2D7F"/>
    <w:rsid w:val="008B3D65"/>
    <w:rsid w:val="008B459E"/>
    <w:rsid w:val="008B55EB"/>
    <w:rsid w:val="008B737F"/>
    <w:rsid w:val="008B7483"/>
    <w:rsid w:val="008C2B99"/>
    <w:rsid w:val="008C3C88"/>
    <w:rsid w:val="008C4ECD"/>
    <w:rsid w:val="008C731B"/>
    <w:rsid w:val="008D271F"/>
    <w:rsid w:val="008D35C0"/>
    <w:rsid w:val="008D3EAE"/>
    <w:rsid w:val="008D5471"/>
    <w:rsid w:val="008D6A76"/>
    <w:rsid w:val="008D77E8"/>
    <w:rsid w:val="008E1631"/>
    <w:rsid w:val="008E1B8B"/>
    <w:rsid w:val="008E2BB3"/>
    <w:rsid w:val="008E320C"/>
    <w:rsid w:val="008E3FE9"/>
    <w:rsid w:val="008E4BC4"/>
    <w:rsid w:val="008E4E96"/>
    <w:rsid w:val="008E5830"/>
    <w:rsid w:val="008E6816"/>
    <w:rsid w:val="008E7C8F"/>
    <w:rsid w:val="008E7DF3"/>
    <w:rsid w:val="008F1CC6"/>
    <w:rsid w:val="008F2370"/>
    <w:rsid w:val="008F2C22"/>
    <w:rsid w:val="008F36C5"/>
    <w:rsid w:val="008F479A"/>
    <w:rsid w:val="008F6381"/>
    <w:rsid w:val="008F6695"/>
    <w:rsid w:val="00902022"/>
    <w:rsid w:val="009022F5"/>
    <w:rsid w:val="0090338D"/>
    <w:rsid w:val="00903433"/>
    <w:rsid w:val="009034F4"/>
    <w:rsid w:val="009035FD"/>
    <w:rsid w:val="00910164"/>
    <w:rsid w:val="00910C3F"/>
    <w:rsid w:val="00913D25"/>
    <w:rsid w:val="00914382"/>
    <w:rsid w:val="009147E0"/>
    <w:rsid w:val="0091528D"/>
    <w:rsid w:val="0092121A"/>
    <w:rsid w:val="00921C76"/>
    <w:rsid w:val="009221FF"/>
    <w:rsid w:val="00922FD6"/>
    <w:rsid w:val="0092494D"/>
    <w:rsid w:val="00930B60"/>
    <w:rsid w:val="00930CCF"/>
    <w:rsid w:val="009374DB"/>
    <w:rsid w:val="0093767A"/>
    <w:rsid w:val="009407A0"/>
    <w:rsid w:val="00940CAA"/>
    <w:rsid w:val="009419E8"/>
    <w:rsid w:val="00943A5A"/>
    <w:rsid w:val="009443CD"/>
    <w:rsid w:val="00944C3B"/>
    <w:rsid w:val="0094530E"/>
    <w:rsid w:val="00945D8A"/>
    <w:rsid w:val="00950E42"/>
    <w:rsid w:val="0095140F"/>
    <w:rsid w:val="00954E4C"/>
    <w:rsid w:val="00957822"/>
    <w:rsid w:val="0095788C"/>
    <w:rsid w:val="00957AC6"/>
    <w:rsid w:val="00960FF6"/>
    <w:rsid w:val="00963272"/>
    <w:rsid w:val="00965AA2"/>
    <w:rsid w:val="00966F8C"/>
    <w:rsid w:val="0096757A"/>
    <w:rsid w:val="00967D52"/>
    <w:rsid w:val="009722C2"/>
    <w:rsid w:val="00972EF6"/>
    <w:rsid w:val="0097414F"/>
    <w:rsid w:val="009809E6"/>
    <w:rsid w:val="0098123D"/>
    <w:rsid w:val="00982FF4"/>
    <w:rsid w:val="00984D09"/>
    <w:rsid w:val="00985262"/>
    <w:rsid w:val="0098581D"/>
    <w:rsid w:val="00987BCF"/>
    <w:rsid w:val="0099019B"/>
    <w:rsid w:val="009915AF"/>
    <w:rsid w:val="0099385C"/>
    <w:rsid w:val="00993CC8"/>
    <w:rsid w:val="0099413D"/>
    <w:rsid w:val="00994559"/>
    <w:rsid w:val="009955A3"/>
    <w:rsid w:val="00996081"/>
    <w:rsid w:val="009968B7"/>
    <w:rsid w:val="009979AB"/>
    <w:rsid w:val="009A0102"/>
    <w:rsid w:val="009A0115"/>
    <w:rsid w:val="009A04DC"/>
    <w:rsid w:val="009A0B8C"/>
    <w:rsid w:val="009A10BC"/>
    <w:rsid w:val="009A16A1"/>
    <w:rsid w:val="009A1DF7"/>
    <w:rsid w:val="009A65AA"/>
    <w:rsid w:val="009A6E4A"/>
    <w:rsid w:val="009B14F2"/>
    <w:rsid w:val="009B168B"/>
    <w:rsid w:val="009B6D67"/>
    <w:rsid w:val="009C0BA3"/>
    <w:rsid w:val="009C3913"/>
    <w:rsid w:val="009C3927"/>
    <w:rsid w:val="009D0B6A"/>
    <w:rsid w:val="009D0D73"/>
    <w:rsid w:val="009D2480"/>
    <w:rsid w:val="009D24C6"/>
    <w:rsid w:val="009D3D96"/>
    <w:rsid w:val="009D3E45"/>
    <w:rsid w:val="009D69F2"/>
    <w:rsid w:val="009D6BCE"/>
    <w:rsid w:val="009D6BEF"/>
    <w:rsid w:val="009E0037"/>
    <w:rsid w:val="009E1DE1"/>
    <w:rsid w:val="009E28D2"/>
    <w:rsid w:val="009E6FD9"/>
    <w:rsid w:val="009F2271"/>
    <w:rsid w:val="009F2379"/>
    <w:rsid w:val="009F4E52"/>
    <w:rsid w:val="009F5201"/>
    <w:rsid w:val="009F5561"/>
    <w:rsid w:val="009F5875"/>
    <w:rsid w:val="009F62B4"/>
    <w:rsid w:val="00A0048C"/>
    <w:rsid w:val="00A00EEC"/>
    <w:rsid w:val="00A032B7"/>
    <w:rsid w:val="00A03390"/>
    <w:rsid w:val="00A041C3"/>
    <w:rsid w:val="00A07ABE"/>
    <w:rsid w:val="00A10E7A"/>
    <w:rsid w:val="00A11407"/>
    <w:rsid w:val="00A11D71"/>
    <w:rsid w:val="00A13963"/>
    <w:rsid w:val="00A1471D"/>
    <w:rsid w:val="00A1562D"/>
    <w:rsid w:val="00A15D39"/>
    <w:rsid w:val="00A169FD"/>
    <w:rsid w:val="00A173B6"/>
    <w:rsid w:val="00A17F4D"/>
    <w:rsid w:val="00A202DC"/>
    <w:rsid w:val="00A21528"/>
    <w:rsid w:val="00A229F2"/>
    <w:rsid w:val="00A2380D"/>
    <w:rsid w:val="00A260B7"/>
    <w:rsid w:val="00A27181"/>
    <w:rsid w:val="00A27FD6"/>
    <w:rsid w:val="00A3062A"/>
    <w:rsid w:val="00A31D0B"/>
    <w:rsid w:val="00A32D47"/>
    <w:rsid w:val="00A3686C"/>
    <w:rsid w:val="00A36A1C"/>
    <w:rsid w:val="00A36C09"/>
    <w:rsid w:val="00A36FB3"/>
    <w:rsid w:val="00A40CB8"/>
    <w:rsid w:val="00A4127A"/>
    <w:rsid w:val="00A41343"/>
    <w:rsid w:val="00A433B0"/>
    <w:rsid w:val="00A4356F"/>
    <w:rsid w:val="00A4472C"/>
    <w:rsid w:val="00A44BFB"/>
    <w:rsid w:val="00A44E49"/>
    <w:rsid w:val="00A4517E"/>
    <w:rsid w:val="00A454AA"/>
    <w:rsid w:val="00A456C6"/>
    <w:rsid w:val="00A46EF0"/>
    <w:rsid w:val="00A47581"/>
    <w:rsid w:val="00A50022"/>
    <w:rsid w:val="00A508EC"/>
    <w:rsid w:val="00A5205A"/>
    <w:rsid w:val="00A534E3"/>
    <w:rsid w:val="00A55696"/>
    <w:rsid w:val="00A556AE"/>
    <w:rsid w:val="00A556DD"/>
    <w:rsid w:val="00A559B2"/>
    <w:rsid w:val="00A572D0"/>
    <w:rsid w:val="00A57C36"/>
    <w:rsid w:val="00A60A9A"/>
    <w:rsid w:val="00A620E2"/>
    <w:rsid w:val="00A62FB6"/>
    <w:rsid w:val="00A637E4"/>
    <w:rsid w:val="00A649DA"/>
    <w:rsid w:val="00A6520A"/>
    <w:rsid w:val="00A6530E"/>
    <w:rsid w:val="00A66D8B"/>
    <w:rsid w:val="00A66DB1"/>
    <w:rsid w:val="00A67F84"/>
    <w:rsid w:val="00A71490"/>
    <w:rsid w:val="00A71C6F"/>
    <w:rsid w:val="00A7377D"/>
    <w:rsid w:val="00A744DA"/>
    <w:rsid w:val="00A74AFC"/>
    <w:rsid w:val="00A817C7"/>
    <w:rsid w:val="00A81FBD"/>
    <w:rsid w:val="00A82AD2"/>
    <w:rsid w:val="00A82F8F"/>
    <w:rsid w:val="00A84E30"/>
    <w:rsid w:val="00A86252"/>
    <w:rsid w:val="00A86C02"/>
    <w:rsid w:val="00A8767B"/>
    <w:rsid w:val="00A96537"/>
    <w:rsid w:val="00A96D35"/>
    <w:rsid w:val="00A97611"/>
    <w:rsid w:val="00AA225A"/>
    <w:rsid w:val="00AA2AA5"/>
    <w:rsid w:val="00AA47BB"/>
    <w:rsid w:val="00AA6291"/>
    <w:rsid w:val="00AA6E1E"/>
    <w:rsid w:val="00AB1F38"/>
    <w:rsid w:val="00AB444A"/>
    <w:rsid w:val="00AC1477"/>
    <w:rsid w:val="00AC17DE"/>
    <w:rsid w:val="00AC1FEB"/>
    <w:rsid w:val="00AC23E6"/>
    <w:rsid w:val="00AC281D"/>
    <w:rsid w:val="00AC360B"/>
    <w:rsid w:val="00AC3708"/>
    <w:rsid w:val="00AC4EC8"/>
    <w:rsid w:val="00AC501A"/>
    <w:rsid w:val="00AC62CD"/>
    <w:rsid w:val="00AC69E7"/>
    <w:rsid w:val="00AC7532"/>
    <w:rsid w:val="00AD320D"/>
    <w:rsid w:val="00AD66FE"/>
    <w:rsid w:val="00AD70BD"/>
    <w:rsid w:val="00AD7CEA"/>
    <w:rsid w:val="00AE006D"/>
    <w:rsid w:val="00AE1060"/>
    <w:rsid w:val="00AE1351"/>
    <w:rsid w:val="00AE25C9"/>
    <w:rsid w:val="00AE27A4"/>
    <w:rsid w:val="00AE2CA0"/>
    <w:rsid w:val="00AE3792"/>
    <w:rsid w:val="00AE4763"/>
    <w:rsid w:val="00AE4B7E"/>
    <w:rsid w:val="00AF329C"/>
    <w:rsid w:val="00AF445A"/>
    <w:rsid w:val="00AF4FE8"/>
    <w:rsid w:val="00AF60ED"/>
    <w:rsid w:val="00B00198"/>
    <w:rsid w:val="00B00CF4"/>
    <w:rsid w:val="00B01C5C"/>
    <w:rsid w:val="00B01D06"/>
    <w:rsid w:val="00B034C6"/>
    <w:rsid w:val="00B035D0"/>
    <w:rsid w:val="00B04652"/>
    <w:rsid w:val="00B049DD"/>
    <w:rsid w:val="00B05D39"/>
    <w:rsid w:val="00B05D3A"/>
    <w:rsid w:val="00B071C7"/>
    <w:rsid w:val="00B11695"/>
    <w:rsid w:val="00B12FDF"/>
    <w:rsid w:val="00B147FA"/>
    <w:rsid w:val="00B15D00"/>
    <w:rsid w:val="00B164C7"/>
    <w:rsid w:val="00B17693"/>
    <w:rsid w:val="00B17BC2"/>
    <w:rsid w:val="00B17EE1"/>
    <w:rsid w:val="00B205FA"/>
    <w:rsid w:val="00B30632"/>
    <w:rsid w:val="00B31866"/>
    <w:rsid w:val="00B34B2B"/>
    <w:rsid w:val="00B36431"/>
    <w:rsid w:val="00B36829"/>
    <w:rsid w:val="00B37166"/>
    <w:rsid w:val="00B375A2"/>
    <w:rsid w:val="00B405BD"/>
    <w:rsid w:val="00B4265A"/>
    <w:rsid w:val="00B430D4"/>
    <w:rsid w:val="00B4480E"/>
    <w:rsid w:val="00B46BBF"/>
    <w:rsid w:val="00B500F2"/>
    <w:rsid w:val="00B50B41"/>
    <w:rsid w:val="00B51D94"/>
    <w:rsid w:val="00B53D31"/>
    <w:rsid w:val="00B5475D"/>
    <w:rsid w:val="00B60C32"/>
    <w:rsid w:val="00B61B52"/>
    <w:rsid w:val="00B61F23"/>
    <w:rsid w:val="00B6261A"/>
    <w:rsid w:val="00B63458"/>
    <w:rsid w:val="00B63EA9"/>
    <w:rsid w:val="00B642A1"/>
    <w:rsid w:val="00B64437"/>
    <w:rsid w:val="00B64674"/>
    <w:rsid w:val="00B65792"/>
    <w:rsid w:val="00B6645D"/>
    <w:rsid w:val="00B70205"/>
    <w:rsid w:val="00B72E17"/>
    <w:rsid w:val="00B73D22"/>
    <w:rsid w:val="00B73FDA"/>
    <w:rsid w:val="00B75011"/>
    <w:rsid w:val="00B77815"/>
    <w:rsid w:val="00B80490"/>
    <w:rsid w:val="00B812C8"/>
    <w:rsid w:val="00B814FB"/>
    <w:rsid w:val="00B81DE9"/>
    <w:rsid w:val="00B83A04"/>
    <w:rsid w:val="00B83BFD"/>
    <w:rsid w:val="00B9071F"/>
    <w:rsid w:val="00B91291"/>
    <w:rsid w:val="00B91F6A"/>
    <w:rsid w:val="00B94696"/>
    <w:rsid w:val="00B94A6D"/>
    <w:rsid w:val="00B95219"/>
    <w:rsid w:val="00B9635F"/>
    <w:rsid w:val="00B97949"/>
    <w:rsid w:val="00B97BAA"/>
    <w:rsid w:val="00BA00E3"/>
    <w:rsid w:val="00BA3107"/>
    <w:rsid w:val="00BA3781"/>
    <w:rsid w:val="00BA4EE7"/>
    <w:rsid w:val="00BA5C03"/>
    <w:rsid w:val="00BA6B66"/>
    <w:rsid w:val="00BB09BF"/>
    <w:rsid w:val="00BB10CB"/>
    <w:rsid w:val="00BB202A"/>
    <w:rsid w:val="00BB58B6"/>
    <w:rsid w:val="00BB74AA"/>
    <w:rsid w:val="00BC291C"/>
    <w:rsid w:val="00BC43E4"/>
    <w:rsid w:val="00BC6FBD"/>
    <w:rsid w:val="00BC7FD9"/>
    <w:rsid w:val="00BC7FE7"/>
    <w:rsid w:val="00BD1007"/>
    <w:rsid w:val="00BD252F"/>
    <w:rsid w:val="00BD2619"/>
    <w:rsid w:val="00BD39BE"/>
    <w:rsid w:val="00BD4B3A"/>
    <w:rsid w:val="00BD4F9F"/>
    <w:rsid w:val="00BD514D"/>
    <w:rsid w:val="00BD5CC4"/>
    <w:rsid w:val="00BD5EE7"/>
    <w:rsid w:val="00BD681F"/>
    <w:rsid w:val="00BE03A4"/>
    <w:rsid w:val="00BE0C6F"/>
    <w:rsid w:val="00BE3B39"/>
    <w:rsid w:val="00BE3C8C"/>
    <w:rsid w:val="00BE5092"/>
    <w:rsid w:val="00BE6494"/>
    <w:rsid w:val="00BE79FF"/>
    <w:rsid w:val="00BF21FC"/>
    <w:rsid w:val="00BF2FC2"/>
    <w:rsid w:val="00BF33CE"/>
    <w:rsid w:val="00BF4011"/>
    <w:rsid w:val="00BF4027"/>
    <w:rsid w:val="00BF428B"/>
    <w:rsid w:val="00BF4B5F"/>
    <w:rsid w:val="00BF4C77"/>
    <w:rsid w:val="00BF6328"/>
    <w:rsid w:val="00BF7A09"/>
    <w:rsid w:val="00C01928"/>
    <w:rsid w:val="00C02DF2"/>
    <w:rsid w:val="00C034CD"/>
    <w:rsid w:val="00C03F76"/>
    <w:rsid w:val="00C059A7"/>
    <w:rsid w:val="00C05FC9"/>
    <w:rsid w:val="00C06A77"/>
    <w:rsid w:val="00C1175B"/>
    <w:rsid w:val="00C14326"/>
    <w:rsid w:val="00C16F6A"/>
    <w:rsid w:val="00C16F9A"/>
    <w:rsid w:val="00C1789C"/>
    <w:rsid w:val="00C20FB4"/>
    <w:rsid w:val="00C22EBD"/>
    <w:rsid w:val="00C25274"/>
    <w:rsid w:val="00C27DCE"/>
    <w:rsid w:val="00C3084F"/>
    <w:rsid w:val="00C313D3"/>
    <w:rsid w:val="00C34162"/>
    <w:rsid w:val="00C418D4"/>
    <w:rsid w:val="00C423F2"/>
    <w:rsid w:val="00C44289"/>
    <w:rsid w:val="00C4736A"/>
    <w:rsid w:val="00C47D86"/>
    <w:rsid w:val="00C506C1"/>
    <w:rsid w:val="00C51909"/>
    <w:rsid w:val="00C51A9F"/>
    <w:rsid w:val="00C51EB6"/>
    <w:rsid w:val="00C55551"/>
    <w:rsid w:val="00C55ADB"/>
    <w:rsid w:val="00C57F38"/>
    <w:rsid w:val="00C57FE3"/>
    <w:rsid w:val="00C60D36"/>
    <w:rsid w:val="00C61768"/>
    <w:rsid w:val="00C625C6"/>
    <w:rsid w:val="00C6389A"/>
    <w:rsid w:val="00C63C78"/>
    <w:rsid w:val="00C649EB"/>
    <w:rsid w:val="00C652AF"/>
    <w:rsid w:val="00C67900"/>
    <w:rsid w:val="00C67F63"/>
    <w:rsid w:val="00C70A5B"/>
    <w:rsid w:val="00C72E66"/>
    <w:rsid w:val="00C73947"/>
    <w:rsid w:val="00C75CE1"/>
    <w:rsid w:val="00C75E5B"/>
    <w:rsid w:val="00C764BB"/>
    <w:rsid w:val="00C772D5"/>
    <w:rsid w:val="00C812B5"/>
    <w:rsid w:val="00C81DBA"/>
    <w:rsid w:val="00C81F8A"/>
    <w:rsid w:val="00C82DDC"/>
    <w:rsid w:val="00C83B98"/>
    <w:rsid w:val="00C8429F"/>
    <w:rsid w:val="00C8491D"/>
    <w:rsid w:val="00C849FF"/>
    <w:rsid w:val="00C84C9F"/>
    <w:rsid w:val="00C85298"/>
    <w:rsid w:val="00C85516"/>
    <w:rsid w:val="00C8604D"/>
    <w:rsid w:val="00C87207"/>
    <w:rsid w:val="00C878A0"/>
    <w:rsid w:val="00C9386F"/>
    <w:rsid w:val="00C95DC5"/>
    <w:rsid w:val="00C96405"/>
    <w:rsid w:val="00CA07BE"/>
    <w:rsid w:val="00CA0E0D"/>
    <w:rsid w:val="00CA101D"/>
    <w:rsid w:val="00CA4037"/>
    <w:rsid w:val="00CA50D9"/>
    <w:rsid w:val="00CA5225"/>
    <w:rsid w:val="00CB0DA0"/>
    <w:rsid w:val="00CB12E2"/>
    <w:rsid w:val="00CB1327"/>
    <w:rsid w:val="00CB2169"/>
    <w:rsid w:val="00CB270C"/>
    <w:rsid w:val="00CB4CD3"/>
    <w:rsid w:val="00CB50E1"/>
    <w:rsid w:val="00CC07A7"/>
    <w:rsid w:val="00CC2209"/>
    <w:rsid w:val="00CC3A3D"/>
    <w:rsid w:val="00CC4298"/>
    <w:rsid w:val="00CD2481"/>
    <w:rsid w:val="00CD38CC"/>
    <w:rsid w:val="00CD3AFD"/>
    <w:rsid w:val="00CD4F41"/>
    <w:rsid w:val="00CD544D"/>
    <w:rsid w:val="00CD5BB9"/>
    <w:rsid w:val="00CE0FF2"/>
    <w:rsid w:val="00CE226D"/>
    <w:rsid w:val="00CE2C05"/>
    <w:rsid w:val="00CE4D03"/>
    <w:rsid w:val="00CE59E9"/>
    <w:rsid w:val="00CF0486"/>
    <w:rsid w:val="00CF269A"/>
    <w:rsid w:val="00CF30A1"/>
    <w:rsid w:val="00CF33CE"/>
    <w:rsid w:val="00CF3967"/>
    <w:rsid w:val="00CF3FAD"/>
    <w:rsid w:val="00CF42C2"/>
    <w:rsid w:val="00CF4A17"/>
    <w:rsid w:val="00CF7918"/>
    <w:rsid w:val="00D005DB"/>
    <w:rsid w:val="00D0291A"/>
    <w:rsid w:val="00D07DE2"/>
    <w:rsid w:val="00D10958"/>
    <w:rsid w:val="00D13301"/>
    <w:rsid w:val="00D1448B"/>
    <w:rsid w:val="00D14E59"/>
    <w:rsid w:val="00D152BB"/>
    <w:rsid w:val="00D16065"/>
    <w:rsid w:val="00D177DE"/>
    <w:rsid w:val="00D17C61"/>
    <w:rsid w:val="00D200B3"/>
    <w:rsid w:val="00D21585"/>
    <w:rsid w:val="00D219BC"/>
    <w:rsid w:val="00D23B81"/>
    <w:rsid w:val="00D25BB2"/>
    <w:rsid w:val="00D260BA"/>
    <w:rsid w:val="00D32549"/>
    <w:rsid w:val="00D33A9E"/>
    <w:rsid w:val="00D34A7A"/>
    <w:rsid w:val="00D35E88"/>
    <w:rsid w:val="00D401D8"/>
    <w:rsid w:val="00D40581"/>
    <w:rsid w:val="00D40805"/>
    <w:rsid w:val="00D4225A"/>
    <w:rsid w:val="00D44274"/>
    <w:rsid w:val="00D446C8"/>
    <w:rsid w:val="00D45015"/>
    <w:rsid w:val="00D46D60"/>
    <w:rsid w:val="00D4790F"/>
    <w:rsid w:val="00D50702"/>
    <w:rsid w:val="00D5342D"/>
    <w:rsid w:val="00D55D30"/>
    <w:rsid w:val="00D564E8"/>
    <w:rsid w:val="00D572EC"/>
    <w:rsid w:val="00D5780F"/>
    <w:rsid w:val="00D6229F"/>
    <w:rsid w:val="00D6230A"/>
    <w:rsid w:val="00D6256B"/>
    <w:rsid w:val="00D6499F"/>
    <w:rsid w:val="00D70B25"/>
    <w:rsid w:val="00D712EC"/>
    <w:rsid w:val="00D7231E"/>
    <w:rsid w:val="00D757D5"/>
    <w:rsid w:val="00D75ABE"/>
    <w:rsid w:val="00D802B4"/>
    <w:rsid w:val="00D829B7"/>
    <w:rsid w:val="00D8627F"/>
    <w:rsid w:val="00D90541"/>
    <w:rsid w:val="00D9473C"/>
    <w:rsid w:val="00D94D39"/>
    <w:rsid w:val="00D94EE0"/>
    <w:rsid w:val="00DA159B"/>
    <w:rsid w:val="00DA19FF"/>
    <w:rsid w:val="00DA2741"/>
    <w:rsid w:val="00DA29EC"/>
    <w:rsid w:val="00DA49EF"/>
    <w:rsid w:val="00DA6A7C"/>
    <w:rsid w:val="00DB0369"/>
    <w:rsid w:val="00DB18BA"/>
    <w:rsid w:val="00DB3214"/>
    <w:rsid w:val="00DB3EE2"/>
    <w:rsid w:val="00DB472C"/>
    <w:rsid w:val="00DB5A3D"/>
    <w:rsid w:val="00DC08EA"/>
    <w:rsid w:val="00DC0E7B"/>
    <w:rsid w:val="00DC1CAC"/>
    <w:rsid w:val="00DC4CF9"/>
    <w:rsid w:val="00DC5CE3"/>
    <w:rsid w:val="00DC5D55"/>
    <w:rsid w:val="00DD12B9"/>
    <w:rsid w:val="00DD17C4"/>
    <w:rsid w:val="00DD3A2C"/>
    <w:rsid w:val="00DD4F33"/>
    <w:rsid w:val="00DD4F62"/>
    <w:rsid w:val="00DE0318"/>
    <w:rsid w:val="00DE04E9"/>
    <w:rsid w:val="00DE139C"/>
    <w:rsid w:val="00DE1B0A"/>
    <w:rsid w:val="00DE2B36"/>
    <w:rsid w:val="00DE31D9"/>
    <w:rsid w:val="00DE4C2A"/>
    <w:rsid w:val="00DE4F5E"/>
    <w:rsid w:val="00DE543D"/>
    <w:rsid w:val="00DE62F6"/>
    <w:rsid w:val="00DE6FA6"/>
    <w:rsid w:val="00DE6FFC"/>
    <w:rsid w:val="00DE7326"/>
    <w:rsid w:val="00DE76B5"/>
    <w:rsid w:val="00DF1506"/>
    <w:rsid w:val="00DF2D11"/>
    <w:rsid w:val="00DF3854"/>
    <w:rsid w:val="00DF38F3"/>
    <w:rsid w:val="00DF54BA"/>
    <w:rsid w:val="00DF5899"/>
    <w:rsid w:val="00DF660B"/>
    <w:rsid w:val="00E00553"/>
    <w:rsid w:val="00E01751"/>
    <w:rsid w:val="00E02CDF"/>
    <w:rsid w:val="00E036BE"/>
    <w:rsid w:val="00E03C44"/>
    <w:rsid w:val="00E04636"/>
    <w:rsid w:val="00E068F5"/>
    <w:rsid w:val="00E06E4A"/>
    <w:rsid w:val="00E07D4C"/>
    <w:rsid w:val="00E10224"/>
    <w:rsid w:val="00E103A5"/>
    <w:rsid w:val="00E10C6D"/>
    <w:rsid w:val="00E12693"/>
    <w:rsid w:val="00E13C93"/>
    <w:rsid w:val="00E15C82"/>
    <w:rsid w:val="00E162A1"/>
    <w:rsid w:val="00E163A9"/>
    <w:rsid w:val="00E16642"/>
    <w:rsid w:val="00E173A0"/>
    <w:rsid w:val="00E178D6"/>
    <w:rsid w:val="00E21272"/>
    <w:rsid w:val="00E217EF"/>
    <w:rsid w:val="00E22BDE"/>
    <w:rsid w:val="00E2358E"/>
    <w:rsid w:val="00E239BD"/>
    <w:rsid w:val="00E244A6"/>
    <w:rsid w:val="00E2549C"/>
    <w:rsid w:val="00E2755C"/>
    <w:rsid w:val="00E30969"/>
    <w:rsid w:val="00E31F65"/>
    <w:rsid w:val="00E32D77"/>
    <w:rsid w:val="00E34B65"/>
    <w:rsid w:val="00E37898"/>
    <w:rsid w:val="00E41C73"/>
    <w:rsid w:val="00E42140"/>
    <w:rsid w:val="00E43B62"/>
    <w:rsid w:val="00E44A9E"/>
    <w:rsid w:val="00E44F78"/>
    <w:rsid w:val="00E44F82"/>
    <w:rsid w:val="00E453C3"/>
    <w:rsid w:val="00E5501C"/>
    <w:rsid w:val="00E55567"/>
    <w:rsid w:val="00E60420"/>
    <w:rsid w:val="00E609B3"/>
    <w:rsid w:val="00E61BE8"/>
    <w:rsid w:val="00E61FF5"/>
    <w:rsid w:val="00E62892"/>
    <w:rsid w:val="00E6463E"/>
    <w:rsid w:val="00E67CC4"/>
    <w:rsid w:val="00E700EC"/>
    <w:rsid w:val="00E7094C"/>
    <w:rsid w:val="00E711B2"/>
    <w:rsid w:val="00E73F06"/>
    <w:rsid w:val="00E74106"/>
    <w:rsid w:val="00E83981"/>
    <w:rsid w:val="00E83EC8"/>
    <w:rsid w:val="00E85B87"/>
    <w:rsid w:val="00E86B57"/>
    <w:rsid w:val="00E87CD7"/>
    <w:rsid w:val="00E87F96"/>
    <w:rsid w:val="00E90211"/>
    <w:rsid w:val="00E907DD"/>
    <w:rsid w:val="00E9451C"/>
    <w:rsid w:val="00E94626"/>
    <w:rsid w:val="00E94A88"/>
    <w:rsid w:val="00E9530D"/>
    <w:rsid w:val="00E95919"/>
    <w:rsid w:val="00EA40CF"/>
    <w:rsid w:val="00EA4852"/>
    <w:rsid w:val="00EA6C48"/>
    <w:rsid w:val="00EA793F"/>
    <w:rsid w:val="00EB0600"/>
    <w:rsid w:val="00EB0BFA"/>
    <w:rsid w:val="00EB3AA5"/>
    <w:rsid w:val="00EB6B6C"/>
    <w:rsid w:val="00EB7210"/>
    <w:rsid w:val="00EC0BBE"/>
    <w:rsid w:val="00EC1C8D"/>
    <w:rsid w:val="00EC1F1E"/>
    <w:rsid w:val="00EC46AC"/>
    <w:rsid w:val="00EC552C"/>
    <w:rsid w:val="00EC6ACA"/>
    <w:rsid w:val="00EC7A9E"/>
    <w:rsid w:val="00ED1C53"/>
    <w:rsid w:val="00ED355B"/>
    <w:rsid w:val="00ED3BDB"/>
    <w:rsid w:val="00ED4BDD"/>
    <w:rsid w:val="00ED5FB8"/>
    <w:rsid w:val="00ED6198"/>
    <w:rsid w:val="00EE398E"/>
    <w:rsid w:val="00EE4D37"/>
    <w:rsid w:val="00EE51FF"/>
    <w:rsid w:val="00EE5407"/>
    <w:rsid w:val="00EF04BA"/>
    <w:rsid w:val="00EF09CF"/>
    <w:rsid w:val="00EF50AE"/>
    <w:rsid w:val="00EF5866"/>
    <w:rsid w:val="00EF591A"/>
    <w:rsid w:val="00EF64D4"/>
    <w:rsid w:val="00F007EA"/>
    <w:rsid w:val="00F00B46"/>
    <w:rsid w:val="00F011A9"/>
    <w:rsid w:val="00F01DAC"/>
    <w:rsid w:val="00F050F6"/>
    <w:rsid w:val="00F05B36"/>
    <w:rsid w:val="00F06915"/>
    <w:rsid w:val="00F07FD2"/>
    <w:rsid w:val="00F1092B"/>
    <w:rsid w:val="00F11A98"/>
    <w:rsid w:val="00F16416"/>
    <w:rsid w:val="00F21112"/>
    <w:rsid w:val="00F22226"/>
    <w:rsid w:val="00F22DC7"/>
    <w:rsid w:val="00F241A0"/>
    <w:rsid w:val="00F2482B"/>
    <w:rsid w:val="00F318C3"/>
    <w:rsid w:val="00F33C21"/>
    <w:rsid w:val="00F33E5D"/>
    <w:rsid w:val="00F342F2"/>
    <w:rsid w:val="00F347B2"/>
    <w:rsid w:val="00F34DB4"/>
    <w:rsid w:val="00F36941"/>
    <w:rsid w:val="00F36BA8"/>
    <w:rsid w:val="00F44014"/>
    <w:rsid w:val="00F4499A"/>
    <w:rsid w:val="00F466E1"/>
    <w:rsid w:val="00F47EFE"/>
    <w:rsid w:val="00F5009E"/>
    <w:rsid w:val="00F5107A"/>
    <w:rsid w:val="00F51A05"/>
    <w:rsid w:val="00F51FD5"/>
    <w:rsid w:val="00F52E55"/>
    <w:rsid w:val="00F5610C"/>
    <w:rsid w:val="00F5687B"/>
    <w:rsid w:val="00F5753E"/>
    <w:rsid w:val="00F57F5E"/>
    <w:rsid w:val="00F60EA0"/>
    <w:rsid w:val="00F64ED3"/>
    <w:rsid w:val="00F65317"/>
    <w:rsid w:val="00F66105"/>
    <w:rsid w:val="00F66A1A"/>
    <w:rsid w:val="00F70211"/>
    <w:rsid w:val="00F703E4"/>
    <w:rsid w:val="00F7375B"/>
    <w:rsid w:val="00F7734A"/>
    <w:rsid w:val="00F775DE"/>
    <w:rsid w:val="00F77DD7"/>
    <w:rsid w:val="00F80A0F"/>
    <w:rsid w:val="00F850DE"/>
    <w:rsid w:val="00F85E55"/>
    <w:rsid w:val="00F85EE4"/>
    <w:rsid w:val="00F9002E"/>
    <w:rsid w:val="00F94356"/>
    <w:rsid w:val="00F94837"/>
    <w:rsid w:val="00F94D14"/>
    <w:rsid w:val="00F956E7"/>
    <w:rsid w:val="00F956E9"/>
    <w:rsid w:val="00F96964"/>
    <w:rsid w:val="00F96C3D"/>
    <w:rsid w:val="00FA07E6"/>
    <w:rsid w:val="00FA10AB"/>
    <w:rsid w:val="00FA16FF"/>
    <w:rsid w:val="00FA6817"/>
    <w:rsid w:val="00FB2380"/>
    <w:rsid w:val="00FB3C4D"/>
    <w:rsid w:val="00FB3D3F"/>
    <w:rsid w:val="00FB4E94"/>
    <w:rsid w:val="00FB57CD"/>
    <w:rsid w:val="00FB60EB"/>
    <w:rsid w:val="00FB694E"/>
    <w:rsid w:val="00FB6A2A"/>
    <w:rsid w:val="00FC3DCF"/>
    <w:rsid w:val="00FC5BEC"/>
    <w:rsid w:val="00FD06D9"/>
    <w:rsid w:val="00FD0D45"/>
    <w:rsid w:val="00FD12F2"/>
    <w:rsid w:val="00FD1E2C"/>
    <w:rsid w:val="00FD274F"/>
    <w:rsid w:val="00FD2C3F"/>
    <w:rsid w:val="00FD3A05"/>
    <w:rsid w:val="00FD3E6B"/>
    <w:rsid w:val="00FD42B8"/>
    <w:rsid w:val="00FD5748"/>
    <w:rsid w:val="00FD686C"/>
    <w:rsid w:val="00FD76E4"/>
    <w:rsid w:val="00FD77B8"/>
    <w:rsid w:val="00FD7FE4"/>
    <w:rsid w:val="00FE05ED"/>
    <w:rsid w:val="00FE11DB"/>
    <w:rsid w:val="00FE33CE"/>
    <w:rsid w:val="00FE3409"/>
    <w:rsid w:val="00FE51A9"/>
    <w:rsid w:val="00FE67BE"/>
    <w:rsid w:val="00FE7F93"/>
    <w:rsid w:val="00FF0852"/>
    <w:rsid w:val="00FF1154"/>
    <w:rsid w:val="00FF25C7"/>
    <w:rsid w:val="00FF40B2"/>
    <w:rsid w:val="00FF5080"/>
    <w:rsid w:val="00FF6875"/>
    <w:rsid w:val="00FF6B1B"/>
    <w:rsid w:val="00FF6F68"/>
    <w:rsid w:val="00FF761C"/>
    <w:rsid w:val="00FF79F5"/>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6226A6D9"/>
  <w15:chartTrackingRefBased/>
  <w15:docId w15:val="{BD6C21F9-ED9C-4F66-B324-D7D8C8B1FC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s-E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GB"/>
    </w:rPr>
  </w:style>
  <w:style w:type="paragraph" w:styleId="Ttulo1">
    <w:name w:val="heading 1"/>
    <w:basedOn w:val="Normal"/>
    <w:next w:val="Normal"/>
    <w:link w:val="Ttulo1Car"/>
    <w:uiPriority w:val="9"/>
    <w:qFormat/>
    <w:rsid w:val="0068503C"/>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tulo2">
    <w:name w:val="heading 2"/>
    <w:basedOn w:val="Normal"/>
    <w:next w:val="Normal"/>
    <w:link w:val="Ttulo2Car"/>
    <w:uiPriority w:val="9"/>
    <w:unhideWhenUsed/>
    <w:qFormat/>
    <w:rsid w:val="0068503C"/>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Ttulo3">
    <w:name w:val="heading 3"/>
    <w:basedOn w:val="Normal"/>
    <w:next w:val="Normal"/>
    <w:link w:val="Ttulo3Car"/>
    <w:uiPriority w:val="9"/>
    <w:unhideWhenUsed/>
    <w:qFormat/>
    <w:rsid w:val="0068503C"/>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3807AB"/>
    <w:pPr>
      <w:ind w:left="720"/>
      <w:contextualSpacing/>
    </w:pPr>
  </w:style>
  <w:style w:type="character" w:styleId="Refdecomentario">
    <w:name w:val="annotation reference"/>
    <w:basedOn w:val="Fuentedeprrafopredeter"/>
    <w:uiPriority w:val="99"/>
    <w:semiHidden/>
    <w:unhideWhenUsed/>
    <w:rsid w:val="0039142E"/>
    <w:rPr>
      <w:sz w:val="16"/>
      <w:szCs w:val="16"/>
    </w:rPr>
  </w:style>
  <w:style w:type="paragraph" w:styleId="Textocomentario">
    <w:name w:val="annotation text"/>
    <w:basedOn w:val="Normal"/>
    <w:link w:val="TextocomentarioCar"/>
    <w:uiPriority w:val="99"/>
    <w:unhideWhenUsed/>
    <w:rsid w:val="0039142E"/>
    <w:pPr>
      <w:spacing w:line="240" w:lineRule="auto"/>
    </w:pPr>
    <w:rPr>
      <w:sz w:val="20"/>
      <w:szCs w:val="20"/>
    </w:rPr>
  </w:style>
  <w:style w:type="character" w:customStyle="1" w:styleId="TextocomentarioCar">
    <w:name w:val="Texto comentario Car"/>
    <w:basedOn w:val="Fuentedeprrafopredeter"/>
    <w:link w:val="Textocomentario"/>
    <w:uiPriority w:val="99"/>
    <w:rsid w:val="0039142E"/>
    <w:rPr>
      <w:sz w:val="20"/>
      <w:szCs w:val="20"/>
      <w:lang w:val="en-GB"/>
    </w:rPr>
  </w:style>
  <w:style w:type="paragraph" w:styleId="Asuntodelcomentario">
    <w:name w:val="annotation subject"/>
    <w:basedOn w:val="Textocomentario"/>
    <w:next w:val="Textocomentario"/>
    <w:link w:val="AsuntodelcomentarioCar"/>
    <w:uiPriority w:val="99"/>
    <w:semiHidden/>
    <w:unhideWhenUsed/>
    <w:rsid w:val="0039142E"/>
    <w:rPr>
      <w:b/>
      <w:bCs/>
    </w:rPr>
  </w:style>
  <w:style w:type="character" w:customStyle="1" w:styleId="AsuntodelcomentarioCar">
    <w:name w:val="Asunto del comentario Car"/>
    <w:basedOn w:val="TextocomentarioCar"/>
    <w:link w:val="Asuntodelcomentario"/>
    <w:uiPriority w:val="99"/>
    <w:semiHidden/>
    <w:rsid w:val="0039142E"/>
    <w:rPr>
      <w:b/>
      <w:bCs/>
      <w:sz w:val="20"/>
      <w:szCs w:val="20"/>
      <w:lang w:val="en-GB"/>
    </w:rPr>
  </w:style>
  <w:style w:type="paragraph" w:styleId="Textoindependiente">
    <w:name w:val="Body Text"/>
    <w:basedOn w:val="Normal"/>
    <w:link w:val="TextoindependienteCar"/>
    <w:qFormat/>
    <w:rsid w:val="0068503C"/>
    <w:pPr>
      <w:spacing w:before="180" w:after="180" w:line="360" w:lineRule="auto"/>
      <w:jc w:val="both"/>
    </w:pPr>
    <w:rPr>
      <w:rFonts w:ascii="Arial" w:hAnsi="Arial" w:cs="Arial"/>
      <w:kern w:val="0"/>
      <w:sz w:val="24"/>
      <w:szCs w:val="24"/>
      <w:lang w:val="en-US"/>
      <w14:ligatures w14:val="none"/>
    </w:rPr>
  </w:style>
  <w:style w:type="character" w:customStyle="1" w:styleId="TextoindependienteCar">
    <w:name w:val="Texto independiente Car"/>
    <w:basedOn w:val="Fuentedeprrafopredeter"/>
    <w:link w:val="Textoindependiente"/>
    <w:rsid w:val="0068503C"/>
    <w:rPr>
      <w:rFonts w:ascii="Arial" w:hAnsi="Arial" w:cs="Arial"/>
      <w:kern w:val="0"/>
      <w:sz w:val="24"/>
      <w:szCs w:val="24"/>
      <w:lang w:val="en-US"/>
      <w14:ligatures w14:val="none"/>
    </w:rPr>
  </w:style>
  <w:style w:type="character" w:customStyle="1" w:styleId="Ttulo1Car">
    <w:name w:val="Título 1 Car"/>
    <w:basedOn w:val="Fuentedeprrafopredeter"/>
    <w:link w:val="Ttulo1"/>
    <w:uiPriority w:val="9"/>
    <w:rsid w:val="0068503C"/>
    <w:rPr>
      <w:rFonts w:asciiTheme="majorHAnsi" w:eastAsiaTheme="majorEastAsia" w:hAnsiTheme="majorHAnsi" w:cstheme="majorBidi"/>
      <w:color w:val="2F5496" w:themeColor="accent1" w:themeShade="BF"/>
      <w:sz w:val="32"/>
      <w:szCs w:val="32"/>
      <w:lang w:val="en-GB"/>
    </w:rPr>
  </w:style>
  <w:style w:type="character" w:customStyle="1" w:styleId="Ttulo2Car">
    <w:name w:val="Título 2 Car"/>
    <w:basedOn w:val="Fuentedeprrafopredeter"/>
    <w:link w:val="Ttulo2"/>
    <w:uiPriority w:val="9"/>
    <w:rsid w:val="0068503C"/>
    <w:rPr>
      <w:rFonts w:asciiTheme="majorHAnsi" w:eastAsiaTheme="majorEastAsia" w:hAnsiTheme="majorHAnsi" w:cstheme="majorBidi"/>
      <w:color w:val="2F5496" w:themeColor="accent1" w:themeShade="BF"/>
      <w:sz w:val="26"/>
      <w:szCs w:val="26"/>
      <w:lang w:val="en-GB"/>
    </w:rPr>
  </w:style>
  <w:style w:type="character" w:customStyle="1" w:styleId="Ttulo3Car">
    <w:name w:val="Título 3 Car"/>
    <w:basedOn w:val="Fuentedeprrafopredeter"/>
    <w:link w:val="Ttulo3"/>
    <w:uiPriority w:val="9"/>
    <w:rsid w:val="0068503C"/>
    <w:rPr>
      <w:rFonts w:asciiTheme="majorHAnsi" w:eastAsiaTheme="majorEastAsia" w:hAnsiTheme="majorHAnsi" w:cstheme="majorBidi"/>
      <w:color w:val="1F3763" w:themeColor="accent1" w:themeShade="7F"/>
      <w:sz w:val="24"/>
      <w:szCs w:val="24"/>
      <w:lang w:val="en-GB"/>
    </w:rPr>
  </w:style>
  <w:style w:type="character" w:styleId="Nmerodelnea">
    <w:name w:val="line number"/>
    <w:basedOn w:val="Fuentedeprrafopredeter"/>
    <w:uiPriority w:val="99"/>
    <w:semiHidden/>
    <w:unhideWhenUsed/>
    <w:rsid w:val="00191F73"/>
  </w:style>
  <w:style w:type="paragraph" w:styleId="HTMLconformatoprevio">
    <w:name w:val="HTML Preformatted"/>
    <w:basedOn w:val="Normal"/>
    <w:link w:val="HTMLconformatoprevioCar"/>
    <w:uiPriority w:val="99"/>
    <w:unhideWhenUsed/>
    <w:rsid w:val="002D2B3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kern w:val="0"/>
      <w:sz w:val="20"/>
      <w:szCs w:val="20"/>
      <w:lang w:val="es-ES" w:eastAsia="es-ES"/>
      <w14:ligatures w14:val="none"/>
    </w:rPr>
  </w:style>
  <w:style w:type="character" w:customStyle="1" w:styleId="HTMLconformatoprevioCar">
    <w:name w:val="HTML con formato previo Car"/>
    <w:basedOn w:val="Fuentedeprrafopredeter"/>
    <w:link w:val="HTMLconformatoprevio"/>
    <w:uiPriority w:val="99"/>
    <w:rsid w:val="002D2B32"/>
    <w:rPr>
      <w:rFonts w:ascii="Courier New" w:eastAsia="Times New Roman" w:hAnsi="Courier New" w:cs="Courier New"/>
      <w:kern w:val="0"/>
      <w:sz w:val="20"/>
      <w:szCs w:val="20"/>
      <w:lang w:eastAsia="es-ES"/>
      <w14:ligatures w14:val="none"/>
    </w:rPr>
  </w:style>
  <w:style w:type="character" w:customStyle="1" w:styleId="gnd-iwgdh3b">
    <w:name w:val="gnd-iwgdh3b"/>
    <w:basedOn w:val="Fuentedeprrafopredeter"/>
    <w:rsid w:val="002D2B32"/>
  </w:style>
  <w:style w:type="character" w:styleId="Hipervnculo">
    <w:name w:val="Hyperlink"/>
    <w:basedOn w:val="Fuentedeprrafopredeter"/>
    <w:uiPriority w:val="99"/>
    <w:unhideWhenUsed/>
    <w:rsid w:val="00D6256B"/>
    <w:rPr>
      <w:color w:val="0563C1" w:themeColor="hyperlink"/>
      <w:u w:val="single"/>
    </w:rPr>
  </w:style>
  <w:style w:type="character" w:customStyle="1" w:styleId="Mencinsinresolver1">
    <w:name w:val="Mención sin resolver1"/>
    <w:basedOn w:val="Fuentedeprrafopredeter"/>
    <w:uiPriority w:val="99"/>
    <w:semiHidden/>
    <w:unhideWhenUsed/>
    <w:rsid w:val="00D6256B"/>
    <w:rPr>
      <w:color w:val="605E5C"/>
      <w:shd w:val="clear" w:color="auto" w:fill="E1DFDD"/>
    </w:rPr>
  </w:style>
  <w:style w:type="paragraph" w:styleId="Revisin">
    <w:name w:val="Revision"/>
    <w:hidden/>
    <w:uiPriority w:val="99"/>
    <w:semiHidden/>
    <w:rsid w:val="00C85516"/>
    <w:pPr>
      <w:spacing w:after="0" w:line="240" w:lineRule="auto"/>
    </w:pPr>
    <w:rPr>
      <w:lang w:val="en-GB"/>
    </w:rPr>
  </w:style>
  <w:style w:type="table" w:styleId="Tablaconcuadrcula">
    <w:name w:val="Table Grid"/>
    <w:basedOn w:val="Tablanormal"/>
    <w:uiPriority w:val="39"/>
    <w:rsid w:val="000B732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tulo">
    <w:name w:val="Title"/>
    <w:basedOn w:val="Normal"/>
    <w:next w:val="Normal"/>
    <w:link w:val="TtuloCar"/>
    <w:uiPriority w:val="1"/>
    <w:qFormat/>
    <w:rsid w:val="001A43E9"/>
    <w:pPr>
      <w:autoSpaceDE w:val="0"/>
      <w:autoSpaceDN w:val="0"/>
      <w:adjustRightInd w:val="0"/>
      <w:spacing w:after="0" w:line="240" w:lineRule="auto"/>
    </w:pPr>
    <w:rPr>
      <w:rFonts w:ascii="Times New Roman" w:hAnsi="Times New Roman" w:cs="Times New Roman"/>
      <w:kern w:val="0"/>
      <w:sz w:val="24"/>
      <w:szCs w:val="24"/>
      <w:lang w:val="es-ES"/>
    </w:rPr>
  </w:style>
  <w:style w:type="character" w:customStyle="1" w:styleId="TtuloCar">
    <w:name w:val="Título Car"/>
    <w:basedOn w:val="Fuentedeprrafopredeter"/>
    <w:link w:val="Ttulo"/>
    <w:uiPriority w:val="1"/>
    <w:rsid w:val="001A43E9"/>
    <w:rPr>
      <w:rFonts w:ascii="Times New Roman" w:hAnsi="Times New Roman" w:cs="Times New Roman"/>
      <w:kern w:val="0"/>
      <w:sz w:val="24"/>
      <w:szCs w:val="24"/>
    </w:rPr>
  </w:style>
  <w:style w:type="paragraph" w:styleId="Textodeglobo">
    <w:name w:val="Balloon Text"/>
    <w:basedOn w:val="Normal"/>
    <w:link w:val="TextodegloboCar"/>
    <w:uiPriority w:val="99"/>
    <w:semiHidden/>
    <w:unhideWhenUsed/>
    <w:rsid w:val="002F6458"/>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2F6458"/>
    <w:rPr>
      <w:rFonts w:ascii="Segoe UI" w:hAnsi="Segoe UI" w:cs="Segoe UI"/>
      <w:sz w:val="18"/>
      <w:szCs w:val="18"/>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4518337">
      <w:bodyDiv w:val="1"/>
      <w:marLeft w:val="0"/>
      <w:marRight w:val="0"/>
      <w:marTop w:val="0"/>
      <w:marBottom w:val="0"/>
      <w:divBdr>
        <w:top w:val="none" w:sz="0" w:space="0" w:color="auto"/>
        <w:left w:val="none" w:sz="0" w:space="0" w:color="auto"/>
        <w:bottom w:val="none" w:sz="0" w:space="0" w:color="auto"/>
        <w:right w:val="none" w:sz="0" w:space="0" w:color="auto"/>
      </w:divBdr>
    </w:div>
    <w:div w:id="159199017">
      <w:bodyDiv w:val="1"/>
      <w:marLeft w:val="0"/>
      <w:marRight w:val="0"/>
      <w:marTop w:val="0"/>
      <w:marBottom w:val="0"/>
      <w:divBdr>
        <w:top w:val="none" w:sz="0" w:space="0" w:color="auto"/>
        <w:left w:val="none" w:sz="0" w:space="0" w:color="auto"/>
        <w:bottom w:val="none" w:sz="0" w:space="0" w:color="auto"/>
        <w:right w:val="none" w:sz="0" w:space="0" w:color="auto"/>
      </w:divBdr>
    </w:div>
    <w:div w:id="213934851">
      <w:bodyDiv w:val="1"/>
      <w:marLeft w:val="0"/>
      <w:marRight w:val="0"/>
      <w:marTop w:val="0"/>
      <w:marBottom w:val="0"/>
      <w:divBdr>
        <w:top w:val="none" w:sz="0" w:space="0" w:color="auto"/>
        <w:left w:val="none" w:sz="0" w:space="0" w:color="auto"/>
        <w:bottom w:val="none" w:sz="0" w:space="0" w:color="auto"/>
        <w:right w:val="none" w:sz="0" w:space="0" w:color="auto"/>
      </w:divBdr>
    </w:div>
    <w:div w:id="554242966">
      <w:bodyDiv w:val="1"/>
      <w:marLeft w:val="0"/>
      <w:marRight w:val="0"/>
      <w:marTop w:val="0"/>
      <w:marBottom w:val="0"/>
      <w:divBdr>
        <w:top w:val="none" w:sz="0" w:space="0" w:color="auto"/>
        <w:left w:val="none" w:sz="0" w:space="0" w:color="auto"/>
        <w:bottom w:val="none" w:sz="0" w:space="0" w:color="auto"/>
        <w:right w:val="none" w:sz="0" w:space="0" w:color="auto"/>
      </w:divBdr>
    </w:div>
    <w:div w:id="611786349">
      <w:bodyDiv w:val="1"/>
      <w:marLeft w:val="0"/>
      <w:marRight w:val="0"/>
      <w:marTop w:val="0"/>
      <w:marBottom w:val="0"/>
      <w:divBdr>
        <w:top w:val="none" w:sz="0" w:space="0" w:color="auto"/>
        <w:left w:val="none" w:sz="0" w:space="0" w:color="auto"/>
        <w:bottom w:val="none" w:sz="0" w:space="0" w:color="auto"/>
        <w:right w:val="none" w:sz="0" w:space="0" w:color="auto"/>
      </w:divBdr>
    </w:div>
    <w:div w:id="709498641">
      <w:bodyDiv w:val="1"/>
      <w:marLeft w:val="0"/>
      <w:marRight w:val="0"/>
      <w:marTop w:val="0"/>
      <w:marBottom w:val="0"/>
      <w:divBdr>
        <w:top w:val="none" w:sz="0" w:space="0" w:color="auto"/>
        <w:left w:val="none" w:sz="0" w:space="0" w:color="auto"/>
        <w:bottom w:val="none" w:sz="0" w:space="0" w:color="auto"/>
        <w:right w:val="none" w:sz="0" w:space="0" w:color="auto"/>
      </w:divBdr>
    </w:div>
    <w:div w:id="948585215">
      <w:bodyDiv w:val="1"/>
      <w:marLeft w:val="0"/>
      <w:marRight w:val="0"/>
      <w:marTop w:val="0"/>
      <w:marBottom w:val="0"/>
      <w:divBdr>
        <w:top w:val="none" w:sz="0" w:space="0" w:color="auto"/>
        <w:left w:val="none" w:sz="0" w:space="0" w:color="auto"/>
        <w:bottom w:val="none" w:sz="0" w:space="0" w:color="auto"/>
        <w:right w:val="none" w:sz="0" w:space="0" w:color="auto"/>
      </w:divBdr>
    </w:div>
    <w:div w:id="1655403881">
      <w:bodyDiv w:val="1"/>
      <w:marLeft w:val="0"/>
      <w:marRight w:val="0"/>
      <w:marTop w:val="0"/>
      <w:marBottom w:val="0"/>
      <w:divBdr>
        <w:top w:val="none" w:sz="0" w:space="0" w:color="auto"/>
        <w:left w:val="none" w:sz="0" w:space="0" w:color="auto"/>
        <w:bottom w:val="none" w:sz="0" w:space="0" w:color="auto"/>
        <w:right w:val="none" w:sz="0" w:space="0" w:color="auto"/>
      </w:divBdr>
    </w:div>
    <w:div w:id="1942103950">
      <w:bodyDiv w:val="1"/>
      <w:marLeft w:val="0"/>
      <w:marRight w:val="0"/>
      <w:marTop w:val="0"/>
      <w:marBottom w:val="0"/>
      <w:divBdr>
        <w:top w:val="none" w:sz="0" w:space="0" w:color="auto"/>
        <w:left w:val="none" w:sz="0" w:space="0" w:color="auto"/>
        <w:bottom w:val="none" w:sz="0" w:space="0" w:color="auto"/>
        <w:right w:val="none" w:sz="0" w:space="0" w:color="auto"/>
      </w:divBdr>
    </w:div>
    <w:div w:id="19706255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2.png"/><Relationship Id="rId18" Type="http://schemas.microsoft.com/office/2011/relationships/people" Target="people.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image" Target="media/image1.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hyperlink" Target="https://www.R-project.org/" TargetMode="External"/><Relationship Id="rId5" Type="http://schemas.openxmlformats.org/officeDocument/2006/relationships/webSettings" Target="webSettings.xml"/><Relationship Id="rId15" Type="http://schemas.openxmlformats.org/officeDocument/2006/relationships/image" Target="media/image4.png"/><Relationship Id="rId10" Type="http://schemas.openxmlformats.org/officeDocument/2006/relationships/hyperlink" Target="https://doi.org/10.15468/dl.d2zyk2" TargetMode="External"/><Relationship Id="rId19" Type="http://schemas.openxmlformats.org/officeDocument/2006/relationships/theme" Target="theme/theme1.xml"/><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image" Target="media/image3.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2394A61-5C56-4275-9635-CF7A1EDDFA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346</TotalTime>
  <Pages>17</Pages>
  <Words>5016</Words>
  <Characters>28030</Characters>
  <Application>Microsoft Office Word</Application>
  <DocSecurity>0</DocSecurity>
  <Lines>614</Lines>
  <Paragraphs>226</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29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ARA ESPINOSA DEL ALBA</dc:creator>
  <cp:keywords/>
  <dc:description/>
  <cp:lastModifiedBy>CLARA ESPINOSA DEL ALBA</cp:lastModifiedBy>
  <cp:revision>1567</cp:revision>
  <dcterms:created xsi:type="dcterms:W3CDTF">2023-10-03T13:37:00Z</dcterms:created>
  <dcterms:modified xsi:type="dcterms:W3CDTF">2023-12-21T16: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5e8bf4af-f419-4d43-a150-d67814541a5b</vt:lpwstr>
  </property>
  <property fmtid="{D5CDD505-2E9C-101B-9397-08002B2CF9AE}" pid="3" name="Mendeley Recent Style Id 0_1">
    <vt:lpwstr>http://www.zotero.org/styles/american-political-science-association</vt:lpwstr>
  </property>
  <property fmtid="{D5CDD505-2E9C-101B-9397-08002B2CF9AE}" pid="4" name="Mendeley Recent Style Name 0_1">
    <vt:lpwstr>American Political Science Association</vt:lpwstr>
  </property>
  <property fmtid="{D5CDD505-2E9C-101B-9397-08002B2CF9AE}" pid="5" name="Mendeley Recent Style Id 1_1">
    <vt:lpwstr>http://www.zotero.org/styles/apa</vt:lpwstr>
  </property>
  <property fmtid="{D5CDD505-2E9C-101B-9397-08002B2CF9AE}" pid="6" name="Mendeley Recent Style Name 1_1">
    <vt:lpwstr>American Psychological Association 7th edition</vt:lpwstr>
  </property>
  <property fmtid="{D5CDD505-2E9C-101B-9397-08002B2CF9AE}" pid="7" name="Mendeley Recent Style Id 2_1">
    <vt:lpwstr>http://www.zotero.org/styles/american-sociological-association</vt:lpwstr>
  </property>
  <property fmtid="{D5CDD505-2E9C-101B-9397-08002B2CF9AE}" pid="8" name="Mendeley Recent Style Name 2_1">
    <vt:lpwstr>American Sociological Association 6th edition</vt:lpwstr>
  </property>
  <property fmtid="{D5CDD505-2E9C-101B-9397-08002B2CF9AE}" pid="9" name="Mendeley Recent Style Id 3_1">
    <vt:lpwstr>http://www.zotero.org/styles/harvard-cite-them-right</vt:lpwstr>
  </property>
  <property fmtid="{D5CDD505-2E9C-101B-9397-08002B2CF9AE}" pid="10" name="Mendeley Recent Style Name 3_1">
    <vt:lpwstr>Cite Them Right 10th edition - Harvard</vt:lpwstr>
  </property>
  <property fmtid="{D5CDD505-2E9C-101B-9397-08002B2CF9AE}" pid="11" name="Mendeley Recent Style Id 4_1">
    <vt:lpwstr>http://www.zotero.org/styles/harvard1</vt:lpwstr>
  </property>
  <property fmtid="{D5CDD505-2E9C-101B-9397-08002B2CF9AE}" pid="12" name="Mendeley Recent Style Name 4_1">
    <vt:lpwstr>Harvard reference format 1 (deprecated)</vt:lpwstr>
  </property>
  <property fmtid="{D5CDD505-2E9C-101B-9397-08002B2CF9AE}" pid="13" name="Mendeley Recent Style Id 5_1">
    <vt:lpwstr>http://www.zotero.org/styles/ieee</vt:lpwstr>
  </property>
  <property fmtid="{D5CDD505-2E9C-101B-9397-08002B2CF9AE}" pid="14" name="Mendeley Recent Style Name 5_1">
    <vt:lpwstr>IEEE</vt:lpwstr>
  </property>
  <property fmtid="{D5CDD505-2E9C-101B-9397-08002B2CF9AE}" pid="15" name="Mendeley Recent Style Id 6_1">
    <vt:lpwstr>http://www.zotero.org/styles/journal-of-vegetation-science</vt:lpwstr>
  </property>
  <property fmtid="{D5CDD505-2E9C-101B-9397-08002B2CF9AE}" pid="16" name="Mendeley Recent Style Name 6_1">
    <vt:lpwstr>Journal of Vegetation Scienc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c9295e8b-616c-35c4-a2e4-c4ec6578bcd8</vt:lpwstr>
  </property>
  <property fmtid="{D5CDD505-2E9C-101B-9397-08002B2CF9AE}" pid="25" name="Mendeley Citation Style_1">
    <vt:lpwstr>http://www.zotero.org/styles/journal-of-vegetation-science</vt:lpwstr>
  </property>
</Properties>
</file>